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5E0FE" w14:textId="77777777" w:rsidR="007C4B93" w:rsidRPr="007C4B93" w:rsidRDefault="007C4B93" w:rsidP="007C4B93">
      <w:pPr>
        <w:widowControl/>
        <w:wordWrap/>
        <w:autoSpaceDE/>
        <w:autoSpaceDN/>
        <w:spacing w:after="0" w:line="360" w:lineRule="auto"/>
        <w:jc w:val="left"/>
        <w:rPr>
          <w:rFonts w:ascii="Book Antiqua" w:eastAsia="宋体" w:hAnsi="Book Antiqua" w:cs="Times New Roman"/>
          <w:b/>
          <w:kern w:val="0"/>
          <w:sz w:val="24"/>
          <w:lang w:val="tr-TR" w:eastAsia="en-US"/>
        </w:rPr>
      </w:pPr>
      <w:r w:rsidRPr="007C4B93">
        <w:rPr>
          <w:rFonts w:ascii="Book Antiqua" w:eastAsia="宋体" w:hAnsi="Book Antiqua" w:cs="Times New Roman"/>
          <w:b/>
          <w:kern w:val="0"/>
          <w:sz w:val="24"/>
          <w:lang w:val="tr-TR" w:eastAsia="en-US"/>
        </w:rPr>
        <w:t xml:space="preserve">Name of journal: </w:t>
      </w:r>
      <w:r w:rsidRPr="007C4B93">
        <w:rPr>
          <w:rFonts w:ascii="Book Antiqua" w:eastAsia="宋体" w:hAnsi="Book Antiqua" w:cs="Arial"/>
          <w:i/>
          <w:kern w:val="0"/>
          <w:sz w:val="24"/>
          <w:lang w:val="tr-TR" w:eastAsia="en-US"/>
        </w:rPr>
        <w:t>World Journal of Gastroenterology</w:t>
      </w:r>
    </w:p>
    <w:p w14:paraId="390536B5" w14:textId="1FC84085" w:rsidR="007C4B93" w:rsidRPr="007C4B93" w:rsidRDefault="007C4B93" w:rsidP="007C4B93">
      <w:pPr>
        <w:widowControl/>
        <w:wordWrap/>
        <w:autoSpaceDE/>
        <w:autoSpaceDN/>
        <w:spacing w:after="0" w:line="360" w:lineRule="auto"/>
        <w:jc w:val="left"/>
        <w:rPr>
          <w:rFonts w:ascii="Book Antiqua" w:eastAsia="宋体" w:hAnsi="Book Antiqua" w:cs="Times New Roman" w:hint="eastAsia"/>
          <w:b/>
          <w:kern w:val="0"/>
          <w:sz w:val="24"/>
          <w:lang w:val="tr-TR" w:eastAsia="zh-CN"/>
        </w:rPr>
      </w:pPr>
      <w:r w:rsidRPr="007C4B93">
        <w:rPr>
          <w:rFonts w:ascii="Book Antiqua" w:eastAsia="宋体" w:hAnsi="Book Antiqua" w:cs="Times New Roman"/>
          <w:b/>
          <w:kern w:val="0"/>
          <w:sz w:val="24"/>
          <w:lang w:val="tr-TR" w:eastAsia="en-US"/>
        </w:rPr>
        <w:t xml:space="preserve">ESPS Manuscript NO: </w:t>
      </w:r>
      <w:r w:rsidRPr="007C4B93">
        <w:rPr>
          <w:rFonts w:ascii="Book Antiqua" w:eastAsia="宋体" w:hAnsi="Book Antiqua" w:cs="Times New Roman" w:hint="eastAsia"/>
          <w:b/>
          <w:kern w:val="0"/>
          <w:sz w:val="24"/>
          <w:lang w:val="tr-TR" w:eastAsia="zh-CN"/>
        </w:rPr>
        <w:t>17</w:t>
      </w:r>
      <w:r w:rsidR="00B67979">
        <w:rPr>
          <w:rFonts w:ascii="Book Antiqua" w:eastAsia="宋体" w:hAnsi="Book Antiqua" w:cs="Times New Roman" w:hint="eastAsia"/>
          <w:b/>
          <w:kern w:val="0"/>
          <w:sz w:val="24"/>
          <w:lang w:val="tr-TR" w:eastAsia="zh-CN"/>
        </w:rPr>
        <w:t>324</w:t>
      </w:r>
    </w:p>
    <w:p w14:paraId="18108DB5" w14:textId="77777777" w:rsidR="007C4B93" w:rsidRPr="007C4B93" w:rsidRDefault="007C4B93" w:rsidP="007C4B93">
      <w:pPr>
        <w:widowControl/>
        <w:wordWrap/>
        <w:adjustRightInd w:val="0"/>
        <w:snapToGrid w:val="0"/>
        <w:spacing w:line="360" w:lineRule="auto"/>
        <w:jc w:val="left"/>
        <w:rPr>
          <w:rFonts w:ascii="Book Antiqua" w:eastAsia="宋体" w:hAnsi="Book Antiqua" w:cs="Times New Roman"/>
          <w:b/>
          <w:kern w:val="0"/>
          <w:sz w:val="24"/>
          <w:szCs w:val="24"/>
          <w:lang w:val="tr-TR" w:eastAsia="en-US"/>
        </w:rPr>
      </w:pPr>
      <w:bookmarkStart w:id="0" w:name="OLE_LINK3"/>
      <w:bookmarkStart w:id="1" w:name="OLE_LINK4"/>
      <w:bookmarkStart w:id="2" w:name="OLE_LINK5"/>
      <w:bookmarkStart w:id="3" w:name="OLE_LINK6"/>
      <w:r w:rsidRPr="007C4B93">
        <w:rPr>
          <w:rFonts w:ascii="Book Antiqua" w:eastAsia="宋体" w:hAnsi="Book Antiqua" w:cs="Times New Roman"/>
          <w:b/>
          <w:kern w:val="0"/>
          <w:sz w:val="24"/>
          <w:szCs w:val="24"/>
          <w:lang w:val="tr-TR" w:eastAsia="en-US"/>
        </w:rPr>
        <w:t xml:space="preserve">Columns: </w:t>
      </w:r>
      <w:bookmarkEnd w:id="0"/>
      <w:bookmarkEnd w:id="1"/>
      <w:r w:rsidRPr="007C4B93">
        <w:rPr>
          <w:rFonts w:ascii="Book Antiqua" w:eastAsia="宋体" w:hAnsi="Book Antiqua" w:cs="Times New Roman"/>
          <w:b/>
          <w:kern w:val="0"/>
          <w:sz w:val="24"/>
          <w:szCs w:val="24"/>
          <w:lang w:val="tr-TR" w:eastAsia="en-US"/>
        </w:rPr>
        <w:t>ORIGINAL ARTICLE</w:t>
      </w:r>
    </w:p>
    <w:bookmarkEnd w:id="2"/>
    <w:bookmarkEnd w:id="3"/>
    <w:p w14:paraId="4696AA3A" w14:textId="0034EF4D" w:rsidR="00641AC2" w:rsidRPr="007C4B93" w:rsidRDefault="007C4B93" w:rsidP="007C4B93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ahoma" w:hint="eastAsia"/>
          <w:b/>
          <w:i/>
          <w:kern w:val="0"/>
          <w:sz w:val="24"/>
          <w:szCs w:val="24"/>
          <w:lang w:val="tr-TR" w:eastAsia="zh-CN"/>
        </w:rPr>
      </w:pPr>
      <w:r w:rsidRPr="007C4B93">
        <w:rPr>
          <w:rFonts w:ascii="Book Antiqua" w:eastAsia="华文细黑" w:hAnsi="Book Antiqua" w:cs="Tahoma"/>
          <w:b/>
          <w:i/>
          <w:kern w:val="0"/>
          <w:sz w:val="24"/>
          <w:szCs w:val="24"/>
          <w:lang w:val="tr-TR" w:eastAsia="en-US"/>
        </w:rPr>
        <w:t>Case Control Study</w:t>
      </w:r>
    </w:p>
    <w:p w14:paraId="47399E90" w14:textId="3A3FE7DA" w:rsidR="00CE1BC0" w:rsidRPr="007C4B93" w:rsidRDefault="00CE1BC0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 xml:space="preserve">Circulating </w:t>
      </w:r>
      <w:r w:rsidR="00FD5198" w:rsidRPr="007C4B93">
        <w:rPr>
          <w:rFonts w:ascii="Book Antiqua" w:hAnsi="Book Antiqua" w:cs="Times New Roman"/>
          <w:b/>
          <w:sz w:val="24"/>
          <w:szCs w:val="24"/>
        </w:rPr>
        <w:t xml:space="preserve">levels of vitamin </w:t>
      </w:r>
      <w:r w:rsidR="00586D8D"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D</w:t>
      </w:r>
      <w:r w:rsidR="00FD5198" w:rsidRPr="007C4B93">
        <w:rPr>
          <w:rFonts w:ascii="Book Antiqua" w:hAnsi="Book Antiqua" w:cs="Times New Roman"/>
          <w:b/>
          <w:sz w:val="24"/>
          <w:szCs w:val="24"/>
        </w:rPr>
        <w:t xml:space="preserve"> and colorectal ade</w:t>
      </w:r>
      <w:r w:rsidRPr="007C4B93">
        <w:rPr>
          <w:rFonts w:ascii="Book Antiqua" w:hAnsi="Book Antiqua" w:cs="Times New Roman"/>
          <w:b/>
          <w:sz w:val="24"/>
          <w:szCs w:val="24"/>
        </w:rPr>
        <w:t xml:space="preserve">noma: </w:t>
      </w:r>
      <w:r w:rsidR="00FD5198" w:rsidRPr="007C4B93">
        <w:rPr>
          <w:rFonts w:ascii="Book Antiqua" w:hAnsi="Book Antiqua" w:cs="Times New Roman"/>
          <w:b/>
          <w:sz w:val="24"/>
          <w:szCs w:val="24"/>
        </w:rPr>
        <w:t>A</w:t>
      </w:r>
      <w:r w:rsidR="00855663" w:rsidRPr="007C4B93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D5198" w:rsidRPr="007C4B93">
        <w:rPr>
          <w:rFonts w:ascii="Book Antiqua" w:hAnsi="Book Antiqua" w:cs="Times New Roman"/>
          <w:b/>
          <w:sz w:val="24"/>
          <w:szCs w:val="24"/>
        </w:rPr>
        <w:t>case-control study and a meta-analysis</w:t>
      </w:r>
    </w:p>
    <w:p w14:paraId="0884D43B" w14:textId="77777777" w:rsidR="00CE1BC0" w:rsidRPr="007C4B93" w:rsidRDefault="00CE1BC0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ACE8DB5" w14:textId="224D0F44" w:rsidR="00287B91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 Unicode MS"/>
          <w:b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sz w:val="24"/>
          <w:szCs w:val="24"/>
        </w:rPr>
        <w:t>Choi YJ</w:t>
      </w:r>
      <w:r w:rsidR="00287B91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287B91" w:rsidRPr="007C4B93">
        <w:rPr>
          <w:rFonts w:ascii="Book Antiqua" w:hAnsi="Book Antiqua" w:cs="Times New Roman"/>
          <w:i/>
          <w:sz w:val="24"/>
          <w:szCs w:val="24"/>
        </w:rPr>
        <w:t xml:space="preserve">et al. </w:t>
      </w:r>
      <w:bookmarkStart w:id="4" w:name="OLE_LINK108"/>
      <w:bookmarkStart w:id="5" w:name="OLE_LINK109"/>
      <w:bookmarkStart w:id="6" w:name="OLE_LINK110"/>
      <w:bookmarkStart w:id="7" w:name="OLE_LINK143"/>
      <w:bookmarkStart w:id="8" w:name="OLE_LINK257"/>
      <w:bookmarkStart w:id="9" w:name="OLE_LINK258"/>
      <w:bookmarkStart w:id="10" w:name="OLE_LINK276"/>
      <w:r w:rsidR="002F5009" w:rsidRPr="007C4B93">
        <w:rPr>
          <w:rFonts w:ascii="Book Antiqua" w:hAnsi="Book Antiqua" w:cs="Times New Roman"/>
          <w:sz w:val="24"/>
          <w:szCs w:val="24"/>
        </w:rPr>
        <w:t>Serum vitamin D and colorectal adenoma</w:t>
      </w:r>
      <w:r w:rsidR="002F5009" w:rsidRPr="007C4B93">
        <w:rPr>
          <w:rFonts w:ascii="Book Antiqua" w:hAnsi="Book Antiqua" w:cs="Times New Roman"/>
          <w:i/>
          <w:sz w:val="24"/>
          <w:szCs w:val="24"/>
        </w:rPr>
        <w:t xml:space="preserve"> </w:t>
      </w:r>
      <w:bookmarkEnd w:id="4"/>
      <w:bookmarkEnd w:id="5"/>
      <w:bookmarkEnd w:id="6"/>
      <w:bookmarkEnd w:id="7"/>
      <w:bookmarkEnd w:id="8"/>
      <w:bookmarkEnd w:id="9"/>
      <w:bookmarkEnd w:id="10"/>
    </w:p>
    <w:p w14:paraId="111F5464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79F528B6" w14:textId="681E9E5B" w:rsidR="00287B91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eastAsia="함초롬바탕" w:hAnsi="Book Antiqua" w:cs="Times New Roman"/>
          <w:bCs/>
          <w:kern w:val="0"/>
          <w:sz w:val="24"/>
          <w:szCs w:val="24"/>
        </w:rPr>
      </w:pPr>
      <w:bookmarkStart w:id="11" w:name="OLE_LINK726"/>
      <w:bookmarkStart w:id="12" w:name="OLE_LINK727"/>
      <w:bookmarkStart w:id="13" w:name="OLE_LINK730"/>
      <w:r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 xml:space="preserve">Yoon </w:t>
      </w:r>
      <w:proofErr w:type="spellStart"/>
      <w:r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>Ji</w:t>
      </w:r>
      <w:proofErr w:type="spellEnd"/>
      <w:r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 xml:space="preserve"> Choi</w:t>
      </w:r>
      <w:bookmarkEnd w:id="11"/>
      <w:bookmarkEnd w:id="12"/>
      <w:bookmarkEnd w:id="13"/>
      <w:r w:rsidR="004E3863"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>,</w:t>
      </w:r>
      <w:r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 xml:space="preserve"> Young</w:t>
      </w:r>
      <w:r w:rsidR="001163D5"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 xml:space="preserve"> Ha Kim</w:t>
      </w:r>
      <w:r w:rsidR="004E3863"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>,</w:t>
      </w:r>
      <w:r w:rsidR="001163D5"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 xml:space="preserve"> Chang Ho Cho</w:t>
      </w:r>
      <w:r w:rsidR="004E3863"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>,</w:t>
      </w:r>
      <w:r w:rsidR="001163D5"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 xml:space="preserve"> Sung Hi K</w:t>
      </w:r>
      <w:r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>im</w:t>
      </w:r>
      <w:r w:rsidR="004E3863"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>,</w:t>
      </w:r>
      <w:r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 xml:space="preserve"> Jung </w:t>
      </w:r>
      <w:proofErr w:type="spellStart"/>
      <w:r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>Eun</w:t>
      </w:r>
      <w:proofErr w:type="spellEnd"/>
      <w:r w:rsidRPr="007C4B93">
        <w:rPr>
          <w:rFonts w:ascii="Book Antiqua" w:eastAsia="함초롬바탕" w:hAnsi="Book Antiqua" w:cs="Times New Roman"/>
          <w:bCs/>
          <w:kern w:val="0"/>
          <w:sz w:val="24"/>
          <w:szCs w:val="24"/>
        </w:rPr>
        <w:t xml:space="preserve"> Lee</w:t>
      </w:r>
    </w:p>
    <w:p w14:paraId="4D27CAA6" w14:textId="77777777" w:rsidR="00287B91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B21905B" w14:textId="49A04475" w:rsidR="00287B91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 xml:space="preserve">Yoon </w:t>
      </w:r>
      <w:proofErr w:type="spellStart"/>
      <w:r w:rsidRPr="007C4B93">
        <w:rPr>
          <w:rFonts w:ascii="Book Antiqua" w:hAnsi="Book Antiqua" w:cs="Times New Roman"/>
          <w:b/>
          <w:sz w:val="24"/>
          <w:szCs w:val="24"/>
        </w:rPr>
        <w:t>Ji</w:t>
      </w:r>
      <w:proofErr w:type="spellEnd"/>
      <w:r w:rsidRPr="007C4B93">
        <w:rPr>
          <w:rFonts w:ascii="Book Antiqua" w:hAnsi="Book Antiqua" w:cs="Times New Roman"/>
          <w:b/>
          <w:sz w:val="24"/>
          <w:szCs w:val="24"/>
        </w:rPr>
        <w:t xml:space="preserve"> Choi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Pr="007C4B93">
        <w:rPr>
          <w:rFonts w:ascii="Book Antiqua" w:hAnsi="Book Antiqua" w:cs="Times New Roman"/>
          <w:b/>
          <w:sz w:val="24"/>
          <w:szCs w:val="24"/>
        </w:rPr>
        <w:t xml:space="preserve"> Young Ha Kim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Pr="007C4B93">
        <w:rPr>
          <w:rFonts w:ascii="Book Antiqua" w:hAnsi="Book Antiqua" w:cs="Times New Roman"/>
          <w:b/>
          <w:sz w:val="24"/>
          <w:szCs w:val="24"/>
        </w:rPr>
        <w:t xml:space="preserve"> Jung </w:t>
      </w:r>
      <w:proofErr w:type="spellStart"/>
      <w:r w:rsidRPr="007C4B93">
        <w:rPr>
          <w:rFonts w:ascii="Book Antiqua" w:hAnsi="Book Antiqua" w:cs="Times New Roman"/>
          <w:b/>
          <w:sz w:val="24"/>
          <w:szCs w:val="24"/>
        </w:rPr>
        <w:t>Eun</w:t>
      </w:r>
      <w:proofErr w:type="spellEnd"/>
      <w:r w:rsidRPr="007C4B93">
        <w:rPr>
          <w:rFonts w:ascii="Book Antiqua" w:hAnsi="Book Antiqua" w:cs="Times New Roman"/>
          <w:b/>
          <w:sz w:val="24"/>
          <w:szCs w:val="24"/>
        </w:rPr>
        <w:t xml:space="preserve"> Lee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Pr="007C4B93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Department of Food and Nutritio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C4B93">
        <w:rPr>
          <w:rFonts w:ascii="Book Antiqua" w:hAnsi="Book Antiqua" w:cs="Times New Roman"/>
          <w:sz w:val="24"/>
          <w:szCs w:val="24"/>
        </w:rPr>
        <w:t>Sookmyung</w:t>
      </w:r>
      <w:proofErr w:type="spellEnd"/>
      <w:r w:rsidR="00824547" w:rsidRPr="007C4B93">
        <w:rPr>
          <w:rFonts w:ascii="Book Antiqua" w:hAnsi="Book Antiqua" w:cs="Times New Roman"/>
          <w:sz w:val="24"/>
          <w:szCs w:val="24"/>
        </w:rPr>
        <w:t xml:space="preserve"> Women’s Universit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24547" w:rsidRPr="007C4B93">
        <w:rPr>
          <w:rFonts w:ascii="Book Antiqua" w:hAnsi="Book Antiqua" w:cs="Times New Roman"/>
          <w:sz w:val="24"/>
          <w:szCs w:val="24"/>
        </w:rPr>
        <w:t xml:space="preserve"> Seoul</w:t>
      </w:r>
      <w:r w:rsidR="00824547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824547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140-742</w:t>
      </w:r>
      <w:r w:rsidR="004E3863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,</w:t>
      </w:r>
      <w:r w:rsidR="00824547" w:rsidRPr="007C4B93">
        <w:rPr>
          <w:rFonts w:ascii="Book Antiqua" w:hAnsi="Book Antiqua" w:cs="Times New Roman"/>
          <w:sz w:val="24"/>
          <w:szCs w:val="24"/>
        </w:rPr>
        <w:t xml:space="preserve"> South </w:t>
      </w:r>
      <w:r w:rsidRPr="007C4B93">
        <w:rPr>
          <w:rFonts w:ascii="Book Antiqua" w:hAnsi="Book Antiqua" w:cs="Times New Roman"/>
          <w:sz w:val="24"/>
          <w:szCs w:val="24"/>
        </w:rPr>
        <w:t>Korea</w:t>
      </w:r>
    </w:p>
    <w:p w14:paraId="06E624F9" w14:textId="220CB82C" w:rsidR="00287B91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Chang Ho Cho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Department of Patholog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Daegu Catholic University Medical Cent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Daegu</w:t>
      </w:r>
      <w:r w:rsidR="004A4485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bookmarkStart w:id="14" w:name="OLE_LINK697"/>
      <w:bookmarkStart w:id="15" w:name="OLE_LINK698"/>
      <w:r w:rsidR="004A4485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427-724</w:t>
      </w:r>
      <w:bookmarkEnd w:id="14"/>
      <w:bookmarkEnd w:id="15"/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824547" w:rsidRPr="007C4B93">
        <w:rPr>
          <w:rFonts w:ascii="Book Antiqua" w:hAnsi="Book Antiqua" w:cs="Times New Roman"/>
          <w:sz w:val="24"/>
          <w:szCs w:val="24"/>
        </w:rPr>
        <w:t>South Korea</w:t>
      </w:r>
      <w:bookmarkStart w:id="16" w:name="_GoBack"/>
      <w:bookmarkEnd w:id="16"/>
    </w:p>
    <w:p w14:paraId="46250F3E" w14:textId="54CFFEDB" w:rsidR="00287B91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Sung Hi Kim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Department of Family Medicin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Daegu Catholic University Medical Cent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Daegu</w:t>
      </w:r>
      <w:r w:rsidR="004A4485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427-724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824547" w:rsidRPr="007C4B93">
        <w:rPr>
          <w:rFonts w:ascii="Book Antiqua" w:hAnsi="Book Antiqua" w:cs="Times New Roman"/>
          <w:sz w:val="24"/>
          <w:szCs w:val="24"/>
        </w:rPr>
        <w:t>South Korea</w:t>
      </w:r>
    </w:p>
    <w:p w14:paraId="16C68C80" w14:textId="77777777" w:rsidR="00287B91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bCs/>
          <w:spacing w:val="-5"/>
          <w:sz w:val="24"/>
          <w:szCs w:val="24"/>
        </w:rPr>
      </w:pPr>
    </w:p>
    <w:p w14:paraId="1F0213C0" w14:textId="5393E710" w:rsidR="00287B91" w:rsidRPr="007C4B93" w:rsidRDefault="00824547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spacing w:val="-5"/>
          <w:sz w:val="24"/>
          <w:szCs w:val="24"/>
          <w:lang w:eastAsia="zh-CN"/>
        </w:rPr>
      </w:pPr>
      <w:r w:rsidRPr="007C4B93">
        <w:rPr>
          <w:rFonts w:ascii="Book Antiqua" w:hAnsi="Book Antiqua" w:cs="Arial"/>
          <w:b/>
          <w:bCs/>
          <w:sz w:val="24"/>
        </w:rPr>
        <w:t>Author contributions:</w:t>
      </w:r>
      <w:r w:rsidRPr="007C4B93">
        <w:rPr>
          <w:rFonts w:ascii="Book Antiqua" w:hAnsi="Book Antiqua" w:cs="Times New Roman"/>
          <w:spacing w:val="-5"/>
          <w:sz w:val="24"/>
          <w:szCs w:val="24"/>
        </w:rPr>
        <w:t xml:space="preserve"> Choi YJ</w:t>
      </w:r>
      <w:r w:rsidRPr="007C4B93">
        <w:rPr>
          <w:rFonts w:ascii="Book Antiqua" w:eastAsia="宋体" w:hAnsi="Book Antiqua" w:cs="Times New Roman" w:hint="eastAsia"/>
          <w:spacing w:val="-5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pacing w:val="-5"/>
          <w:sz w:val="24"/>
          <w:szCs w:val="24"/>
        </w:rPr>
        <w:t>and Kim YH</w:t>
      </w:r>
      <w:r w:rsidR="00287B91" w:rsidRPr="007C4B93">
        <w:rPr>
          <w:rFonts w:ascii="Book Antiqua" w:hAnsi="Book Antiqua" w:cs="Times New Roman"/>
          <w:spacing w:val="-5"/>
          <w:sz w:val="24"/>
          <w:szCs w:val="24"/>
        </w:rPr>
        <w:t xml:space="preserve"> performed the statistical analysis</w:t>
      </w:r>
      <w:r w:rsidR="008B7D68" w:rsidRPr="007C4B93">
        <w:rPr>
          <w:rFonts w:ascii="Book Antiqua" w:hAnsi="Book Antiqua" w:cs="Times New Roman"/>
          <w:spacing w:val="-5"/>
          <w:sz w:val="24"/>
          <w:szCs w:val="24"/>
        </w:rPr>
        <w:t>;</w:t>
      </w:r>
      <w:r w:rsidR="00287B91" w:rsidRPr="007C4B93">
        <w:rPr>
          <w:rFonts w:ascii="Book Antiqua" w:hAnsi="Book Antiqua" w:cs="Times New Roman"/>
          <w:spacing w:val="-5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pacing w:val="-5"/>
          <w:sz w:val="24"/>
          <w:szCs w:val="24"/>
        </w:rPr>
        <w:t>Choi YJ</w:t>
      </w:r>
      <w:r w:rsidRPr="007C4B93">
        <w:rPr>
          <w:rFonts w:ascii="Book Antiqua" w:eastAsia="宋体" w:hAnsi="Book Antiqua" w:cs="Times New Roman" w:hint="eastAsia"/>
          <w:spacing w:val="-5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pacing w:val="-5"/>
          <w:sz w:val="24"/>
          <w:szCs w:val="24"/>
        </w:rPr>
        <w:t>drafted the manuscript; Cho CH and Kim SH</w:t>
      </w:r>
      <w:r w:rsidR="00287B91" w:rsidRPr="007C4B93">
        <w:rPr>
          <w:rFonts w:ascii="Book Antiqua" w:hAnsi="Book Antiqua" w:cs="Times New Roman"/>
          <w:spacing w:val="-5"/>
          <w:sz w:val="24"/>
          <w:szCs w:val="24"/>
        </w:rPr>
        <w:t xml:space="preserve"> collected data and</w:t>
      </w:r>
      <w:r w:rsidRPr="007C4B93">
        <w:rPr>
          <w:rFonts w:ascii="Book Antiqua" w:hAnsi="Book Antiqua" w:cs="Times New Roman"/>
          <w:spacing w:val="-5"/>
          <w:sz w:val="24"/>
          <w:szCs w:val="24"/>
        </w:rPr>
        <w:t xml:space="preserve"> reviewed the manuscript; Lee JE</w:t>
      </w:r>
      <w:r w:rsidR="00287B91" w:rsidRPr="007C4B93">
        <w:rPr>
          <w:rFonts w:ascii="Book Antiqua" w:hAnsi="Book Antiqua" w:cs="Times New Roman"/>
          <w:spacing w:val="-5"/>
          <w:sz w:val="24"/>
          <w:szCs w:val="24"/>
        </w:rPr>
        <w:t xml:space="preserve"> designed the study and drafted the manuscript.</w:t>
      </w:r>
    </w:p>
    <w:p w14:paraId="3062501F" w14:textId="2CACDECF" w:rsidR="00FD5198" w:rsidRPr="007C4B93" w:rsidRDefault="00824547" w:rsidP="00824547">
      <w:pPr>
        <w:tabs>
          <w:tab w:val="right" w:pos="540"/>
          <w:tab w:val="left" w:pos="720"/>
        </w:tabs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</w:pPr>
      <w:proofErr w:type="gramStart"/>
      <w:r w:rsidRPr="007C4B93">
        <w:rPr>
          <w:rFonts w:ascii="Book Antiqua" w:hAnsi="Book Antiqua" w:cs="Times New Roman"/>
          <w:b/>
          <w:sz w:val="24"/>
          <w:szCs w:val="24"/>
        </w:rPr>
        <w:t xml:space="preserve">Supported </w:t>
      </w:r>
      <w:r w:rsidR="002A48B0" w:rsidRPr="007C4B93">
        <w:rPr>
          <w:rFonts w:ascii="Book Antiqua" w:hAnsi="Book Antiqua" w:cs="Times New Roman"/>
          <w:b/>
          <w:sz w:val="24"/>
          <w:szCs w:val="24"/>
        </w:rPr>
        <w:t xml:space="preserve">by </w:t>
      </w:r>
      <w:r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grants from</w:t>
      </w:r>
      <w:r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2A48B0" w:rsidRPr="007C4B93">
        <w:rPr>
          <w:rFonts w:ascii="Book Antiqua" w:hAnsi="Book Antiqua" w:cs="Times New Roman"/>
          <w:sz w:val="24"/>
          <w:szCs w:val="24"/>
        </w:rPr>
        <w:t>Basic Science Research Program through the National Research Foundation of Korea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2A48B0" w:rsidRPr="007C4B93">
        <w:rPr>
          <w:rFonts w:ascii="Book Antiqua" w:hAnsi="Book Antiqua" w:cs="Times New Roman"/>
          <w:sz w:val="24"/>
          <w:szCs w:val="24"/>
        </w:rPr>
        <w:t xml:space="preserve"> which is funded by the Korean Government</w:t>
      </w:r>
      <w:r w:rsidR="004E3863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,</w:t>
      </w:r>
      <w:r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No.</w:t>
      </w:r>
      <w:proofErr w:type="gramEnd"/>
      <w:r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proofErr w:type="gramStart"/>
      <w:r w:rsidR="002A48B0" w:rsidRPr="007C4B93">
        <w:rPr>
          <w:rFonts w:ascii="Book Antiqua" w:hAnsi="Book Antiqua" w:cs="Times New Roman"/>
          <w:sz w:val="24"/>
          <w:szCs w:val="24"/>
        </w:rPr>
        <w:t>NRF-2011-0011028</w:t>
      </w:r>
      <w:r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="000E11E8" w:rsidRPr="007C4B93">
        <w:rPr>
          <w:rFonts w:ascii="Book Antiqua" w:hAnsi="Book Antiqua" w:cs="Times New Roman"/>
          <w:sz w:val="24"/>
          <w:szCs w:val="24"/>
        </w:rPr>
        <w:t xml:space="preserve"> and </w:t>
      </w:r>
      <w:r w:rsidR="006462F0" w:rsidRPr="007C4B93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0E11E8" w:rsidRPr="007C4B93">
        <w:rPr>
          <w:rFonts w:ascii="Book Antiqua" w:hAnsi="Book Antiqua" w:cs="Times New Roman"/>
          <w:sz w:val="24"/>
          <w:szCs w:val="24"/>
        </w:rPr>
        <w:t>Sookmyung</w:t>
      </w:r>
      <w:proofErr w:type="spellEnd"/>
      <w:r w:rsidR="000E11E8" w:rsidRPr="007C4B93">
        <w:rPr>
          <w:rFonts w:ascii="Book Antiqua" w:hAnsi="Book Antiqua" w:cs="Times New Roman"/>
          <w:sz w:val="24"/>
          <w:szCs w:val="24"/>
        </w:rPr>
        <w:t xml:space="preserve"> Women’s </w:t>
      </w:r>
      <w:r w:rsidR="006462F0" w:rsidRPr="007C4B93">
        <w:rPr>
          <w:rFonts w:ascii="Book Antiqua" w:hAnsi="Book Antiqua" w:cs="Times New Roman"/>
          <w:sz w:val="24"/>
          <w:szCs w:val="24"/>
        </w:rPr>
        <w:t>University Research Grants</w:t>
      </w:r>
      <w:r w:rsidR="004E3863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,</w:t>
      </w:r>
      <w:r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4616B4" w:rsidRPr="007C4B93">
        <w:rPr>
          <w:rFonts w:ascii="Book Antiqua" w:hAnsi="Book Antiqua" w:cs="Times New Roman"/>
          <w:sz w:val="24"/>
          <w:szCs w:val="24"/>
        </w:rPr>
        <w:t xml:space="preserve">No. </w:t>
      </w:r>
      <w:r w:rsidR="006462F0" w:rsidRPr="007C4B93">
        <w:rPr>
          <w:rFonts w:ascii="Book Antiqua" w:hAnsi="Book Antiqua" w:cs="Times New Roman"/>
          <w:sz w:val="24"/>
          <w:szCs w:val="24"/>
        </w:rPr>
        <w:t>1-1503-0168</w:t>
      </w:r>
      <w:r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  <w:bookmarkStart w:id="17" w:name="OLE_LINK379"/>
      <w:bookmarkStart w:id="18" w:name="OLE_LINK380"/>
      <w:bookmarkStart w:id="19" w:name="OLE_LINK534"/>
      <w:bookmarkStart w:id="20" w:name="OLE_LINK498"/>
      <w:bookmarkStart w:id="21" w:name="OLE_LINK499"/>
      <w:bookmarkStart w:id="22" w:name="OLE_LINK513"/>
      <w:bookmarkStart w:id="23" w:name="OLE_LINK521"/>
      <w:proofErr w:type="gramEnd"/>
    </w:p>
    <w:p w14:paraId="48C389EE" w14:textId="6523CEAF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NewRomanPS-BoldItalicMT" w:hint="eastAsia"/>
          <w:b/>
          <w:bCs/>
          <w:iCs/>
          <w:kern w:val="0"/>
          <w:sz w:val="24"/>
          <w:szCs w:val="24"/>
          <w:lang w:eastAsia="zh-CN"/>
        </w:rPr>
      </w:pPr>
      <w:bookmarkStart w:id="24" w:name="OLE_LINK526"/>
      <w:bookmarkStart w:id="25" w:name="OLE_LINK527"/>
      <w:r w:rsidRPr="007C4B93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>Conflict-of-interest</w:t>
      </w:r>
      <w:r w:rsidRPr="007C4B93">
        <w:rPr>
          <w:rFonts w:ascii="Book Antiqua" w:hAnsi="Book Antiqua" w:cs="TimesNewRomanPS-BoldItalicMT"/>
          <w:b/>
          <w:bCs/>
          <w:iCs/>
          <w:sz w:val="24"/>
          <w:szCs w:val="24"/>
        </w:rPr>
        <w:t>:</w:t>
      </w:r>
      <w:r w:rsidR="00256077" w:rsidRPr="007C4B93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 </w:t>
      </w:r>
      <w:r w:rsidR="00256077" w:rsidRPr="007C4B93">
        <w:rPr>
          <w:rFonts w:ascii="Book Antiqua" w:hAnsi="Book Antiqua" w:cs="TimesNewRomanPS-BoldItalicMT"/>
          <w:bCs/>
          <w:iCs/>
          <w:sz w:val="24"/>
          <w:szCs w:val="24"/>
        </w:rPr>
        <w:t xml:space="preserve">There is no conflict of interest to </w:t>
      </w:r>
      <w:r w:rsidR="00BC0CC3" w:rsidRPr="007C4B93">
        <w:rPr>
          <w:rFonts w:ascii="Book Antiqua" w:hAnsi="Book Antiqua" w:cs="TimesNewRomanPS-BoldItalicMT"/>
          <w:bCs/>
          <w:iCs/>
          <w:sz w:val="24"/>
          <w:szCs w:val="24"/>
        </w:rPr>
        <w:t>declare</w:t>
      </w:r>
      <w:r w:rsidR="00256077" w:rsidRPr="007C4B93">
        <w:rPr>
          <w:rFonts w:ascii="Book Antiqua" w:hAnsi="Book Antiqua" w:cs="TimesNewRomanPS-BoldItalicMT"/>
          <w:bCs/>
          <w:iCs/>
          <w:sz w:val="24"/>
          <w:szCs w:val="24"/>
        </w:rPr>
        <w:t>.</w:t>
      </w:r>
      <w:r w:rsidR="00256077" w:rsidRPr="007C4B93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 </w:t>
      </w:r>
      <w:bookmarkEnd w:id="17"/>
      <w:bookmarkEnd w:id="18"/>
      <w:bookmarkEnd w:id="19"/>
      <w:bookmarkEnd w:id="24"/>
      <w:bookmarkEnd w:id="25"/>
    </w:p>
    <w:p w14:paraId="108F5930" w14:textId="01B7E375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NewRomanPS-BoldItalicMT"/>
          <w:bCs/>
          <w:iCs/>
          <w:kern w:val="0"/>
          <w:sz w:val="24"/>
          <w:szCs w:val="24"/>
        </w:rPr>
      </w:pPr>
      <w:r w:rsidRPr="007C4B93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>Data sharing</w:t>
      </w:r>
      <w:r w:rsidRPr="007C4B93">
        <w:rPr>
          <w:rFonts w:ascii="Book Antiqua" w:hAnsi="Book Antiqua" w:cs="TimesNewRomanPS-BoldItalicMT"/>
          <w:b/>
          <w:bCs/>
          <w:iCs/>
          <w:sz w:val="24"/>
          <w:szCs w:val="24"/>
        </w:rPr>
        <w:t>:</w:t>
      </w:r>
      <w:r w:rsidR="00EB0302" w:rsidRPr="007C4B93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 </w:t>
      </w:r>
      <w:r w:rsidR="00EB0302" w:rsidRPr="007C4B93">
        <w:rPr>
          <w:rFonts w:ascii="Book Antiqua" w:hAnsi="Book Antiqua"/>
          <w:sz w:val="24"/>
          <w:szCs w:val="24"/>
        </w:rPr>
        <w:t>No additional data are available</w:t>
      </w:r>
    </w:p>
    <w:bookmarkEnd w:id="20"/>
    <w:bookmarkEnd w:id="21"/>
    <w:bookmarkEnd w:id="22"/>
    <w:bookmarkEnd w:id="23"/>
    <w:p w14:paraId="2335A427" w14:textId="35CB43D5" w:rsidR="00287B91" w:rsidRPr="007C4B93" w:rsidRDefault="00824547" w:rsidP="00824547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</w:pPr>
      <w:r w:rsidRPr="007C4B93">
        <w:rPr>
          <w:rFonts w:ascii="Book Antiqua" w:eastAsia="宋体" w:hAnsi="Book Antiqua" w:cs="Times New Roman"/>
          <w:b/>
          <w:kern w:val="0"/>
          <w:sz w:val="24"/>
          <w:szCs w:val="24"/>
          <w:lang w:eastAsia="zh-CN"/>
        </w:rPr>
        <w:t xml:space="preserve">Open-Access: </w:t>
      </w:r>
      <w:bookmarkStart w:id="26" w:name="OLE_LINK479"/>
      <w:bookmarkStart w:id="27" w:name="OLE_LINK496"/>
      <w:bookmarkStart w:id="28" w:name="OLE_LINK506"/>
      <w:bookmarkStart w:id="29" w:name="OLE_LINK507"/>
      <w:r w:rsidRPr="007C4B93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This article is an open-access article which was selected by an in-house editor and fully peer-reviewed by external reviewers. It is </w:t>
      </w:r>
      <w:r w:rsidRPr="007C4B93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>distributed in accordance with the Creative Commons Attribution Non Commercial (CC BY-NC 4.0) license</w:t>
      </w:r>
      <w:r w:rsidR="004E3863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,</w:t>
      </w:r>
      <w:r w:rsidRPr="007C4B93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which permits others to distribute</w:t>
      </w:r>
      <w:r w:rsidR="004E3863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,</w:t>
      </w:r>
      <w:r w:rsidRPr="007C4B93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emix</w:t>
      </w:r>
      <w:r w:rsidR="004E3863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,</w:t>
      </w:r>
      <w:r w:rsidRPr="007C4B93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dapt</w:t>
      </w:r>
      <w:r w:rsidR="004E3863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,</w:t>
      </w:r>
      <w:r w:rsidRPr="007C4B93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build upon this work non-commercially</w:t>
      </w:r>
      <w:r w:rsidR="004E3863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,</w:t>
      </w:r>
      <w:r w:rsidRPr="007C4B93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d license their derivative works on different terms</w:t>
      </w:r>
      <w:r w:rsidR="004E3863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,</w:t>
      </w:r>
      <w:r w:rsidRPr="007C4B93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rovided the original work is properly cited and the use is non-commercial. See: </w:t>
      </w:r>
      <w:hyperlink r:id="rId9" w:history="1">
        <w:r w:rsidRPr="007C4B93">
          <w:rPr>
            <w:rFonts w:ascii="Book Antiqua" w:eastAsia="宋体" w:hAnsi="Book Antiqua" w:cs="Times New Roman"/>
            <w:sz w:val="21"/>
            <w:szCs w:val="24"/>
            <w:u w:val="single"/>
            <w:lang w:eastAsia="zh-CN"/>
          </w:rPr>
          <w:t>http://creativecommons.org/licenses/by-nc/4.0/</w:t>
        </w:r>
      </w:hyperlink>
      <w:bookmarkEnd w:id="26"/>
      <w:bookmarkEnd w:id="27"/>
      <w:bookmarkEnd w:id="28"/>
      <w:bookmarkEnd w:id="29"/>
    </w:p>
    <w:p w14:paraId="5BE73D17" w14:textId="596EE895" w:rsidR="00287B91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 xml:space="preserve">Correspondence to: </w:t>
      </w:r>
      <w:r w:rsidR="00824547" w:rsidRPr="007C4B93">
        <w:rPr>
          <w:rFonts w:ascii="Book Antiqua" w:hAnsi="Book Antiqua" w:cs="Times New Roman"/>
          <w:b/>
          <w:sz w:val="24"/>
          <w:szCs w:val="24"/>
        </w:rPr>
        <w:t xml:space="preserve">Jung </w:t>
      </w:r>
      <w:proofErr w:type="spellStart"/>
      <w:r w:rsidR="00824547" w:rsidRPr="007C4B93">
        <w:rPr>
          <w:rFonts w:ascii="Book Antiqua" w:hAnsi="Book Antiqua" w:cs="Times New Roman"/>
          <w:b/>
          <w:sz w:val="24"/>
          <w:szCs w:val="24"/>
        </w:rPr>
        <w:t>Eun</w:t>
      </w:r>
      <w:proofErr w:type="spellEnd"/>
      <w:r w:rsidR="00824547" w:rsidRPr="007C4B93">
        <w:rPr>
          <w:rFonts w:ascii="Book Antiqua" w:hAnsi="Book Antiqua" w:cs="Times New Roman"/>
          <w:b/>
          <w:sz w:val="24"/>
          <w:szCs w:val="24"/>
        </w:rPr>
        <w:t xml:space="preserve"> Lee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="00824547" w:rsidRPr="007C4B93">
        <w:rPr>
          <w:rFonts w:ascii="Book Antiqua" w:hAnsi="Book Antiqua" w:cs="Times New Roman"/>
          <w:b/>
          <w:sz w:val="24"/>
          <w:szCs w:val="24"/>
        </w:rPr>
        <w:t xml:space="preserve"> Sc</w:t>
      </w:r>
      <w:r w:rsidRPr="007C4B93">
        <w:rPr>
          <w:rFonts w:ascii="Book Antiqua" w:hAnsi="Book Antiqua" w:cs="Times New Roman"/>
          <w:b/>
          <w:sz w:val="24"/>
          <w:szCs w:val="24"/>
        </w:rPr>
        <w:t>D</w:t>
      </w:r>
      <w:r w:rsidR="004E3863"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,</w:t>
      </w:r>
      <w:r w:rsidRPr="007C4B93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Department of Food and Nutritio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C4B93">
        <w:rPr>
          <w:rFonts w:ascii="Book Antiqua" w:hAnsi="Book Antiqua" w:cs="Times New Roman"/>
          <w:sz w:val="24"/>
          <w:szCs w:val="24"/>
        </w:rPr>
        <w:t>Sookmyung</w:t>
      </w:r>
      <w:proofErr w:type="spellEnd"/>
      <w:r w:rsidRPr="007C4B93">
        <w:rPr>
          <w:rFonts w:ascii="Book Antiqua" w:hAnsi="Book Antiqua" w:cs="Times New Roman"/>
          <w:sz w:val="24"/>
          <w:szCs w:val="24"/>
        </w:rPr>
        <w:t xml:space="preserve"> Women's Universit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C4B93">
        <w:rPr>
          <w:rFonts w:ascii="Book Antiqua" w:hAnsi="Book Antiqua" w:cs="Times New Roman"/>
          <w:sz w:val="24"/>
          <w:szCs w:val="24"/>
        </w:rPr>
        <w:t>Cheongpa-r</w:t>
      </w:r>
      <w:r w:rsidR="00824547" w:rsidRPr="007C4B93">
        <w:rPr>
          <w:rFonts w:ascii="Book Antiqua" w:hAnsi="Book Antiqua" w:cs="Times New Roman"/>
          <w:sz w:val="24"/>
          <w:szCs w:val="24"/>
        </w:rPr>
        <w:t>o</w:t>
      </w:r>
      <w:proofErr w:type="spellEnd"/>
      <w:r w:rsidR="00824547" w:rsidRPr="007C4B93">
        <w:rPr>
          <w:rFonts w:ascii="Book Antiqua" w:hAnsi="Book Antiqua" w:cs="Times New Roman"/>
          <w:sz w:val="24"/>
          <w:szCs w:val="24"/>
        </w:rPr>
        <w:t xml:space="preserve"> 47-gil 100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24547" w:rsidRPr="007C4B9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24547" w:rsidRPr="007C4B93">
        <w:rPr>
          <w:rFonts w:ascii="Book Antiqua" w:hAnsi="Book Antiqua" w:cs="Times New Roman"/>
          <w:sz w:val="24"/>
          <w:szCs w:val="24"/>
        </w:rPr>
        <w:t>Yongsan-gu</w:t>
      </w:r>
      <w:proofErr w:type="spellEnd"/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24547" w:rsidRPr="007C4B93">
        <w:rPr>
          <w:rFonts w:ascii="Book Antiqua" w:hAnsi="Book Antiqua" w:cs="Times New Roman"/>
          <w:sz w:val="24"/>
          <w:szCs w:val="24"/>
        </w:rPr>
        <w:t xml:space="preserve"> Seoul</w:t>
      </w:r>
      <w:r w:rsidR="004A4485" w:rsidRPr="007C4B93">
        <w:rPr>
          <w:rFonts w:ascii="Book Antiqua" w:hAnsi="Book Antiqua" w:cs="Times New Roman"/>
          <w:sz w:val="24"/>
          <w:szCs w:val="24"/>
        </w:rPr>
        <w:t xml:space="preserve"> 140</w:t>
      </w:r>
      <w:r w:rsidR="004A4485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Pr="007C4B93">
        <w:rPr>
          <w:rFonts w:ascii="Book Antiqua" w:hAnsi="Book Antiqua" w:cs="Times New Roman"/>
          <w:sz w:val="24"/>
          <w:szCs w:val="24"/>
        </w:rPr>
        <w:t>742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6F087E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4A4485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Pr="007C4B93">
        <w:rPr>
          <w:rFonts w:ascii="Book Antiqua" w:hAnsi="Book Antiqua" w:cs="Times New Roman"/>
          <w:sz w:val="24"/>
          <w:szCs w:val="24"/>
        </w:rPr>
        <w:t>Korea. junglee@sm.ac.kr</w:t>
      </w:r>
    </w:p>
    <w:p w14:paraId="4E93ED02" w14:textId="145129E8" w:rsidR="004A4485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 xml:space="preserve">Telephone: </w:t>
      </w:r>
      <w:r w:rsidR="004A4485"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+</w:t>
      </w:r>
      <w:r w:rsidRPr="007C4B93">
        <w:rPr>
          <w:rFonts w:ascii="Book Antiqua" w:hAnsi="Book Antiqua" w:cs="Times New Roman"/>
          <w:sz w:val="24"/>
          <w:szCs w:val="24"/>
        </w:rPr>
        <w:t>82-2-2077-7560</w:t>
      </w:r>
      <w:r w:rsidR="006F087E" w:rsidRPr="007C4B93">
        <w:rPr>
          <w:rFonts w:ascii="Book Antiqua" w:hAnsi="Book Antiqua" w:cs="Times New Roman"/>
          <w:b/>
          <w:sz w:val="24"/>
          <w:szCs w:val="24"/>
        </w:rPr>
        <w:t xml:space="preserve">  </w:t>
      </w:r>
      <w:r w:rsidRPr="007C4B93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3FDCC575" w14:textId="022E7A96" w:rsidR="00287B91" w:rsidRPr="007C4B93" w:rsidRDefault="00287B91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Fax: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4A4485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+</w:t>
      </w:r>
      <w:r w:rsidRPr="007C4B93">
        <w:rPr>
          <w:rFonts w:ascii="Book Antiqua" w:hAnsi="Book Antiqua" w:cs="Times New Roman"/>
          <w:sz w:val="24"/>
          <w:szCs w:val="24"/>
        </w:rPr>
        <w:t>82-2-710-9479</w:t>
      </w:r>
    </w:p>
    <w:p w14:paraId="138FE183" w14:textId="26330B64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hint="eastAsia"/>
          <w:b/>
          <w:sz w:val="24"/>
          <w:szCs w:val="24"/>
          <w:lang w:eastAsia="zh-CN"/>
        </w:rPr>
      </w:pPr>
      <w:bookmarkStart w:id="30" w:name="OLE_LINK476"/>
      <w:bookmarkStart w:id="31" w:name="OLE_LINK477"/>
      <w:bookmarkStart w:id="32" w:name="OLE_LINK117"/>
      <w:bookmarkStart w:id="33" w:name="OLE_LINK528"/>
      <w:r w:rsidRPr="007C4B93">
        <w:rPr>
          <w:rFonts w:ascii="Book Antiqua" w:hAnsi="Book Antiqua"/>
          <w:b/>
          <w:sz w:val="24"/>
          <w:szCs w:val="24"/>
        </w:rPr>
        <w:t>Received:</w:t>
      </w:r>
      <w:r w:rsidR="000910D1" w:rsidRPr="007C4B93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>February 28</w:t>
      </w:r>
      <w:r w:rsidR="004E3863" w:rsidRPr="007C4B93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 xml:space="preserve"> 2015</w:t>
      </w:r>
    </w:p>
    <w:p w14:paraId="11CB276C" w14:textId="73135EBF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hint="eastAsia"/>
          <w:b/>
          <w:sz w:val="24"/>
          <w:szCs w:val="24"/>
          <w:lang w:eastAsia="zh-CN"/>
        </w:rPr>
      </w:pPr>
      <w:r w:rsidRPr="007C4B93">
        <w:rPr>
          <w:rFonts w:ascii="Book Antiqua" w:hAnsi="Book Antiqua"/>
          <w:b/>
          <w:sz w:val="24"/>
          <w:szCs w:val="24"/>
        </w:rPr>
        <w:t>Peer-review started:</w:t>
      </w:r>
      <w:r w:rsidR="000910D1" w:rsidRPr="007C4B93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>March 2</w:t>
      </w:r>
      <w:r w:rsidR="004E3863" w:rsidRPr="007C4B93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 xml:space="preserve"> 2015</w:t>
      </w:r>
    </w:p>
    <w:p w14:paraId="39B422FE" w14:textId="6CD661DD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hint="eastAsia"/>
          <w:b/>
          <w:sz w:val="24"/>
          <w:szCs w:val="24"/>
          <w:lang w:eastAsia="zh-CN"/>
        </w:rPr>
      </w:pPr>
      <w:r w:rsidRPr="007C4B93">
        <w:rPr>
          <w:rFonts w:ascii="Book Antiqua" w:hAnsi="Book Antiqua"/>
          <w:b/>
          <w:sz w:val="24"/>
          <w:szCs w:val="24"/>
        </w:rPr>
        <w:t>First decision:</w:t>
      </w:r>
      <w:r w:rsidR="000910D1" w:rsidRPr="007C4B93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>April 13</w:t>
      </w:r>
      <w:r w:rsidR="004E3863" w:rsidRPr="007C4B93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 xml:space="preserve"> 2015</w:t>
      </w:r>
    </w:p>
    <w:p w14:paraId="4EAF2C0F" w14:textId="684729FE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hint="eastAsia"/>
          <w:sz w:val="24"/>
          <w:szCs w:val="24"/>
          <w:lang w:eastAsia="zh-CN"/>
        </w:rPr>
      </w:pPr>
      <w:r w:rsidRPr="007C4B93">
        <w:rPr>
          <w:rFonts w:ascii="Book Antiqua" w:hAnsi="Book Antiqua"/>
          <w:b/>
          <w:sz w:val="24"/>
          <w:szCs w:val="24"/>
        </w:rPr>
        <w:t>Revised:</w:t>
      </w:r>
      <w:r w:rsidR="000910D1" w:rsidRPr="007C4B93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>M</w:t>
      </w:r>
      <w:r w:rsidR="000910D1" w:rsidRPr="007C4B93">
        <w:rPr>
          <w:rFonts w:ascii="Book Antiqua" w:eastAsia="宋体" w:hAnsi="Book Antiqua"/>
          <w:sz w:val="24"/>
          <w:szCs w:val="24"/>
          <w:lang w:eastAsia="zh-CN"/>
        </w:rPr>
        <w:t>a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>y 19</w:t>
      </w:r>
      <w:r w:rsidR="004E3863" w:rsidRPr="007C4B93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0910D1" w:rsidRPr="007C4B93">
        <w:rPr>
          <w:rFonts w:ascii="Book Antiqua" w:eastAsia="宋体" w:hAnsi="Book Antiqua" w:hint="eastAsia"/>
          <w:sz w:val="24"/>
          <w:szCs w:val="24"/>
          <w:lang w:eastAsia="zh-CN"/>
        </w:rPr>
        <w:t xml:space="preserve"> 2015</w:t>
      </w:r>
    </w:p>
    <w:p w14:paraId="313A27B9" w14:textId="010CC23E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7C4B93">
        <w:rPr>
          <w:rFonts w:ascii="Book Antiqua" w:hAnsi="Book Antiqua"/>
          <w:b/>
          <w:sz w:val="24"/>
          <w:szCs w:val="24"/>
        </w:rPr>
        <w:t>Accepted:</w:t>
      </w:r>
      <w:r w:rsidR="006F087E" w:rsidRPr="007C4B93">
        <w:rPr>
          <w:rFonts w:ascii="Book Antiqua" w:hAnsi="Book Antiqua"/>
          <w:b/>
          <w:sz w:val="24"/>
          <w:szCs w:val="24"/>
        </w:rPr>
        <w:t xml:space="preserve"> </w:t>
      </w:r>
    </w:p>
    <w:p w14:paraId="1F12A9BE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7C4B93">
        <w:rPr>
          <w:rFonts w:ascii="Book Antiqua" w:hAnsi="Book Antiqua"/>
          <w:b/>
          <w:sz w:val="24"/>
          <w:szCs w:val="24"/>
        </w:rPr>
        <w:t>Article in press:</w:t>
      </w:r>
    </w:p>
    <w:p w14:paraId="4C1F6AE2" w14:textId="5416FB5D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/>
          <w:b/>
          <w:sz w:val="24"/>
          <w:szCs w:val="24"/>
        </w:rPr>
        <w:t>Published online:</w:t>
      </w:r>
      <w:bookmarkEnd w:id="30"/>
      <w:bookmarkEnd w:id="31"/>
      <w:bookmarkEnd w:id="32"/>
      <w:bookmarkEnd w:id="33"/>
      <w:r w:rsidRPr="007C4B93">
        <w:rPr>
          <w:rFonts w:ascii="Book Antiqua" w:hAnsi="Book Antiqua" w:cs="Times New Roman"/>
          <w:sz w:val="24"/>
          <w:szCs w:val="24"/>
        </w:rPr>
        <w:br w:type="page"/>
      </w:r>
    </w:p>
    <w:p w14:paraId="6C544D7F" w14:textId="77777777" w:rsidR="00054C1F" w:rsidRPr="007C4B93" w:rsidRDefault="00054C1F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lastRenderedPageBreak/>
        <w:t>A</w:t>
      </w:r>
      <w:r w:rsidR="00FD5198" w:rsidRPr="007C4B93">
        <w:rPr>
          <w:rFonts w:ascii="Book Antiqua" w:hAnsi="Book Antiqua" w:cs="Times New Roman"/>
          <w:b/>
          <w:sz w:val="24"/>
          <w:szCs w:val="24"/>
        </w:rPr>
        <w:t>bstract</w:t>
      </w:r>
    </w:p>
    <w:p w14:paraId="7055EDA2" w14:textId="3124D360" w:rsidR="00054C1F" w:rsidRPr="007C4B93" w:rsidRDefault="00054C1F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AIM</w:t>
      </w:r>
      <w:r w:rsidRPr="007C4B93">
        <w:rPr>
          <w:rFonts w:ascii="Book Antiqua" w:hAnsi="Book Antiqua" w:cs="Times New Roman"/>
          <w:sz w:val="24"/>
          <w:szCs w:val="24"/>
        </w:rPr>
        <w:t xml:space="preserve">: </w:t>
      </w:r>
      <w:r w:rsidR="00EF3F27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To </w:t>
      </w:r>
      <w:r w:rsidRPr="007C4B93">
        <w:rPr>
          <w:rFonts w:ascii="Book Antiqua" w:hAnsi="Book Antiqua" w:cs="Times New Roman"/>
          <w:sz w:val="24"/>
          <w:szCs w:val="24"/>
        </w:rPr>
        <w:t xml:space="preserve">examine the association between </w:t>
      </w:r>
      <w:r w:rsidR="00404327" w:rsidRPr="007C4B93">
        <w:rPr>
          <w:rFonts w:ascii="Book Antiqua" w:hAnsi="Book Antiqua" w:cs="Times New Roman"/>
          <w:sz w:val="24"/>
          <w:szCs w:val="24"/>
        </w:rPr>
        <w:t>circulating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bookmarkStart w:id="34" w:name="OLE_LINK719"/>
      <w:bookmarkStart w:id="35" w:name="OLE_LINK720"/>
      <w:r w:rsidRPr="007C4B93">
        <w:rPr>
          <w:rFonts w:ascii="Book Antiqua" w:hAnsi="Book Antiqua" w:cs="Times New Roman"/>
          <w:sz w:val="24"/>
          <w:szCs w:val="24"/>
        </w:rPr>
        <w:t xml:space="preserve">25-hydroxyvitamin 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D</w:t>
      </w:r>
      <w:bookmarkEnd w:id="34"/>
      <w:bookmarkEnd w:id="35"/>
      <w:r w:rsidR="00931597" w:rsidRPr="007C4B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>25(OH)D</w:t>
      </w:r>
      <w:r w:rsidR="00EF3F27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] </w:t>
      </w:r>
      <w:r w:rsidRPr="007C4B93">
        <w:rPr>
          <w:rFonts w:ascii="Book Antiqua" w:hAnsi="Book Antiqua" w:cs="Times New Roman"/>
          <w:sz w:val="24"/>
          <w:szCs w:val="24"/>
        </w:rPr>
        <w:t>levels and colorectal adenoma</w:t>
      </w:r>
      <w:r w:rsidR="001617B8" w:rsidRPr="007C4B93">
        <w:rPr>
          <w:rFonts w:ascii="Book Antiqua" w:hAnsi="Book Antiqua" w:cs="Times New Roman"/>
          <w:sz w:val="24"/>
          <w:szCs w:val="24"/>
        </w:rPr>
        <w:t xml:space="preserve"> in a case-control study and a meta-analysis</w:t>
      </w:r>
      <w:r w:rsidRPr="007C4B93">
        <w:rPr>
          <w:rFonts w:ascii="Book Antiqua" w:hAnsi="Book Antiqua" w:cs="Times New Roman"/>
          <w:sz w:val="24"/>
          <w:szCs w:val="24"/>
        </w:rPr>
        <w:t>.</w:t>
      </w:r>
      <w:r w:rsidR="006F087E" w:rsidRPr="007C4B93">
        <w:rPr>
          <w:rFonts w:ascii="Book Antiqua" w:hAnsi="Book Antiqua" w:cs="Times New Roman"/>
          <w:sz w:val="24"/>
          <w:szCs w:val="24"/>
        </w:rPr>
        <w:t xml:space="preserve"> </w:t>
      </w:r>
    </w:p>
    <w:p w14:paraId="734C7098" w14:textId="52F5CFDE" w:rsidR="00FD5198" w:rsidRPr="007C4B93" w:rsidRDefault="00054C1F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METHODS</w:t>
      </w:r>
      <w:r w:rsidRPr="007C4B93">
        <w:rPr>
          <w:rFonts w:ascii="Book Antiqua" w:hAnsi="Book Antiqua" w:cs="Times New Roman"/>
          <w:sz w:val="24"/>
          <w:szCs w:val="24"/>
        </w:rPr>
        <w:t xml:space="preserve">: We conducted a </w:t>
      </w:r>
      <w:r w:rsidR="00DC3CBC" w:rsidRPr="007C4B93">
        <w:rPr>
          <w:rFonts w:ascii="Book Antiqua" w:hAnsi="Book Antiqua" w:cs="Times New Roman"/>
          <w:sz w:val="24"/>
          <w:szCs w:val="24"/>
        </w:rPr>
        <w:t xml:space="preserve">matched </w:t>
      </w:r>
      <w:r w:rsidRPr="007C4B93">
        <w:rPr>
          <w:rFonts w:ascii="Book Antiqua" w:hAnsi="Book Antiqua" w:cs="Times New Roman"/>
          <w:sz w:val="24"/>
          <w:szCs w:val="24"/>
        </w:rPr>
        <w:t xml:space="preserve">case-control study (112 cases and </w:t>
      </w:r>
      <w:r w:rsidR="00DC3CBC" w:rsidRPr="007C4B93">
        <w:rPr>
          <w:rFonts w:ascii="Book Antiqua" w:hAnsi="Book Antiqua" w:cs="Times New Roman"/>
          <w:sz w:val="24"/>
          <w:szCs w:val="24"/>
        </w:rPr>
        <w:t>112 matched</w:t>
      </w:r>
      <w:r w:rsidR="00BE528B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controls)</w:t>
      </w:r>
      <w:r w:rsidR="00E00087" w:rsidRPr="007C4B93">
        <w:rPr>
          <w:rFonts w:ascii="Book Antiqua" w:hAnsi="Book Antiqua" w:cs="Times New Roman"/>
          <w:sz w:val="24"/>
          <w:szCs w:val="24"/>
        </w:rPr>
        <w:t xml:space="preserve"> and combined </w:t>
      </w:r>
      <w:r w:rsidR="00C72DF6" w:rsidRPr="007C4B93">
        <w:rPr>
          <w:rFonts w:ascii="Book Antiqua" w:hAnsi="Book Antiqua" w:cs="Times New Roman"/>
          <w:sz w:val="24"/>
          <w:szCs w:val="24"/>
        </w:rPr>
        <w:t xml:space="preserve">15 </w:t>
      </w:r>
      <w:r w:rsidR="00E00087" w:rsidRPr="007C4B93">
        <w:rPr>
          <w:rFonts w:ascii="Book Antiqua" w:hAnsi="Book Antiqua" w:cs="Times New Roman"/>
          <w:sz w:val="24"/>
          <w:szCs w:val="24"/>
        </w:rPr>
        <w:t>studi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E00087" w:rsidRPr="007C4B93">
        <w:rPr>
          <w:rFonts w:ascii="Book Antiqua" w:hAnsi="Book Antiqua" w:cs="Times New Roman"/>
          <w:sz w:val="24"/>
          <w:szCs w:val="24"/>
        </w:rPr>
        <w:t xml:space="preserve"> including our stud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E00087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1D412B" w:rsidRPr="007C4B93">
        <w:rPr>
          <w:rFonts w:ascii="Book Antiqua" w:hAnsi="Book Antiqua" w:cs="Times New Roman"/>
          <w:sz w:val="24"/>
          <w:szCs w:val="24"/>
        </w:rPr>
        <w:t>in</w:t>
      </w:r>
      <w:r w:rsidR="00E00087" w:rsidRPr="007C4B93">
        <w:rPr>
          <w:rFonts w:ascii="Book Antiqua" w:hAnsi="Book Antiqua" w:cs="Times New Roman"/>
          <w:sz w:val="24"/>
          <w:szCs w:val="24"/>
        </w:rPr>
        <w:t xml:space="preserve"> a meta-analysis</w:t>
      </w:r>
      <w:r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BE528B" w:rsidRPr="007C4B93">
        <w:rPr>
          <w:rFonts w:ascii="Book Antiqua" w:hAnsi="Book Antiqua" w:cs="Times New Roman"/>
          <w:sz w:val="24"/>
          <w:szCs w:val="24"/>
        </w:rPr>
        <w:t>The s</w:t>
      </w:r>
      <w:r w:rsidR="00103367" w:rsidRPr="007C4B93">
        <w:rPr>
          <w:rFonts w:ascii="Book Antiqua" w:hAnsi="Book Antiqua" w:cs="Times New Roman"/>
          <w:sz w:val="24"/>
          <w:szCs w:val="24"/>
        </w:rPr>
        <w:t>tudy-specific odds ratio</w:t>
      </w:r>
      <w:r w:rsidR="00BE528B" w:rsidRPr="007C4B93">
        <w:rPr>
          <w:rFonts w:ascii="Book Antiqua" w:hAnsi="Book Antiqua" w:cs="Times New Roman"/>
          <w:sz w:val="24"/>
          <w:szCs w:val="24"/>
        </w:rPr>
        <w:t>s</w:t>
      </w:r>
      <w:r w:rsidR="00103367" w:rsidRPr="007C4B93">
        <w:rPr>
          <w:rFonts w:ascii="Book Antiqua" w:hAnsi="Book Antiqua" w:cs="Times New Roman"/>
          <w:sz w:val="24"/>
          <w:szCs w:val="24"/>
        </w:rPr>
        <w:t xml:space="preserve"> (OR</w:t>
      </w:r>
      <w:r w:rsidR="00BE528B" w:rsidRPr="007C4B93">
        <w:rPr>
          <w:rFonts w:ascii="Book Antiqua" w:hAnsi="Book Antiqua" w:cs="Times New Roman"/>
          <w:sz w:val="24"/>
          <w:szCs w:val="24"/>
        </w:rPr>
        <w:t>s</w:t>
      </w:r>
      <w:r w:rsidR="00103367" w:rsidRPr="007C4B93">
        <w:rPr>
          <w:rFonts w:ascii="Book Antiqua" w:hAnsi="Book Antiqua" w:cs="Times New Roman"/>
          <w:sz w:val="24"/>
          <w:szCs w:val="24"/>
        </w:rPr>
        <w:t>) and 95% confidence interval</w:t>
      </w:r>
      <w:r w:rsidR="00BE528B" w:rsidRPr="007C4B93">
        <w:rPr>
          <w:rFonts w:ascii="Book Antiqua" w:hAnsi="Book Antiqua" w:cs="Times New Roman"/>
          <w:sz w:val="24"/>
          <w:szCs w:val="24"/>
        </w:rPr>
        <w:t>s</w:t>
      </w:r>
      <w:r w:rsidR="00103367" w:rsidRPr="007C4B93">
        <w:rPr>
          <w:rFonts w:ascii="Book Antiqua" w:hAnsi="Book Antiqua" w:cs="Times New Roman"/>
          <w:sz w:val="24"/>
          <w:szCs w:val="24"/>
        </w:rPr>
        <w:t xml:space="preserve"> (CI</w:t>
      </w:r>
      <w:r w:rsidR="00BE528B" w:rsidRPr="007C4B93">
        <w:rPr>
          <w:rFonts w:ascii="Book Antiqua" w:hAnsi="Book Antiqua" w:cs="Times New Roman"/>
          <w:sz w:val="24"/>
          <w:szCs w:val="24"/>
        </w:rPr>
        <w:t>s</w:t>
      </w:r>
      <w:r w:rsidR="00103367" w:rsidRPr="007C4B93">
        <w:rPr>
          <w:rFonts w:ascii="Book Antiqua" w:hAnsi="Book Antiqua" w:cs="Times New Roman"/>
          <w:sz w:val="24"/>
          <w:szCs w:val="24"/>
        </w:rPr>
        <w:t xml:space="preserve">) were pooled using a random-effects model. </w:t>
      </w:r>
      <w:r w:rsidR="00B94D89" w:rsidRPr="007C4B93">
        <w:rPr>
          <w:rFonts w:ascii="Book Antiqua" w:hAnsi="Book Antiqua" w:cs="Times New Roman"/>
          <w:sz w:val="24"/>
          <w:szCs w:val="24"/>
        </w:rPr>
        <w:t>In total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70205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EF3F27" w:rsidRPr="007C4B93">
        <w:rPr>
          <w:rFonts w:ascii="Book Antiqua" w:hAnsi="Book Antiqua" w:cs="Times New Roman"/>
          <w:sz w:val="24"/>
          <w:szCs w:val="24"/>
        </w:rPr>
        <w:t>5</w:t>
      </w:r>
      <w:r w:rsidR="00586D8D" w:rsidRPr="007C4B93">
        <w:rPr>
          <w:rFonts w:ascii="Book Antiqua" w:hAnsi="Book Antiqua" w:cs="Times New Roman"/>
          <w:sz w:val="24"/>
          <w:szCs w:val="24"/>
        </w:rPr>
        <w:t>454 colorectal adenomas and 6</w:t>
      </w:r>
      <w:r w:rsidR="00E87D0B" w:rsidRPr="007C4B93">
        <w:rPr>
          <w:rFonts w:ascii="Book Antiqua" w:hAnsi="Book Antiqua" w:cs="Times New Roman"/>
          <w:sz w:val="24"/>
          <w:szCs w:val="24"/>
        </w:rPr>
        <w:t xml:space="preserve">656 </w:t>
      </w:r>
      <w:r w:rsidR="00CC609A" w:rsidRPr="007C4B93">
        <w:rPr>
          <w:rFonts w:ascii="Book Antiqua" w:hAnsi="Book Antiqua" w:cs="Times New Roman"/>
          <w:sz w:val="24"/>
          <w:szCs w:val="24"/>
        </w:rPr>
        <w:t xml:space="preserve">controls </w:t>
      </w:r>
      <w:r w:rsidR="00702058" w:rsidRPr="007C4B93">
        <w:rPr>
          <w:rFonts w:ascii="Book Antiqua" w:hAnsi="Book Antiqua" w:cs="Times New Roman"/>
          <w:sz w:val="24"/>
          <w:szCs w:val="24"/>
        </w:rPr>
        <w:t>were included in the meta-analysis</w:t>
      </w:r>
      <w:r w:rsidR="00103367" w:rsidRPr="007C4B93">
        <w:rPr>
          <w:rFonts w:ascii="Book Antiqua" w:hAnsi="Book Antiqua" w:cs="Times New Roman"/>
          <w:sz w:val="24"/>
          <w:szCs w:val="24"/>
        </w:rPr>
        <w:t>.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</w:p>
    <w:p w14:paraId="49B0FAB5" w14:textId="5DEB128B" w:rsidR="00FD5198" w:rsidRPr="007C4B93" w:rsidRDefault="00054C1F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RESULTS</w:t>
      </w:r>
      <w:r w:rsidRPr="007C4B93">
        <w:rPr>
          <w:rFonts w:ascii="Book Antiqua" w:hAnsi="Book Antiqua" w:cs="Times New Roman"/>
          <w:sz w:val="24"/>
          <w:szCs w:val="24"/>
        </w:rPr>
        <w:t xml:space="preserve">: </w:t>
      </w:r>
      <w:r w:rsidR="00C6419B" w:rsidRPr="007C4B93">
        <w:rPr>
          <w:rFonts w:ascii="Book Antiqua" w:hAnsi="Book Antiqua" w:cs="Times New Roman"/>
          <w:sz w:val="24"/>
          <w:szCs w:val="24"/>
        </w:rPr>
        <w:t>In a meta-analysis including 14 previous studies and our stud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C6419B" w:rsidRPr="007C4B93">
        <w:rPr>
          <w:rFonts w:ascii="Book Antiqua" w:hAnsi="Book Antiqua" w:cs="Times New Roman"/>
          <w:sz w:val="24"/>
          <w:szCs w:val="24"/>
        </w:rPr>
        <w:t xml:space="preserve"> w</w:t>
      </w:r>
      <w:r w:rsidR="00F65300" w:rsidRPr="007C4B93">
        <w:rPr>
          <w:rFonts w:ascii="Book Antiqua" w:hAnsi="Book Antiqua" w:cs="Times New Roman"/>
          <w:sz w:val="24"/>
          <w:szCs w:val="24"/>
        </w:rPr>
        <w:t xml:space="preserve">e observed a significant inverse association </w:t>
      </w:r>
      <w:r w:rsidR="001412B3" w:rsidRPr="007C4B93">
        <w:rPr>
          <w:rFonts w:ascii="Book Antiqua" w:hAnsi="Book Antiqua" w:cs="Times New Roman"/>
          <w:sz w:val="24"/>
          <w:szCs w:val="24"/>
        </w:rPr>
        <w:t xml:space="preserve">between </w:t>
      </w:r>
      <w:r w:rsidR="00B82F07" w:rsidRPr="007C4B93">
        <w:rPr>
          <w:rFonts w:ascii="Book Antiqua" w:hAnsi="Book Antiqua" w:cs="Times New Roman"/>
          <w:sz w:val="24"/>
          <w:szCs w:val="24"/>
        </w:rPr>
        <w:t xml:space="preserve">circulating </w:t>
      </w:r>
      <w:r w:rsidR="001412B3" w:rsidRPr="007C4B93">
        <w:rPr>
          <w:rFonts w:ascii="Book Antiqua" w:hAnsi="Book Antiqua" w:cs="Times New Roman"/>
          <w:sz w:val="24"/>
          <w:szCs w:val="24"/>
        </w:rPr>
        <w:t>25(OH</w:t>
      </w:r>
      <w:proofErr w:type="gramStart"/>
      <w:r w:rsidR="001412B3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1412B3" w:rsidRPr="007C4B93">
        <w:rPr>
          <w:rFonts w:ascii="Book Antiqua" w:hAnsi="Book Antiqua" w:cs="Times New Roman"/>
          <w:sz w:val="24"/>
          <w:szCs w:val="24"/>
        </w:rPr>
        <w:t xml:space="preserve"> levels and </w:t>
      </w:r>
      <w:r w:rsidR="00F65300" w:rsidRPr="007C4B93">
        <w:rPr>
          <w:rFonts w:ascii="Book Antiqua" w:hAnsi="Book Antiqua" w:cs="Times New Roman"/>
          <w:sz w:val="24"/>
          <w:szCs w:val="24"/>
        </w:rPr>
        <w:t xml:space="preserve">colorectal </w:t>
      </w:r>
      <w:r w:rsidR="00305DB5" w:rsidRPr="007C4B93">
        <w:rPr>
          <w:rFonts w:ascii="Book Antiqua" w:hAnsi="Book Antiqua" w:cs="Times New Roman"/>
          <w:sz w:val="24"/>
          <w:szCs w:val="24"/>
        </w:rPr>
        <w:t>adenoma</w:t>
      </w:r>
      <w:r w:rsidR="00F65300" w:rsidRPr="007C4B93">
        <w:rPr>
          <w:rFonts w:ascii="Book Antiqua" w:hAnsi="Book Antiqua" w:cs="Times New Roman"/>
          <w:sz w:val="24"/>
          <w:szCs w:val="24"/>
        </w:rPr>
        <w:t xml:space="preserve"> (OR = 0.</w:t>
      </w:r>
      <w:r w:rsidR="00F267DF" w:rsidRPr="007C4B93">
        <w:rPr>
          <w:rFonts w:ascii="Book Antiqua" w:hAnsi="Book Antiqua" w:cs="Times New Roman"/>
          <w:sz w:val="24"/>
          <w:szCs w:val="24"/>
        </w:rPr>
        <w:t>68</w:t>
      </w:r>
      <w:r w:rsidR="00F65300" w:rsidRPr="007C4B93">
        <w:rPr>
          <w:rFonts w:ascii="Book Antiqua" w:hAnsi="Book Antiqua" w:cs="Times New Roman"/>
          <w:sz w:val="24"/>
          <w:szCs w:val="24"/>
        </w:rPr>
        <w:t xml:space="preserve">; </w:t>
      </w:r>
      <w:r w:rsidR="00EF3F27" w:rsidRPr="007C4B93">
        <w:rPr>
          <w:rFonts w:ascii="Book Antiqua" w:hAnsi="Book Antiqua" w:cs="Times New Roman"/>
          <w:sz w:val="24"/>
          <w:szCs w:val="24"/>
        </w:rPr>
        <w:t>95%CI:</w:t>
      </w:r>
      <w:r w:rsidR="00F65300" w:rsidRPr="007C4B93">
        <w:rPr>
          <w:rFonts w:ascii="Book Antiqua" w:hAnsi="Book Antiqua" w:cs="Times New Roman"/>
          <w:sz w:val="24"/>
          <w:szCs w:val="24"/>
        </w:rPr>
        <w:t xml:space="preserve"> 0.54-0.</w:t>
      </w:r>
      <w:r w:rsidR="00F267DF" w:rsidRPr="007C4B93">
        <w:rPr>
          <w:rFonts w:ascii="Book Antiqua" w:hAnsi="Book Antiqua" w:cs="Times New Roman"/>
          <w:sz w:val="24"/>
          <w:szCs w:val="24"/>
        </w:rPr>
        <w:t>82</w:t>
      </w:r>
      <w:r w:rsidR="00F65300" w:rsidRPr="007C4B93">
        <w:rPr>
          <w:rFonts w:ascii="Book Antiqua" w:hAnsi="Book Antiqua" w:cs="Times New Roman"/>
          <w:sz w:val="24"/>
          <w:szCs w:val="24"/>
        </w:rPr>
        <w:t>)</w:t>
      </w:r>
      <w:r w:rsidR="002D1EF1" w:rsidRPr="007C4B93">
        <w:rPr>
          <w:rFonts w:ascii="Book Antiqua" w:hAnsi="Book Antiqua" w:cs="Times New Roman"/>
          <w:sz w:val="24"/>
          <w:szCs w:val="24"/>
        </w:rPr>
        <w:t xml:space="preserve"> when</w:t>
      </w:r>
      <w:r w:rsidR="00F65300" w:rsidRPr="007C4B93">
        <w:rPr>
          <w:rFonts w:ascii="Book Antiqua" w:hAnsi="Book Antiqua" w:cs="Times New Roman"/>
          <w:sz w:val="24"/>
          <w:szCs w:val="24"/>
        </w:rPr>
        <w:t xml:space="preserve"> comparing </w:t>
      </w:r>
      <w:r w:rsidR="00932592" w:rsidRPr="007C4B93">
        <w:rPr>
          <w:rFonts w:ascii="Book Antiqua" w:hAnsi="Book Antiqua" w:cs="Times New Roman"/>
          <w:sz w:val="24"/>
          <w:szCs w:val="24"/>
        </w:rPr>
        <w:t>the highest category</w:t>
      </w:r>
      <w:r w:rsidR="00EC675C" w:rsidRPr="007C4B93">
        <w:rPr>
          <w:rFonts w:ascii="Book Antiqua" w:hAnsi="Book Antiqua" w:cs="Times New Roman"/>
          <w:sz w:val="24"/>
          <w:szCs w:val="24"/>
        </w:rPr>
        <w:t xml:space="preserve"> with</w:t>
      </w:r>
      <w:r w:rsidR="00F65300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932592" w:rsidRPr="007C4B93">
        <w:rPr>
          <w:rFonts w:ascii="Book Antiqua" w:hAnsi="Book Antiqua" w:cs="Times New Roman"/>
          <w:sz w:val="24"/>
          <w:szCs w:val="24"/>
        </w:rPr>
        <w:t>the lowest category</w:t>
      </w:r>
      <w:r w:rsidR="00F65300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3D03AC" w:rsidRPr="007C4B93">
        <w:rPr>
          <w:rFonts w:ascii="Book Antiqua" w:hAnsi="Book Antiqua" w:cs="Times New Roman"/>
          <w:sz w:val="24"/>
          <w:szCs w:val="24"/>
        </w:rPr>
        <w:t>Stratification by adenoma locat</w:t>
      </w:r>
      <w:r w:rsidR="00D219EE" w:rsidRPr="007C4B93">
        <w:rPr>
          <w:rFonts w:ascii="Book Antiqua" w:hAnsi="Book Antiqua" w:cs="Times New Roman"/>
          <w:sz w:val="24"/>
          <w:szCs w:val="24"/>
        </w:rPr>
        <w:t xml:space="preserve">ion </w:t>
      </w:r>
      <w:r w:rsidR="00033B43" w:rsidRPr="007C4B93">
        <w:rPr>
          <w:rFonts w:ascii="Book Antiqua" w:hAnsi="Book Antiqua" w:cs="Times New Roman"/>
          <w:sz w:val="24"/>
          <w:szCs w:val="24"/>
        </w:rPr>
        <w:t>(proximal or distal</w:t>
      </w:r>
      <w:r w:rsidR="003F7374" w:rsidRPr="007C4B93">
        <w:rPr>
          <w:rFonts w:ascii="Book Antiqua" w:hAnsi="Book Antiqua" w:cs="Times New Roman"/>
          <w:sz w:val="24"/>
          <w:szCs w:val="24"/>
        </w:rPr>
        <w:t xml:space="preserve"> adenoma</w:t>
      </w:r>
      <w:r w:rsidR="00033B43" w:rsidRPr="007C4B93">
        <w:rPr>
          <w:rFonts w:ascii="Book Antiqua" w:hAnsi="Book Antiqua" w:cs="Times New Roman"/>
          <w:sz w:val="24"/>
          <w:szCs w:val="24"/>
        </w:rPr>
        <w:t xml:space="preserve">) </w:t>
      </w:r>
      <w:r w:rsidR="00D219EE" w:rsidRPr="007C4B93">
        <w:rPr>
          <w:rFonts w:ascii="Book Antiqua" w:hAnsi="Book Antiqua" w:cs="Times New Roman"/>
          <w:sz w:val="24"/>
          <w:szCs w:val="24"/>
        </w:rPr>
        <w:t xml:space="preserve">showed similar estimates. </w:t>
      </w:r>
      <w:r w:rsidR="00624700" w:rsidRPr="007C4B93">
        <w:rPr>
          <w:rFonts w:ascii="Book Antiqua" w:hAnsi="Book Antiqua" w:cs="Times New Roman"/>
          <w:sz w:val="24"/>
          <w:szCs w:val="24"/>
        </w:rPr>
        <w:t>When we stratified by study regio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624700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2D1EF1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624700" w:rsidRPr="007C4B93">
        <w:rPr>
          <w:rFonts w:ascii="Book Antiqua" w:hAnsi="Book Antiqua" w:cs="Times New Roman"/>
          <w:sz w:val="24"/>
          <w:szCs w:val="24"/>
        </w:rPr>
        <w:t>ORs (</w:t>
      </w:r>
      <w:r w:rsidR="00586D8D" w:rsidRPr="007C4B93">
        <w:rPr>
          <w:rFonts w:ascii="Book Antiqua" w:hAnsi="Book Antiqua" w:cs="Times New Roman"/>
          <w:sz w:val="24"/>
          <w:szCs w:val="24"/>
        </w:rPr>
        <w:t>95%</w:t>
      </w:r>
      <w:r w:rsidR="00624700" w:rsidRPr="007C4B93">
        <w:rPr>
          <w:rFonts w:ascii="Book Antiqua" w:hAnsi="Book Antiqua" w:cs="Times New Roman"/>
          <w:sz w:val="24"/>
          <w:szCs w:val="24"/>
        </w:rPr>
        <w:t>CIs) were 0.70 (0.52-0.88) in the US and 0.66 (0.</w:t>
      </w:r>
      <w:r w:rsidR="00F267DF" w:rsidRPr="007C4B93">
        <w:rPr>
          <w:rFonts w:ascii="Book Antiqua" w:hAnsi="Book Antiqua" w:cs="Times New Roman"/>
          <w:sz w:val="24"/>
          <w:szCs w:val="24"/>
        </w:rPr>
        <w:t>34</w:t>
      </w:r>
      <w:r w:rsidR="00624700" w:rsidRPr="007C4B93">
        <w:rPr>
          <w:rFonts w:ascii="Book Antiqua" w:hAnsi="Book Antiqua" w:cs="Times New Roman"/>
          <w:sz w:val="24"/>
          <w:szCs w:val="24"/>
        </w:rPr>
        <w:t>-0.</w:t>
      </w:r>
      <w:r w:rsidR="00F267DF" w:rsidRPr="007C4B93">
        <w:rPr>
          <w:rFonts w:ascii="Book Antiqua" w:hAnsi="Book Antiqua" w:cs="Times New Roman"/>
          <w:sz w:val="24"/>
          <w:szCs w:val="24"/>
        </w:rPr>
        <w:t>97</w:t>
      </w:r>
      <w:r w:rsidR="00624700" w:rsidRPr="007C4B93">
        <w:rPr>
          <w:rFonts w:ascii="Book Antiqua" w:hAnsi="Book Antiqua" w:cs="Times New Roman"/>
          <w:sz w:val="24"/>
          <w:szCs w:val="24"/>
        </w:rPr>
        <w:t xml:space="preserve">) in Asia. </w:t>
      </w:r>
    </w:p>
    <w:p w14:paraId="258EC454" w14:textId="77777777" w:rsidR="00F65300" w:rsidRPr="007C4B93" w:rsidRDefault="00546B6D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CONCLUSION</w:t>
      </w:r>
      <w:r w:rsidRPr="007C4B93">
        <w:rPr>
          <w:rFonts w:ascii="Book Antiqua" w:hAnsi="Book Antiqua" w:cs="Times New Roman"/>
          <w:sz w:val="24"/>
          <w:szCs w:val="24"/>
        </w:rPr>
        <w:t xml:space="preserve">: </w:t>
      </w:r>
      <w:r w:rsidR="00F65300" w:rsidRPr="007C4B93">
        <w:rPr>
          <w:rFonts w:ascii="Book Antiqua" w:hAnsi="Book Antiqua" w:cs="Times New Roman"/>
          <w:sz w:val="24"/>
          <w:szCs w:val="24"/>
        </w:rPr>
        <w:t>These data suggest an inverse association between circulating 25(OH</w:t>
      </w:r>
      <w:proofErr w:type="gramStart"/>
      <w:r w:rsidR="00F65300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F65300" w:rsidRPr="007C4B93">
        <w:rPr>
          <w:rFonts w:ascii="Book Antiqua" w:hAnsi="Book Antiqua" w:cs="Times New Roman"/>
          <w:sz w:val="24"/>
          <w:szCs w:val="24"/>
        </w:rPr>
        <w:t xml:space="preserve"> levels and colorectal </w:t>
      </w:r>
      <w:r w:rsidR="00C00409" w:rsidRPr="007C4B93">
        <w:rPr>
          <w:rFonts w:ascii="Book Antiqua" w:hAnsi="Book Antiqua" w:cs="Times New Roman"/>
          <w:sz w:val="24"/>
          <w:szCs w:val="24"/>
        </w:rPr>
        <w:t>adenoma</w:t>
      </w:r>
      <w:r w:rsidR="0032221D" w:rsidRPr="007C4B93">
        <w:rPr>
          <w:rFonts w:ascii="Book Antiqua" w:hAnsi="Book Antiqua" w:cs="Times New Roman"/>
          <w:sz w:val="24"/>
          <w:szCs w:val="24"/>
        </w:rPr>
        <w:t xml:space="preserve"> in both Western and Asian populations</w:t>
      </w:r>
      <w:r w:rsidR="00EF3D41" w:rsidRPr="007C4B93">
        <w:rPr>
          <w:rFonts w:ascii="Book Antiqua" w:hAnsi="Book Antiqua" w:cs="Times New Roman"/>
          <w:sz w:val="24"/>
          <w:szCs w:val="24"/>
        </w:rPr>
        <w:t xml:space="preserve"> </w:t>
      </w:r>
    </w:p>
    <w:p w14:paraId="710E846F" w14:textId="77777777" w:rsidR="00054C1F" w:rsidRPr="007C4B93" w:rsidRDefault="00054C1F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4FB7FD3" w14:textId="6D7729D3" w:rsidR="00054C1F" w:rsidRPr="007C4B93" w:rsidRDefault="00054C1F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Key</w:t>
      </w:r>
      <w:r w:rsidR="00FD5198" w:rsidRPr="007C4B93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b/>
          <w:sz w:val="24"/>
          <w:szCs w:val="24"/>
        </w:rPr>
        <w:t>words</w:t>
      </w:r>
      <w:r w:rsidR="00DD12D3" w:rsidRPr="007C4B93">
        <w:rPr>
          <w:rFonts w:ascii="Book Antiqua" w:hAnsi="Book Antiqua" w:cs="Times New Roman"/>
          <w:b/>
          <w:sz w:val="24"/>
          <w:szCs w:val="24"/>
        </w:rPr>
        <w:t>:</w:t>
      </w:r>
      <w:r w:rsidRPr="007C4B93">
        <w:rPr>
          <w:rFonts w:ascii="Book Antiqua" w:hAnsi="Book Antiqua" w:cs="Times New Roman"/>
          <w:sz w:val="24"/>
          <w:szCs w:val="24"/>
        </w:rPr>
        <w:t xml:space="preserve"> 25-hydroxyvitamin D levels; 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Colorectal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 xml:space="preserve"> adenoma; Cancer prevention</w:t>
      </w:r>
    </w:p>
    <w:p w14:paraId="39E11300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0AA2B6CD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Arial"/>
          <w:sz w:val="24"/>
          <w:szCs w:val="24"/>
        </w:rPr>
      </w:pPr>
      <w:bookmarkStart w:id="36" w:name="OLE_LINK55"/>
      <w:bookmarkStart w:id="37" w:name="OLE_LINK56"/>
      <w:bookmarkStart w:id="38" w:name="OLE_LINK105"/>
      <w:bookmarkStart w:id="39" w:name="OLE_LINK116"/>
      <w:bookmarkStart w:id="40" w:name="OLE_LINK89"/>
      <w:proofErr w:type="gramStart"/>
      <w:r w:rsidRPr="007C4B93">
        <w:rPr>
          <w:rFonts w:ascii="Book Antiqua" w:hAnsi="Book Antiqua"/>
          <w:b/>
          <w:sz w:val="24"/>
          <w:szCs w:val="24"/>
        </w:rPr>
        <w:t>©</w:t>
      </w:r>
      <w:bookmarkEnd w:id="36"/>
      <w:bookmarkEnd w:id="37"/>
      <w:r w:rsidRPr="007C4B93">
        <w:rPr>
          <w:rFonts w:ascii="Book Antiqua" w:hAnsi="Book Antiqua"/>
          <w:b/>
          <w:sz w:val="24"/>
          <w:szCs w:val="24"/>
        </w:rPr>
        <w:t xml:space="preserve"> </w:t>
      </w:r>
      <w:r w:rsidRPr="007C4B93">
        <w:rPr>
          <w:rFonts w:ascii="Book Antiqua" w:hAnsi="Book Antiqua" w:cs="Arial"/>
          <w:b/>
          <w:sz w:val="24"/>
          <w:szCs w:val="24"/>
        </w:rPr>
        <w:t>The Author(s) 2015.</w:t>
      </w:r>
      <w:proofErr w:type="gramEnd"/>
      <w:r w:rsidRPr="007C4B93">
        <w:rPr>
          <w:rFonts w:ascii="Book Antiqua" w:hAnsi="Book Antiqua" w:cs="Arial"/>
          <w:b/>
          <w:sz w:val="24"/>
          <w:szCs w:val="24"/>
        </w:rPr>
        <w:t xml:space="preserve"> </w:t>
      </w:r>
      <w:proofErr w:type="gramStart"/>
      <w:r w:rsidRPr="007C4B93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7C4B93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7C4B93">
        <w:rPr>
          <w:rFonts w:ascii="Book Antiqua" w:hAnsi="Book Antiqua" w:cs="Arial"/>
          <w:sz w:val="24"/>
          <w:szCs w:val="24"/>
        </w:rPr>
        <w:t xml:space="preserve"> Publishing Group Inc.</w:t>
      </w:r>
      <w:proofErr w:type="gramEnd"/>
      <w:r w:rsidRPr="007C4B93">
        <w:rPr>
          <w:rFonts w:ascii="Book Antiqua" w:hAnsi="Book Antiqua" w:cs="Arial"/>
          <w:sz w:val="24"/>
          <w:szCs w:val="24"/>
        </w:rPr>
        <w:t xml:space="preserve"> All rights reserved.</w:t>
      </w:r>
    </w:p>
    <w:bookmarkEnd w:id="38"/>
    <w:bookmarkEnd w:id="39"/>
    <w:bookmarkEnd w:id="40"/>
    <w:p w14:paraId="328A4356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00F983C9" w14:textId="4BB8816B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eastAsia="Times New Roman" w:hAnsi="Book Antiqua" w:cs="Arial Unicode MS"/>
          <w:b/>
          <w:sz w:val="24"/>
          <w:szCs w:val="24"/>
        </w:rPr>
        <w:t>Core tip:</w:t>
      </w:r>
      <w:r w:rsidR="00586D8D" w:rsidRPr="007C4B93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5E1A2D" w:rsidRPr="007C4B93">
        <w:rPr>
          <w:rFonts w:ascii="Book Antiqua" w:hAnsi="Book Antiqua" w:cs="Times New Roman"/>
          <w:sz w:val="24"/>
          <w:szCs w:val="24"/>
        </w:rPr>
        <w:t>G</w:t>
      </w:r>
      <w:r w:rsidRPr="007C4B93">
        <w:rPr>
          <w:rFonts w:ascii="Book Antiqua" w:hAnsi="Book Antiqua" w:cs="Times New Roman"/>
          <w:sz w:val="24"/>
          <w:szCs w:val="24"/>
        </w:rPr>
        <w:t xml:space="preserve">rowing evidence from epidemiologic studies suggests a preventive effect of vitamin D against colorectal cancer. Colorectal adenoma is considered to be a precursor lesion of colorectal cancer. We conducted a case-control study in </w:t>
      </w:r>
      <w:r w:rsidR="00EC28B4" w:rsidRPr="007C4B93">
        <w:rPr>
          <w:rFonts w:ascii="Book Antiqua" w:hAnsi="Book Antiqua" w:cs="Times New Roman"/>
          <w:sz w:val="24"/>
          <w:szCs w:val="24"/>
        </w:rPr>
        <w:t>Korean adults</w:t>
      </w:r>
      <w:r w:rsidRPr="007C4B93">
        <w:rPr>
          <w:rFonts w:ascii="Book Antiqua" w:hAnsi="Book Antiqua" w:cs="Times New Roman"/>
          <w:sz w:val="24"/>
          <w:szCs w:val="24"/>
        </w:rPr>
        <w:t xml:space="preserve"> and </w:t>
      </w:r>
      <w:r w:rsidR="0035502D" w:rsidRPr="007C4B93">
        <w:rPr>
          <w:rFonts w:ascii="Book Antiqua" w:hAnsi="Book Antiqua" w:cs="Times New Roman"/>
          <w:sz w:val="24"/>
          <w:szCs w:val="24"/>
        </w:rPr>
        <w:t xml:space="preserve">also </w:t>
      </w:r>
      <w:r w:rsidRPr="007C4B93">
        <w:rPr>
          <w:rFonts w:ascii="Book Antiqua" w:hAnsi="Book Antiqua" w:cs="Times New Roman"/>
          <w:sz w:val="24"/>
          <w:szCs w:val="24"/>
        </w:rPr>
        <w:t xml:space="preserve">calculated a summary estimate through a meta-analysis to examine the association between circulating 25-hydroxyvitamin 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D</w:t>
      </w:r>
      <w:r w:rsidR="00931597" w:rsidRPr="007C4B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>25(OH)D</w:t>
      </w:r>
      <w:r w:rsidR="00586D8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]</w:t>
      </w:r>
      <w:r w:rsidRPr="007C4B93">
        <w:rPr>
          <w:rFonts w:ascii="Book Antiqua" w:hAnsi="Book Antiqua" w:cs="Times New Roman"/>
          <w:sz w:val="24"/>
          <w:szCs w:val="24"/>
        </w:rPr>
        <w:t xml:space="preserve"> levels and colorectal adenoma. We found an inverse association between circulating </w:t>
      </w:r>
      <w:r w:rsidR="00586D8D" w:rsidRPr="007C4B93">
        <w:rPr>
          <w:rFonts w:ascii="Book Antiqua" w:hAnsi="Book Antiqua" w:cs="Times New Roman"/>
          <w:sz w:val="24"/>
          <w:szCs w:val="24"/>
        </w:rPr>
        <w:t>25(OH</w:t>
      </w:r>
      <w:proofErr w:type="gramStart"/>
      <w:r w:rsidR="00586D8D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lastRenderedPageBreak/>
        <w:t>levels and colorectal adenoma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 this association was consistent for Asian populations. </w:t>
      </w:r>
    </w:p>
    <w:p w14:paraId="7F415AA8" w14:textId="3B853EC6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 Unicode MS" w:hint="eastAsia"/>
          <w:b/>
          <w:sz w:val="24"/>
          <w:szCs w:val="24"/>
          <w:lang w:eastAsia="zh-CN"/>
        </w:rPr>
      </w:pPr>
    </w:p>
    <w:p w14:paraId="0B87BA94" w14:textId="02E18F40" w:rsidR="004E3863" w:rsidRPr="007C4B93" w:rsidRDefault="004E3863" w:rsidP="004E3863">
      <w:pPr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snapToGrid w:val="0"/>
          <w:kern w:val="0"/>
          <w:sz w:val="24"/>
          <w:lang w:eastAsia="zh-CN"/>
        </w:rPr>
      </w:pPr>
      <w:r w:rsidRPr="007C4B93">
        <w:rPr>
          <w:rFonts w:ascii="Book Antiqua" w:hAnsi="Book Antiqua" w:cs="Arial Unicode MS"/>
          <w:bCs/>
          <w:snapToGrid w:val="0"/>
          <w:kern w:val="0"/>
          <w:sz w:val="24"/>
          <w:szCs w:val="24"/>
        </w:rPr>
        <w:t>Choi</w:t>
      </w:r>
      <w:r w:rsidRPr="007C4B93">
        <w:rPr>
          <w:rFonts w:ascii="Book Antiqua" w:eastAsia="宋体" w:hAnsi="Book Antiqua" w:cs="Arial Unicode MS" w:hint="eastAsia"/>
          <w:bCs/>
          <w:snapToGrid w:val="0"/>
          <w:kern w:val="0"/>
          <w:sz w:val="24"/>
          <w:szCs w:val="24"/>
          <w:lang w:eastAsia="zh-CN"/>
        </w:rPr>
        <w:t xml:space="preserve"> YJ</w:t>
      </w:r>
      <w:r w:rsidRPr="007C4B93">
        <w:rPr>
          <w:rFonts w:ascii="Book Antiqua" w:hAnsi="Book Antiqua" w:cs="Arial Unicode MS"/>
          <w:bCs/>
          <w:snapToGrid w:val="0"/>
          <w:kern w:val="0"/>
          <w:sz w:val="24"/>
          <w:szCs w:val="24"/>
        </w:rPr>
        <w:t>, Kim</w:t>
      </w:r>
      <w:r w:rsidRPr="007C4B93">
        <w:rPr>
          <w:rFonts w:ascii="Book Antiqua" w:eastAsia="宋体" w:hAnsi="Book Antiqua" w:cs="Arial Unicode MS" w:hint="eastAsia"/>
          <w:bCs/>
          <w:snapToGrid w:val="0"/>
          <w:kern w:val="0"/>
          <w:sz w:val="24"/>
          <w:szCs w:val="24"/>
          <w:lang w:eastAsia="zh-CN"/>
        </w:rPr>
        <w:t xml:space="preserve"> YH</w:t>
      </w:r>
      <w:r w:rsidRPr="007C4B93">
        <w:rPr>
          <w:rFonts w:ascii="Book Antiqua" w:hAnsi="Book Antiqua" w:cs="Arial Unicode MS"/>
          <w:bCs/>
          <w:snapToGrid w:val="0"/>
          <w:kern w:val="0"/>
          <w:sz w:val="24"/>
          <w:szCs w:val="24"/>
        </w:rPr>
        <w:t>, Cho</w:t>
      </w:r>
      <w:r w:rsidRPr="007C4B93">
        <w:rPr>
          <w:rFonts w:ascii="Book Antiqua" w:eastAsia="宋体" w:hAnsi="Book Antiqua" w:cs="Arial Unicode MS" w:hint="eastAsia"/>
          <w:bCs/>
          <w:snapToGrid w:val="0"/>
          <w:kern w:val="0"/>
          <w:sz w:val="24"/>
          <w:szCs w:val="24"/>
          <w:lang w:eastAsia="zh-CN"/>
        </w:rPr>
        <w:t xml:space="preserve"> CH</w:t>
      </w:r>
      <w:r w:rsidRPr="007C4B93">
        <w:rPr>
          <w:rFonts w:ascii="Book Antiqua" w:hAnsi="Book Antiqua" w:cs="Arial Unicode MS"/>
          <w:bCs/>
          <w:snapToGrid w:val="0"/>
          <w:kern w:val="0"/>
          <w:sz w:val="24"/>
          <w:szCs w:val="24"/>
        </w:rPr>
        <w:t>, Kim</w:t>
      </w:r>
      <w:r w:rsidRPr="007C4B93">
        <w:rPr>
          <w:rFonts w:ascii="Book Antiqua" w:eastAsia="宋体" w:hAnsi="Book Antiqua" w:cs="Arial Unicode MS" w:hint="eastAsia"/>
          <w:bCs/>
          <w:snapToGrid w:val="0"/>
          <w:kern w:val="0"/>
          <w:sz w:val="24"/>
          <w:szCs w:val="24"/>
          <w:lang w:eastAsia="zh-CN"/>
        </w:rPr>
        <w:t xml:space="preserve"> SH</w:t>
      </w:r>
      <w:r w:rsidRPr="007C4B93">
        <w:rPr>
          <w:rFonts w:ascii="Book Antiqua" w:hAnsi="Book Antiqua" w:cs="Arial Unicode MS"/>
          <w:bCs/>
          <w:snapToGrid w:val="0"/>
          <w:kern w:val="0"/>
          <w:sz w:val="24"/>
          <w:szCs w:val="24"/>
        </w:rPr>
        <w:t>, Lee</w:t>
      </w:r>
      <w:r w:rsidRPr="007C4B93">
        <w:rPr>
          <w:rFonts w:ascii="Book Antiqua" w:eastAsia="宋体" w:hAnsi="Book Antiqua" w:cs="Arial Unicode MS" w:hint="eastAsia"/>
          <w:bCs/>
          <w:snapToGrid w:val="0"/>
          <w:kern w:val="0"/>
          <w:sz w:val="24"/>
          <w:szCs w:val="24"/>
          <w:lang w:eastAsia="zh-CN"/>
        </w:rPr>
        <w:t xml:space="preserve"> </w:t>
      </w:r>
      <w:proofErr w:type="spellStart"/>
      <w:r w:rsidRPr="007C4B93">
        <w:rPr>
          <w:rFonts w:ascii="Book Antiqua" w:eastAsia="宋体" w:hAnsi="Book Antiqua" w:cs="Arial Unicode MS" w:hint="eastAsia"/>
          <w:bCs/>
          <w:snapToGrid w:val="0"/>
          <w:kern w:val="0"/>
          <w:sz w:val="24"/>
          <w:szCs w:val="24"/>
          <w:lang w:eastAsia="zh-CN"/>
        </w:rPr>
        <w:t>JE.</w:t>
      </w:r>
      <w:r w:rsidRPr="007C4B93">
        <w:rPr>
          <w:rFonts w:ascii="Book Antiqua" w:hAnsi="Book Antiqua" w:cs="Arial Unicode MS"/>
          <w:snapToGrid w:val="0"/>
          <w:kern w:val="0"/>
          <w:sz w:val="24"/>
          <w:szCs w:val="24"/>
        </w:rPr>
        <w:t>Circulating</w:t>
      </w:r>
      <w:proofErr w:type="spellEnd"/>
      <w:r w:rsidRPr="007C4B93">
        <w:rPr>
          <w:rFonts w:ascii="Book Antiqua" w:hAnsi="Book Antiqua" w:cs="Arial Unicode MS"/>
          <w:snapToGrid w:val="0"/>
          <w:kern w:val="0"/>
          <w:sz w:val="24"/>
          <w:szCs w:val="24"/>
        </w:rPr>
        <w:t xml:space="preserve"> levels of vitamin </w:t>
      </w:r>
      <w:r w:rsidRPr="007C4B93">
        <w:rPr>
          <w:rFonts w:ascii="Book Antiqua" w:hAnsi="Book Antiqua" w:cs="Arial Unicode MS" w:hint="eastAsia"/>
          <w:snapToGrid w:val="0"/>
          <w:kern w:val="0"/>
          <w:sz w:val="24"/>
          <w:szCs w:val="24"/>
        </w:rPr>
        <w:t>D</w:t>
      </w:r>
      <w:r w:rsidRPr="007C4B93">
        <w:rPr>
          <w:rFonts w:ascii="Book Antiqua" w:hAnsi="Book Antiqua" w:cs="Arial Unicode MS"/>
          <w:snapToGrid w:val="0"/>
          <w:kern w:val="0"/>
          <w:sz w:val="24"/>
          <w:szCs w:val="24"/>
        </w:rPr>
        <w:t xml:space="preserve"> and colorectal adenoma: A case-control study and a meta-analysis</w:t>
      </w:r>
      <w:r w:rsidRPr="007C4B93">
        <w:rPr>
          <w:rFonts w:ascii="Book Antiqua" w:eastAsia="宋体" w:hAnsi="Book Antiqua" w:cs="Arial Unicode MS" w:hint="eastAsia"/>
          <w:snapToGrid w:val="0"/>
          <w:kern w:val="0"/>
          <w:sz w:val="24"/>
          <w:szCs w:val="24"/>
          <w:lang w:eastAsia="zh-CN"/>
        </w:rPr>
        <w:t xml:space="preserve">. </w:t>
      </w:r>
      <w:bookmarkStart w:id="41" w:name="OLE_LINK111"/>
      <w:bookmarkStart w:id="42" w:name="OLE_LINK140"/>
      <w:r w:rsidRPr="007C4B93">
        <w:rPr>
          <w:rFonts w:ascii="Book Antiqua" w:eastAsia="宋体" w:hAnsi="Book Antiqua" w:cs="Times New Roman"/>
          <w:snapToGrid w:val="0"/>
          <w:kern w:val="0"/>
          <w:sz w:val="24"/>
          <w:lang w:eastAsia="zh-CN"/>
        </w:rPr>
        <w:t xml:space="preserve">World J </w:t>
      </w:r>
      <w:proofErr w:type="spellStart"/>
      <w:r w:rsidRPr="007C4B93">
        <w:rPr>
          <w:rFonts w:ascii="Book Antiqua" w:eastAsia="宋体" w:hAnsi="Book Antiqua" w:cs="Times New Roman"/>
          <w:snapToGrid w:val="0"/>
          <w:kern w:val="0"/>
          <w:sz w:val="24"/>
          <w:lang w:eastAsia="zh-CN"/>
        </w:rPr>
        <w:t>Gastroenterol</w:t>
      </w:r>
      <w:proofErr w:type="spellEnd"/>
      <w:r w:rsidRPr="007C4B93">
        <w:rPr>
          <w:rFonts w:ascii="Book Antiqua" w:eastAsia="宋体" w:hAnsi="Book Antiqua" w:cs="Times New Roman"/>
          <w:snapToGrid w:val="0"/>
          <w:kern w:val="0"/>
          <w:sz w:val="24"/>
          <w:lang w:eastAsia="zh-CN"/>
        </w:rPr>
        <w:t xml:space="preserve"> </w:t>
      </w:r>
      <w:r w:rsidRPr="007C4B93">
        <w:rPr>
          <w:rFonts w:ascii="Book Antiqua" w:eastAsia="宋体" w:hAnsi="Book Antiqua" w:cs="Times New Roman" w:hint="eastAsia"/>
          <w:snapToGrid w:val="0"/>
          <w:kern w:val="0"/>
          <w:sz w:val="24"/>
          <w:lang w:eastAsia="zh-CN"/>
        </w:rPr>
        <w:t>2015</w:t>
      </w:r>
      <w:r w:rsidRPr="007C4B93">
        <w:rPr>
          <w:rFonts w:ascii="Book Antiqua" w:eastAsia="宋体" w:hAnsi="Book Antiqua" w:cs="Times New Roman"/>
          <w:snapToGrid w:val="0"/>
          <w:kern w:val="0"/>
          <w:sz w:val="24"/>
          <w:lang w:eastAsia="zh-CN"/>
        </w:rPr>
        <w:t xml:space="preserve">; </w:t>
      </w:r>
      <w:proofErr w:type="gramStart"/>
      <w:r w:rsidRPr="007C4B93">
        <w:rPr>
          <w:rFonts w:ascii="Book Antiqua" w:eastAsia="宋体" w:hAnsi="Book Antiqua" w:cs="Times New Roman"/>
          <w:snapToGrid w:val="0"/>
          <w:kern w:val="0"/>
          <w:sz w:val="24"/>
          <w:lang w:eastAsia="zh-CN"/>
        </w:rPr>
        <w:t>In</w:t>
      </w:r>
      <w:proofErr w:type="gramEnd"/>
      <w:r w:rsidRPr="007C4B93">
        <w:rPr>
          <w:rFonts w:ascii="Book Antiqua" w:eastAsia="宋体" w:hAnsi="Book Antiqua" w:cs="Times New Roman"/>
          <w:snapToGrid w:val="0"/>
          <w:kern w:val="0"/>
          <w:sz w:val="24"/>
          <w:lang w:eastAsia="zh-CN"/>
        </w:rPr>
        <w:t xml:space="preserve"> press</w:t>
      </w:r>
    </w:p>
    <w:bookmarkEnd w:id="41"/>
    <w:bookmarkEnd w:id="42"/>
    <w:p w14:paraId="2D7B8111" w14:textId="77777777" w:rsidR="004E3863" w:rsidRPr="007C4B93" w:rsidRDefault="004E3863" w:rsidP="004E3863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 Unicode MS" w:hint="eastAsia"/>
          <w:b/>
          <w:sz w:val="24"/>
          <w:szCs w:val="24"/>
          <w:lang w:eastAsia="zh-CN"/>
        </w:rPr>
      </w:pPr>
    </w:p>
    <w:p w14:paraId="49412704" w14:textId="77777777" w:rsidR="000821F1" w:rsidRPr="007C4B93" w:rsidRDefault="007C195D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I</w:t>
      </w:r>
      <w:r w:rsidR="00691ACE" w:rsidRPr="007C4B93">
        <w:rPr>
          <w:rFonts w:ascii="Book Antiqua" w:hAnsi="Book Antiqua" w:cs="Times New Roman"/>
          <w:b/>
          <w:sz w:val="24"/>
          <w:szCs w:val="24"/>
        </w:rPr>
        <w:t>NTRODUCTION</w:t>
      </w:r>
    </w:p>
    <w:p w14:paraId="6382A87B" w14:textId="296ECDBB" w:rsidR="007C13F2" w:rsidRPr="007C4B93" w:rsidRDefault="00EE3179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V</w:t>
      </w:r>
      <w:r w:rsidR="004B6905" w:rsidRPr="007C4B93">
        <w:rPr>
          <w:rFonts w:ascii="Book Antiqua" w:hAnsi="Book Antiqua" w:cs="Times New Roman"/>
          <w:sz w:val="24"/>
          <w:szCs w:val="24"/>
        </w:rPr>
        <w:t xml:space="preserve">itamin D </w:t>
      </w:r>
      <w:r w:rsidR="007C6935" w:rsidRPr="007C4B93">
        <w:rPr>
          <w:rFonts w:ascii="Book Antiqua" w:hAnsi="Book Antiqua" w:cs="Times New Roman"/>
          <w:sz w:val="24"/>
          <w:szCs w:val="24"/>
        </w:rPr>
        <w:t xml:space="preserve">is synthesized </w:t>
      </w:r>
      <w:r w:rsidR="00D57105" w:rsidRPr="007C4B93">
        <w:rPr>
          <w:rFonts w:ascii="Book Antiqua" w:hAnsi="Book Antiqua" w:cs="Times New Roman"/>
          <w:sz w:val="24"/>
          <w:szCs w:val="24"/>
        </w:rPr>
        <w:t xml:space="preserve">in human skin </w:t>
      </w:r>
      <w:r w:rsidR="006A6FCB" w:rsidRPr="007C4B93">
        <w:rPr>
          <w:rFonts w:ascii="Book Antiqua" w:hAnsi="Book Antiqua" w:cs="Times New Roman"/>
          <w:sz w:val="24"/>
          <w:szCs w:val="24"/>
        </w:rPr>
        <w:t xml:space="preserve">that is </w:t>
      </w:r>
      <w:r w:rsidR="00B23F65" w:rsidRPr="007C4B93">
        <w:rPr>
          <w:rFonts w:ascii="Book Antiqua" w:hAnsi="Book Antiqua" w:cs="Times New Roman"/>
          <w:sz w:val="24"/>
          <w:szCs w:val="24"/>
        </w:rPr>
        <w:t>exposed to</w:t>
      </w:r>
      <w:r w:rsidR="00BB1FFB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B23F65" w:rsidRPr="007C4B93">
        <w:rPr>
          <w:rFonts w:ascii="Book Antiqua" w:hAnsi="Book Antiqua" w:cs="Times New Roman"/>
          <w:sz w:val="24"/>
          <w:szCs w:val="24"/>
        </w:rPr>
        <w:t xml:space="preserve">ultraviolet light and </w:t>
      </w:r>
      <w:r w:rsidR="006A6FCB" w:rsidRPr="007C4B93">
        <w:rPr>
          <w:rFonts w:ascii="Book Antiqua" w:hAnsi="Book Antiqua" w:cs="Times New Roman"/>
          <w:sz w:val="24"/>
          <w:szCs w:val="24"/>
        </w:rPr>
        <w:t>is also obtained through</w:t>
      </w:r>
      <w:r w:rsidR="006477E2" w:rsidRPr="007C4B93">
        <w:rPr>
          <w:rFonts w:ascii="Book Antiqua" w:hAnsi="Book Antiqua" w:cs="Times New Roman"/>
          <w:sz w:val="24"/>
          <w:szCs w:val="24"/>
        </w:rPr>
        <w:t xml:space="preserve"> supplements and </w:t>
      </w:r>
      <w:r w:rsidR="0082100C" w:rsidRPr="007C4B93">
        <w:rPr>
          <w:rFonts w:ascii="Book Antiqua" w:hAnsi="Book Antiqua" w:cs="Times New Roman"/>
          <w:sz w:val="24"/>
          <w:szCs w:val="24"/>
        </w:rPr>
        <w:t>several</w:t>
      </w:r>
      <w:r w:rsidR="006477E2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6A6FCB" w:rsidRPr="007C4B93">
        <w:rPr>
          <w:rFonts w:ascii="Book Antiqua" w:hAnsi="Book Antiqua" w:cs="Times New Roman"/>
          <w:sz w:val="24"/>
          <w:szCs w:val="24"/>
        </w:rPr>
        <w:t xml:space="preserve">food </w:t>
      </w:r>
      <w:r w:rsidR="006477E2" w:rsidRPr="007C4B93">
        <w:rPr>
          <w:rFonts w:ascii="Book Antiqua" w:hAnsi="Book Antiqua" w:cs="Times New Roman"/>
          <w:sz w:val="24"/>
          <w:szCs w:val="24"/>
        </w:rPr>
        <w:t xml:space="preserve">sources. </w:t>
      </w:r>
      <w:r w:rsidR="007C13F2" w:rsidRPr="007C4B93">
        <w:rPr>
          <w:rFonts w:ascii="Book Antiqua" w:hAnsi="Book Antiqua" w:cs="Times New Roman"/>
          <w:sz w:val="24"/>
          <w:szCs w:val="24"/>
        </w:rPr>
        <w:t xml:space="preserve">Because </w:t>
      </w:r>
      <w:r w:rsidR="006A6FCB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7C13F2" w:rsidRPr="007C4B93">
        <w:rPr>
          <w:rFonts w:ascii="Book Antiqua" w:hAnsi="Book Antiqua" w:cs="Times New Roman"/>
          <w:sz w:val="24"/>
          <w:szCs w:val="24"/>
        </w:rPr>
        <w:t xml:space="preserve">vitamin D from food does not </w:t>
      </w:r>
      <w:r w:rsidR="00752506" w:rsidRPr="007C4B93">
        <w:rPr>
          <w:rFonts w:ascii="Book Antiqua" w:hAnsi="Book Antiqua" w:cs="Times New Roman"/>
          <w:sz w:val="24"/>
          <w:szCs w:val="24"/>
        </w:rPr>
        <w:t>adequately</w:t>
      </w:r>
      <w:r w:rsidR="007C13F2" w:rsidRPr="007C4B93">
        <w:rPr>
          <w:rFonts w:ascii="Book Antiqua" w:hAnsi="Book Antiqua" w:cs="Times New Roman"/>
          <w:sz w:val="24"/>
          <w:szCs w:val="24"/>
        </w:rPr>
        <w:t xml:space="preserve"> reflect </w:t>
      </w:r>
      <w:r w:rsidR="006C4757" w:rsidRPr="007C4B93">
        <w:rPr>
          <w:rFonts w:ascii="Book Antiqua" w:hAnsi="Book Antiqua" w:cs="Times New Roman"/>
          <w:sz w:val="24"/>
          <w:szCs w:val="24"/>
        </w:rPr>
        <w:t>the</w:t>
      </w:r>
      <w:r w:rsidR="007C13F2" w:rsidRPr="007C4B93">
        <w:rPr>
          <w:rFonts w:ascii="Book Antiqua" w:hAnsi="Book Antiqua" w:cs="Times New Roman"/>
          <w:sz w:val="24"/>
          <w:szCs w:val="24"/>
        </w:rPr>
        <w:t xml:space="preserve"> vitamin D status</w:t>
      </w:r>
      <w:r w:rsidR="006C4757" w:rsidRPr="007C4B93">
        <w:rPr>
          <w:rFonts w:ascii="Book Antiqua" w:hAnsi="Book Antiqua" w:cs="Times New Roman"/>
          <w:sz w:val="24"/>
          <w:szCs w:val="24"/>
        </w:rPr>
        <w:t xml:space="preserve"> of an individual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7C13F2" w:rsidRPr="007C4B93">
        <w:rPr>
          <w:rFonts w:ascii="Book Antiqua" w:hAnsi="Book Antiqua" w:cs="Times New Roman"/>
          <w:sz w:val="24"/>
          <w:szCs w:val="24"/>
        </w:rPr>
        <w:t xml:space="preserve"> circulating concentrations of 25-hydroxyvitamin </w:t>
      </w:r>
      <w:proofErr w:type="gramStart"/>
      <w:r w:rsidR="007C13F2" w:rsidRPr="007C4B93">
        <w:rPr>
          <w:rFonts w:ascii="Book Antiqua" w:hAnsi="Book Antiqua" w:cs="Times New Roman"/>
          <w:sz w:val="24"/>
          <w:szCs w:val="24"/>
        </w:rPr>
        <w:t>D</w:t>
      </w:r>
      <w:r w:rsidR="00931597" w:rsidRPr="007C4B93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7C13F2" w:rsidRPr="007C4B93">
        <w:rPr>
          <w:rFonts w:ascii="Book Antiqua" w:hAnsi="Book Antiqua" w:cs="Times New Roman"/>
          <w:sz w:val="24"/>
          <w:szCs w:val="24"/>
        </w:rPr>
        <w:t>25(OH)D</w:t>
      </w:r>
      <w:r w:rsidR="004E3863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]</w:t>
      </w:r>
      <w:r w:rsidR="007C13F2" w:rsidRPr="007C4B93">
        <w:rPr>
          <w:rFonts w:ascii="Book Antiqua" w:hAnsi="Book Antiqua" w:cs="Times New Roman"/>
          <w:sz w:val="24"/>
          <w:szCs w:val="24"/>
        </w:rPr>
        <w:t xml:space="preserve"> may </w:t>
      </w:r>
      <w:r w:rsidR="00C0106C" w:rsidRPr="007C4B93">
        <w:rPr>
          <w:rFonts w:ascii="Book Antiqua" w:hAnsi="Book Antiqua" w:cs="Times New Roman"/>
          <w:sz w:val="24"/>
          <w:szCs w:val="24"/>
        </w:rPr>
        <w:t xml:space="preserve">be a </w:t>
      </w:r>
      <w:r w:rsidR="007C13F2" w:rsidRPr="007C4B93">
        <w:rPr>
          <w:rFonts w:ascii="Book Antiqua" w:hAnsi="Book Antiqua" w:cs="Times New Roman"/>
          <w:sz w:val="24"/>
          <w:szCs w:val="24"/>
        </w:rPr>
        <w:t>suitable measurement of vitamin D status</w:t>
      </w:r>
      <w:r w:rsidR="00BE633B" w:rsidRPr="007C4B93">
        <w:rPr>
          <w:rFonts w:ascii="Book Antiqua" w:hAnsi="Book Antiqua" w:cs="Times New Roman"/>
          <w:sz w:val="24"/>
          <w:szCs w:val="24"/>
        </w:rPr>
        <w:t>. Howev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02068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3F1F84" w:rsidRPr="007C4B93">
        <w:rPr>
          <w:rFonts w:ascii="Book Antiqua" w:hAnsi="Book Antiqua" w:cs="Times New Roman"/>
          <w:sz w:val="24"/>
          <w:szCs w:val="24"/>
        </w:rPr>
        <w:t>1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3F1F84" w:rsidRPr="007C4B93">
        <w:rPr>
          <w:rFonts w:ascii="Book Antiqua" w:hAnsi="Book Antiqua" w:cs="Times New Roman"/>
          <w:sz w:val="24"/>
          <w:szCs w:val="24"/>
        </w:rPr>
        <w:t xml:space="preserve">25(OH)2D may not be </w:t>
      </w:r>
      <w:r w:rsidR="00BE633B" w:rsidRPr="007C4B93">
        <w:rPr>
          <w:rFonts w:ascii="Book Antiqua" w:hAnsi="Book Antiqua" w:cs="Times New Roman"/>
          <w:sz w:val="24"/>
          <w:szCs w:val="24"/>
        </w:rPr>
        <w:t xml:space="preserve">a good indicator of vitamin D because </w:t>
      </w:r>
      <w:r w:rsidR="00447535" w:rsidRPr="007C4B93">
        <w:rPr>
          <w:rFonts w:ascii="Book Antiqua" w:hAnsi="Book Antiqua" w:cs="Times New Roman"/>
          <w:sz w:val="24"/>
          <w:szCs w:val="24"/>
        </w:rPr>
        <w:t xml:space="preserve">it is </w:t>
      </w:r>
      <w:r w:rsidR="008E2869" w:rsidRPr="007C4B93">
        <w:rPr>
          <w:rFonts w:ascii="Book Antiqua" w:hAnsi="Book Antiqua" w:cs="Times New Roman"/>
          <w:sz w:val="24"/>
          <w:szCs w:val="24"/>
        </w:rPr>
        <w:t xml:space="preserve">tightly regulated largely by </w:t>
      </w:r>
      <w:r w:rsidR="004E3863" w:rsidRPr="007C4B93">
        <w:rPr>
          <w:rFonts w:ascii="Book Antiqua" w:hAnsi="Book Antiqua" w:cs="Times New Roman"/>
          <w:sz w:val="24"/>
          <w:szCs w:val="24"/>
        </w:rPr>
        <w:t>various factors</w: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Institute of Medicine&lt;/Author&gt;&lt;Year&gt;1997&lt;/Year&gt;&lt;RecNum&gt;205&lt;/RecNum&gt;&lt;DisplayText&gt;&lt;style face="superscript"&gt;[1]&lt;/style&gt;&lt;/DisplayText&gt;&lt;record&gt;&lt;rec-number&gt;205&lt;/rec-number&gt;&lt;foreign-keys&gt;&lt;key app="EN" db-id="rta9xz9zi2rv2zeet5tpex5feextve2etp92"&gt;205&lt;/key&gt;&lt;/foreign-keys&gt;&lt;ref-type name="Report"&gt;27&lt;/ref-type&gt;&lt;contributors&gt;&lt;authors&gt;&lt;author&gt;Institute of Medicine,&lt;/author&gt;&lt;/authors&gt;&lt;tertiary-authors&gt;&lt;author&gt;National Academy Press&lt;/author&gt;&lt;/tertiary-authors&gt;&lt;/contributors&gt;&lt;titles&gt;&lt;title&gt;Dietary Reference Intakes for Calcium, Phosphorus, Magnesium, Vitamin D, and Fluoride&lt;/title&gt;&lt;/titles&gt;&lt;pages&gt;250-287&lt;/pages&gt;&lt;dates&gt;&lt;year&gt;1997&lt;/year&gt;&lt;/dates&gt;&lt;pub-location&gt;Washington, DC&lt;/pub-location&gt;&lt;urls&gt;&lt;/urls&gt;&lt;/record&gt;&lt;/Cite&gt;&lt;/EndNote&gt;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Institute of Medicine, 1997 #205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AB70D8" w:rsidRPr="007C4B93">
        <w:rPr>
          <w:rFonts w:ascii="Book Antiqua" w:hAnsi="Book Antiqua" w:cs="Times New Roman"/>
          <w:sz w:val="24"/>
          <w:szCs w:val="24"/>
        </w:rPr>
        <w:t>.</w:t>
      </w:r>
    </w:p>
    <w:p w14:paraId="26866355" w14:textId="4D81DD05" w:rsidR="00DE17AA" w:rsidRPr="007C4B93" w:rsidRDefault="006F32B7" w:rsidP="004E3863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Growing evidence suggests that l</w:t>
      </w:r>
      <w:r w:rsidR="00026225" w:rsidRPr="007C4B93">
        <w:rPr>
          <w:rFonts w:ascii="Book Antiqua" w:hAnsi="Book Antiqua" w:cs="Times New Roman"/>
          <w:sz w:val="24"/>
          <w:szCs w:val="24"/>
        </w:rPr>
        <w:t xml:space="preserve">ow vitamin D </w:t>
      </w:r>
      <w:r w:rsidR="006A6FCB" w:rsidRPr="007C4B93">
        <w:rPr>
          <w:rFonts w:ascii="Book Antiqua" w:hAnsi="Book Antiqua" w:cs="Times New Roman"/>
          <w:sz w:val="24"/>
          <w:szCs w:val="24"/>
        </w:rPr>
        <w:t>levels are</w:t>
      </w:r>
      <w:r w:rsidR="004E3863" w:rsidRPr="007C4B93">
        <w:rPr>
          <w:rFonts w:ascii="Book Antiqua" w:hAnsi="Book Antiqua" w:cs="Times New Roman"/>
          <w:sz w:val="24"/>
          <w:szCs w:val="24"/>
        </w:rPr>
        <w:t xml:space="preserve"> prevalent worldwide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cmFiaTwvQXV0aG9yPjxZZWFyPjIwMTA8L1llYXI+PFJl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</w:fldData>
        </w:fldChar>
      </w:r>
      <w:r w:rsidR="009323AD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323AD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cmFiaTwvQXV0aG9yPjxZZWFyPjIwMTA8L1llYXI+PFJl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</w:fldData>
        </w:fldChar>
      </w:r>
      <w:r w:rsidR="009323AD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323AD" w:rsidRPr="007C4B93">
        <w:rPr>
          <w:rFonts w:ascii="Book Antiqua" w:hAnsi="Book Antiqua" w:cs="Times New Roman"/>
          <w:sz w:val="24"/>
          <w:szCs w:val="24"/>
        </w:rPr>
      </w:r>
      <w:r w:rsidR="009323AD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Arabi, 2010 #130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4E3863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" w:tooltip="Hilger, 2014 #129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artly because of </w:t>
      </w:r>
      <w:r w:rsidR="006A6FCB" w:rsidRPr="007C4B93">
        <w:rPr>
          <w:rFonts w:ascii="Book Antiqua" w:hAnsi="Book Antiqua" w:cs="Times New Roman"/>
          <w:sz w:val="24"/>
          <w:szCs w:val="24"/>
        </w:rPr>
        <w:t xml:space="preserve">an </w:t>
      </w:r>
      <w:r w:rsidR="00B34ACA" w:rsidRPr="007C4B93">
        <w:rPr>
          <w:rFonts w:ascii="Book Antiqua" w:hAnsi="Book Antiqua" w:cs="Times New Roman"/>
          <w:sz w:val="24"/>
          <w:szCs w:val="24"/>
        </w:rPr>
        <w:t>insufficient supply of vita</w:t>
      </w:r>
      <w:r w:rsidR="004E3863" w:rsidRPr="007C4B93">
        <w:rPr>
          <w:rFonts w:ascii="Book Antiqua" w:hAnsi="Book Antiqua" w:cs="Times New Roman"/>
          <w:sz w:val="24"/>
          <w:szCs w:val="24"/>
        </w:rPr>
        <w:t>min D from natural food sources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Vieth&lt;/Author&gt;&lt;Year&gt;2007&lt;/Year&gt;&lt;RecNum&gt;131&lt;/RecNum&gt;&lt;DisplayText&gt;&lt;style face="superscript"&gt;[4]&lt;/style&gt;&lt;/DisplayText&gt;&lt;record&gt;&lt;rec-number&gt;131&lt;/rec-number&gt;&lt;foreign-keys&gt;&lt;key app="EN" db-id="rta9xz9zi2rv2zeet5tpex5feextve2etp92"&gt;131&lt;/key&gt;&lt;/foreign-keys&gt;&lt;ref-type name="Journal Article"&gt;17&lt;/ref-type&gt;&lt;contributors&gt;&lt;authors&gt;&lt;author&gt;Vieth, R.&lt;/author&gt;&lt;author&gt;Bischoff-Ferrari, H.&lt;/author&gt;&lt;author&gt;Boucher, B. J.&lt;/author&gt;&lt;author&gt;Dawson-Hughes, B.&lt;/author&gt;&lt;author&gt;Garland, C. F.&lt;/author&gt;&lt;author&gt;Heaney, R. P.&lt;/author&gt;&lt;author&gt;Holick, M. F.&lt;/author&gt;&lt;author&gt;Hollis, B. W.&lt;/author&gt;&lt;author&gt;Lamberg-Allardt, C.&lt;/author&gt;&lt;author&gt;McGrath, J. J.&lt;/author&gt;&lt;author&gt;Norman, A. W.&lt;/author&gt;&lt;author&gt;Scragg, R.&lt;/author&gt;&lt;author&gt;Whiting, S. J.&lt;/author&gt;&lt;author&gt;Willett, W. C.&lt;/author&gt;&lt;author&gt;Zittermann, A.&lt;/author&gt;&lt;/authors&gt;&lt;/contributors&gt;&lt;titles&gt;&lt;title&gt;The urgent need to recommend an intake of vitamin D that is effective&lt;/title&gt;&lt;secondary-title&gt;Am J Clin Nutr&lt;/secondary-title&gt;&lt;/titles&gt;&lt;periodical&gt;&lt;full-title&gt;Am J Clin Nutr&lt;/full-title&gt;&lt;abbr-1&gt;The American journal of clinical nutrition&lt;/abbr-1&gt;&lt;/periodical&gt;&lt;pages&gt;649-50&lt;/pages&gt;&lt;volume&gt;85&lt;/volume&gt;&lt;number&gt;3&lt;/number&gt;&lt;keywords&gt;&lt;keyword&gt;Calcifediol/blood&lt;/keyword&gt;&lt;keyword&gt;Dose-Response Relationship, Drug&lt;/keyword&gt;&lt;keyword&gt;Humans&lt;/keyword&gt;&lt;keyword&gt;*Nutrition Policy&lt;/keyword&gt;&lt;keyword&gt;Vitamin D/administration &amp;amp; dosage/*therapeutic use&lt;/keyword&gt;&lt;keyword&gt;Vitamin D Deficiency/classification/prevention &amp;amp; control&lt;/keyword&gt;&lt;/keywords&gt;&lt;dates&gt;&lt;year&gt;2007&lt;/year&gt;&lt;pub-dates&gt;&lt;date&gt;Mar&lt;/date&gt;&lt;/pub-dates&gt;&lt;/dates&gt;&lt;accession-num&gt;17344484&lt;/accession-num&gt;&lt;urls&gt;&lt;related-urls&gt;&lt;url&gt;http://www.ncbi.nlm.nih.gov/entrez/query.fcgi?cmd=Retrieve&amp;amp;db=PubMed&amp;amp;dopt=Citation&amp;amp;list_uids=17344484 &lt;/url&gt;&lt;/related-urls&gt;&lt;/urls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Vieth, 2007 #131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66EAB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6A6FCB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Pr="007C4B93">
        <w:rPr>
          <w:rFonts w:ascii="Book Antiqua" w:hAnsi="Book Antiqua" w:cs="Times New Roman"/>
          <w:sz w:val="24"/>
          <w:szCs w:val="24"/>
        </w:rPr>
        <w:t>shift to sedentary lifestyle</w:t>
      </w:r>
      <w:r w:rsidR="006A6FCB" w:rsidRPr="007C4B93">
        <w:rPr>
          <w:rFonts w:ascii="Book Antiqua" w:hAnsi="Book Antiqua" w:cs="Times New Roman"/>
          <w:sz w:val="24"/>
          <w:szCs w:val="24"/>
        </w:rPr>
        <w:t>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</w:t>
      </w:r>
      <w:r w:rsidR="006A6FCB" w:rsidRPr="007C4B93">
        <w:rPr>
          <w:rFonts w:ascii="Book Antiqua" w:hAnsi="Book Antiqua" w:cs="Times New Roman"/>
          <w:sz w:val="24"/>
          <w:szCs w:val="24"/>
        </w:rPr>
        <w:t xml:space="preserve"> a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9B7C39" w:rsidRPr="007C4B93">
        <w:rPr>
          <w:rFonts w:ascii="Book Antiqua" w:hAnsi="Book Antiqua" w:cs="Times New Roman"/>
          <w:sz w:val="24"/>
          <w:szCs w:val="24"/>
        </w:rPr>
        <w:t>lack of</w:t>
      </w:r>
      <w:r w:rsidRPr="007C4B93">
        <w:rPr>
          <w:rFonts w:ascii="Book Antiqua" w:hAnsi="Book Antiqua" w:cs="Times New Roman"/>
          <w:sz w:val="24"/>
          <w:szCs w:val="24"/>
        </w:rPr>
        <w:t xml:space="preserve"> outdoor </w:t>
      </w:r>
      <w:r w:rsidR="007C397E" w:rsidRPr="007C4B93">
        <w:rPr>
          <w:rFonts w:ascii="Book Antiqua" w:hAnsi="Book Antiqua" w:cs="Times New Roman"/>
          <w:sz w:val="24"/>
          <w:szCs w:val="24"/>
        </w:rPr>
        <w:t>activities</w:t>
      </w:r>
      <w:r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A11D0E" w:rsidRPr="007C4B93">
        <w:rPr>
          <w:rFonts w:ascii="Book Antiqua" w:hAnsi="Book Antiqua" w:cs="Times New Roman"/>
          <w:sz w:val="24"/>
          <w:szCs w:val="24"/>
        </w:rPr>
        <w:t>Garl</w:t>
      </w:r>
      <w:r w:rsidR="000628CF" w:rsidRPr="007C4B93">
        <w:rPr>
          <w:rFonts w:ascii="Book Antiqua" w:hAnsi="Book Antiqua" w:cs="Times New Roman"/>
          <w:sz w:val="24"/>
          <w:szCs w:val="24"/>
        </w:rPr>
        <w:t>and</w:t>
      </w:r>
      <w:r w:rsidR="004E3863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4E3863" w:rsidRPr="007C4B93">
        <w:rPr>
          <w:rFonts w:ascii="Book Antiqua" w:eastAsia="宋体" w:hAnsi="Book Antiqua" w:cs="Times New Roman" w:hint="eastAsia"/>
          <w:i/>
          <w:sz w:val="24"/>
          <w:szCs w:val="24"/>
          <w:lang w:eastAsia="zh-CN"/>
        </w:rPr>
        <w:t>et al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arland&lt;/Author&gt;&lt;Year&gt;1980&lt;/Year&gt;&lt;RecNum&gt;1&lt;/RecNum&gt;&lt;DisplayText&gt;&lt;style face="superscript"&gt;[5]&lt;/style&gt;&lt;/DisplayText&gt;&lt;record&gt;&lt;rec-number&gt;1&lt;/rec-number&gt;&lt;foreign-keys&gt;&lt;key app="EN" db-id="rta9xz9zi2rv2zeet5tpex5feextve2etp92"&gt;1&lt;/key&gt;&lt;/foreign-keys&gt;&lt;ref-type name="Journal Article"&gt;17&lt;/ref-type&gt;&lt;contributors&gt;&lt;authors&gt;&lt;author&gt;Garland, C. F.&lt;/author&gt;&lt;author&gt;Garland, F. C.&lt;/author&gt;&lt;/authors&gt;&lt;/contributors&gt;&lt;titles&gt;&lt;title&gt;Do sunlight and vitamin D reduce the likelihood of colon cancer?&lt;/title&gt;&lt;secondary-title&gt;Int J Epidemiol&lt;/secondary-title&gt;&lt;alt-title&gt;International journal of epidemiology&lt;/alt-title&gt;&lt;/titles&gt;&lt;periodical&gt;&lt;full-title&gt;Int J Epidemiol&lt;/full-title&gt;&lt;abbr-1&gt;International journal of epidemiology&lt;/abbr-1&gt;&lt;/periodical&gt;&lt;alt-periodical&gt;&lt;full-title&gt;Int J Epidemiol&lt;/full-title&gt;&lt;abbr-1&gt;International journal of epidemiology&lt;/abbr-1&gt;&lt;/alt-periodical&gt;&lt;pages&gt;227-31&lt;/pages&gt;&lt;volume&gt;9&lt;/volume&gt;&lt;number&gt;3&lt;/number&gt;&lt;edition&gt;1980/09/01&lt;/edition&gt;&lt;keywords&gt;&lt;keyword&gt;Calcium/metabolism&lt;/keyword&gt;&lt;keyword&gt;Colonic Neoplasms/ epidemiology/prevention &amp;amp; control&lt;/keyword&gt;&lt;keyword&gt;Diet&lt;/keyword&gt;&lt;keyword&gt;Humans&lt;/keyword&gt;&lt;keyword&gt;Male&lt;/keyword&gt;&lt;keyword&gt;Sunlight&lt;/keyword&gt;&lt;keyword&gt;United States&lt;/keyword&gt;&lt;keyword&gt;Vitamin D&lt;/keyword&gt;&lt;/keywords&gt;&lt;dates&gt;&lt;year&gt;1980&lt;/year&gt;&lt;pub-dates&gt;&lt;date&gt;Sep&lt;/date&gt;&lt;/pub-dates&gt;&lt;/dates&gt;&lt;isbn&gt;0300-5771 (Print)&amp;#xD;0300-5771 (Linking)&lt;/isbn&gt;&lt;accession-num&gt;7440046&lt;/accession-num&gt;&lt;urls&gt;&lt;/urls&gt;&lt;electronic-resource-num&gt;10.1093/ije/9.3.227&lt;/electronic-resource-num&gt;&lt;remote-database-provider&gt;NLM&lt;/remote-database-provider&gt;&lt;language&gt;eng&lt;/language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Garland, 1980 #1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A11D0E" w:rsidRPr="007C4B93">
        <w:rPr>
          <w:rFonts w:ascii="Book Antiqua" w:hAnsi="Book Antiqua" w:cs="Times New Roman"/>
          <w:sz w:val="24"/>
          <w:szCs w:val="24"/>
        </w:rPr>
        <w:t xml:space="preserve"> suggested that exposure to solar radiation </w:t>
      </w:r>
      <w:r w:rsidR="007E369E" w:rsidRPr="007C4B93">
        <w:rPr>
          <w:rFonts w:ascii="Book Antiqua" w:hAnsi="Book Antiqua" w:cs="Times New Roman"/>
          <w:sz w:val="24"/>
          <w:szCs w:val="24"/>
        </w:rPr>
        <w:t>could be</w:t>
      </w:r>
      <w:r w:rsidR="00A11D0E" w:rsidRPr="007C4B93">
        <w:rPr>
          <w:rFonts w:ascii="Book Antiqua" w:hAnsi="Book Antiqua" w:cs="Times New Roman"/>
          <w:sz w:val="24"/>
          <w:szCs w:val="24"/>
        </w:rPr>
        <w:t xml:space="preserve"> a protec</w:t>
      </w:r>
      <w:r w:rsidR="000628CF" w:rsidRPr="007C4B93">
        <w:rPr>
          <w:rFonts w:ascii="Book Antiqua" w:hAnsi="Book Antiqua" w:cs="Times New Roman"/>
          <w:sz w:val="24"/>
          <w:szCs w:val="24"/>
        </w:rPr>
        <w:t>t</w:t>
      </w:r>
      <w:r w:rsidR="00A11D0E" w:rsidRPr="007C4B93">
        <w:rPr>
          <w:rFonts w:ascii="Book Antiqua" w:hAnsi="Book Antiqua" w:cs="Times New Roman"/>
          <w:sz w:val="24"/>
          <w:szCs w:val="24"/>
        </w:rPr>
        <w:t>ive factor for colon cancer in an ecologic stud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A11D0E" w:rsidRPr="007C4B93">
        <w:rPr>
          <w:rFonts w:ascii="Book Antiqua" w:hAnsi="Book Antiqua" w:cs="Times New Roman"/>
          <w:sz w:val="24"/>
          <w:szCs w:val="24"/>
        </w:rPr>
        <w:t xml:space="preserve"> and </w:t>
      </w:r>
      <w:r w:rsidR="00CB05DB" w:rsidRPr="007C4B93">
        <w:rPr>
          <w:rFonts w:ascii="Book Antiqua" w:hAnsi="Book Antiqua" w:cs="Times New Roman"/>
          <w:sz w:val="24"/>
          <w:szCs w:val="24"/>
        </w:rPr>
        <w:t>several</w:t>
      </w:r>
      <w:r w:rsidR="00A11D0E" w:rsidRPr="007C4B93">
        <w:rPr>
          <w:rFonts w:ascii="Book Antiqua" w:hAnsi="Book Antiqua" w:cs="Times New Roman"/>
          <w:sz w:val="24"/>
          <w:szCs w:val="24"/>
        </w:rPr>
        <w:t xml:space="preserve"> epidemiologic studies found a redu</w:t>
      </w:r>
      <w:r w:rsidR="000628CF" w:rsidRPr="007C4B93">
        <w:rPr>
          <w:rFonts w:ascii="Book Antiqua" w:hAnsi="Book Antiqua" w:cs="Times New Roman"/>
          <w:sz w:val="24"/>
          <w:szCs w:val="24"/>
        </w:rPr>
        <w:t>c</w:t>
      </w:r>
      <w:r w:rsidR="00A11D0E" w:rsidRPr="007C4B93">
        <w:rPr>
          <w:rFonts w:ascii="Book Antiqua" w:hAnsi="Book Antiqua" w:cs="Times New Roman"/>
          <w:sz w:val="24"/>
          <w:szCs w:val="24"/>
        </w:rPr>
        <w:t xml:space="preserve">tion </w:t>
      </w:r>
      <w:r w:rsidR="006A6FCB" w:rsidRPr="007C4B93">
        <w:rPr>
          <w:rFonts w:ascii="Book Antiqua" w:hAnsi="Book Antiqua" w:cs="Times New Roman"/>
          <w:sz w:val="24"/>
          <w:szCs w:val="24"/>
        </w:rPr>
        <w:t xml:space="preserve">in </w:t>
      </w:r>
      <w:r w:rsidR="00A11D0E" w:rsidRPr="007C4B93">
        <w:rPr>
          <w:rFonts w:ascii="Book Antiqua" w:hAnsi="Book Antiqua" w:cs="Times New Roman"/>
          <w:sz w:val="24"/>
          <w:szCs w:val="24"/>
        </w:rPr>
        <w:t xml:space="preserve">colorectal cancer </w:t>
      </w:r>
      <w:r w:rsidR="004E3863" w:rsidRPr="007C4B93">
        <w:rPr>
          <w:rFonts w:ascii="Book Antiqua" w:hAnsi="Book Antiqua" w:cs="Times New Roman"/>
          <w:sz w:val="24"/>
          <w:szCs w:val="24"/>
        </w:rPr>
        <w:t>with better vitamin D status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xPC9ZZWFyPjxSZWNO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</w:fldData>
        </w:fldChar>
      </w:r>
      <w:r w:rsidR="009323AD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323AD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xPC9ZZWFyPjxSZWNO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</w:fldData>
        </w:fldChar>
      </w:r>
      <w:r w:rsidR="009323AD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323AD" w:rsidRPr="007C4B93">
        <w:rPr>
          <w:rFonts w:ascii="Book Antiqua" w:hAnsi="Book Antiqua" w:cs="Times New Roman"/>
          <w:sz w:val="24"/>
          <w:szCs w:val="24"/>
        </w:rPr>
      </w:r>
      <w:r w:rsidR="009323AD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Lee, 2011 #132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4E3863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Giovannucci, 2010 #133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E302EB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425965" w:rsidRPr="007C4B93">
        <w:rPr>
          <w:rFonts w:ascii="Book Antiqua" w:hAnsi="Book Antiqua" w:cs="Times New Roman"/>
          <w:sz w:val="24"/>
          <w:szCs w:val="24"/>
        </w:rPr>
        <w:t>1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425965" w:rsidRPr="007C4B93">
        <w:rPr>
          <w:rFonts w:ascii="Book Antiqua" w:hAnsi="Book Antiqua" w:cs="Times New Roman"/>
          <w:sz w:val="24"/>
          <w:szCs w:val="24"/>
        </w:rPr>
        <w:t>25-dihydroxyvitamin D</w:t>
      </w:r>
      <w:r w:rsidR="00931597" w:rsidRPr="007C4B93">
        <w:rPr>
          <w:rFonts w:ascii="Book Antiqua" w:eastAsia="宋体" w:hAnsi="Book Antiqua" w:cs="Times New Roman" w:hint="eastAsia"/>
          <w:sz w:val="24"/>
          <w:szCs w:val="24"/>
          <w:vertAlign w:val="superscript"/>
          <w:lang w:eastAsia="zh-CN"/>
        </w:rPr>
        <w:t>[</w:t>
      </w:r>
      <w:r w:rsidR="004D3D4F" w:rsidRPr="007C4B93">
        <w:rPr>
          <w:rFonts w:ascii="Book Antiqua" w:hAnsi="Book Antiqua" w:cs="Times New Roman"/>
          <w:sz w:val="24"/>
          <w:szCs w:val="24"/>
        </w:rPr>
        <w:t>1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4D3D4F" w:rsidRPr="007C4B93">
        <w:rPr>
          <w:rFonts w:ascii="Book Antiqua" w:hAnsi="Book Antiqua" w:cs="Times New Roman"/>
          <w:sz w:val="24"/>
          <w:szCs w:val="24"/>
        </w:rPr>
        <w:t>25(OH)</w:t>
      </w:r>
      <w:r w:rsidR="004D3D4F" w:rsidRPr="007C4B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4D3D4F" w:rsidRPr="007C4B93">
        <w:rPr>
          <w:rFonts w:ascii="Book Antiqua" w:hAnsi="Book Antiqua" w:cs="Times New Roman"/>
          <w:sz w:val="24"/>
          <w:szCs w:val="24"/>
        </w:rPr>
        <w:t>D</w:t>
      </w:r>
      <w:r w:rsidR="004E3863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]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4D3D4F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EF4274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4D3D4F" w:rsidRPr="007C4B93">
        <w:rPr>
          <w:rFonts w:ascii="Book Antiqua" w:hAnsi="Book Antiqua" w:cs="Times New Roman"/>
          <w:sz w:val="24"/>
          <w:szCs w:val="24"/>
        </w:rPr>
        <w:t>active form of vitamin D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90ACF" w:rsidRPr="007C4B93">
        <w:rPr>
          <w:rFonts w:ascii="Book Antiqua" w:hAnsi="Book Antiqua" w:cs="Times New Roman"/>
          <w:sz w:val="24"/>
          <w:szCs w:val="24"/>
        </w:rPr>
        <w:t xml:space="preserve"> exert</w:t>
      </w:r>
      <w:r w:rsidR="00EA065A" w:rsidRPr="007C4B93">
        <w:rPr>
          <w:rFonts w:ascii="Book Antiqua" w:hAnsi="Book Antiqua" w:cs="Times New Roman"/>
          <w:sz w:val="24"/>
          <w:szCs w:val="24"/>
        </w:rPr>
        <w:t>s</w:t>
      </w:r>
      <w:r w:rsidR="004D3D4F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EA065A" w:rsidRPr="007C4B93">
        <w:rPr>
          <w:rFonts w:ascii="Book Antiqua" w:hAnsi="Book Antiqua" w:cs="Times New Roman"/>
          <w:sz w:val="24"/>
          <w:szCs w:val="24"/>
        </w:rPr>
        <w:t>its inhi</w:t>
      </w:r>
      <w:r w:rsidR="009418B5" w:rsidRPr="007C4B93">
        <w:rPr>
          <w:rFonts w:ascii="Book Antiqua" w:hAnsi="Book Antiqua" w:cs="Times New Roman"/>
          <w:sz w:val="24"/>
          <w:szCs w:val="24"/>
        </w:rPr>
        <w:t>bi</w:t>
      </w:r>
      <w:r w:rsidR="00EA065A" w:rsidRPr="007C4B93">
        <w:rPr>
          <w:rFonts w:ascii="Book Antiqua" w:hAnsi="Book Antiqua" w:cs="Times New Roman"/>
          <w:sz w:val="24"/>
          <w:szCs w:val="24"/>
        </w:rPr>
        <w:t xml:space="preserve">tory effects on </w:t>
      </w:r>
      <w:r w:rsidR="004D3D4F" w:rsidRPr="007C4B93">
        <w:rPr>
          <w:rFonts w:ascii="Book Antiqua" w:hAnsi="Book Antiqua" w:cs="Times New Roman"/>
          <w:sz w:val="24"/>
          <w:szCs w:val="24"/>
        </w:rPr>
        <w:t xml:space="preserve">tumors in </w:t>
      </w:r>
      <w:r w:rsidR="007D75A3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4D3D4F" w:rsidRPr="007C4B93">
        <w:rPr>
          <w:rFonts w:ascii="Book Antiqua" w:hAnsi="Book Antiqua" w:cs="Times New Roman"/>
          <w:sz w:val="24"/>
          <w:szCs w:val="24"/>
        </w:rPr>
        <w:t xml:space="preserve">normal and neoplastic colonic epithelium </w:t>
      </w:r>
      <w:r w:rsidR="007D75A3" w:rsidRPr="007C4B93">
        <w:rPr>
          <w:rFonts w:ascii="Book Antiqua" w:hAnsi="Book Antiqua" w:cs="Times New Roman"/>
          <w:sz w:val="24"/>
          <w:szCs w:val="24"/>
        </w:rPr>
        <w:t xml:space="preserve">by affecting </w:t>
      </w:r>
      <w:r w:rsidR="00C50211" w:rsidRPr="007C4B93">
        <w:rPr>
          <w:rFonts w:ascii="Book Antiqua" w:hAnsi="Book Antiqua" w:cs="Times New Roman"/>
          <w:sz w:val="24"/>
          <w:szCs w:val="24"/>
        </w:rPr>
        <w:t>cell growth</w:t>
      </w:r>
      <w:r w:rsidR="005D3604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CD37F7" w:rsidRPr="007C4B93">
        <w:rPr>
          <w:rFonts w:ascii="Book Antiqua" w:hAnsi="Book Antiqua" w:cs="Times New Roman"/>
          <w:sz w:val="24"/>
          <w:szCs w:val="24"/>
        </w:rPr>
        <w:t>regulatio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CD37F7" w:rsidRPr="007C4B93">
        <w:rPr>
          <w:rFonts w:ascii="Book Antiqua" w:hAnsi="Book Antiqua" w:cs="Times New Roman"/>
          <w:sz w:val="24"/>
          <w:szCs w:val="24"/>
        </w:rPr>
        <w:t xml:space="preserve"> cell cycl</w:t>
      </w:r>
      <w:r w:rsidR="00C50211" w:rsidRPr="007C4B93">
        <w:rPr>
          <w:rFonts w:ascii="Book Antiqua" w:hAnsi="Book Antiqua" w:cs="Times New Roman"/>
          <w:sz w:val="24"/>
          <w:szCs w:val="24"/>
        </w:rPr>
        <w:t>e</w:t>
      </w:r>
      <w:r w:rsidR="00CD37F7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182F1C" w:rsidRPr="007C4B93">
        <w:rPr>
          <w:rFonts w:ascii="Book Antiqua" w:hAnsi="Book Antiqua" w:cs="Times New Roman"/>
          <w:sz w:val="24"/>
          <w:szCs w:val="24"/>
        </w:rPr>
        <w:t>regulatio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C430A4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E32D8B" w:rsidRPr="007C4B93">
        <w:rPr>
          <w:rFonts w:ascii="Book Antiqua" w:hAnsi="Book Antiqua" w:cs="Times New Roman"/>
          <w:sz w:val="24"/>
          <w:szCs w:val="24"/>
        </w:rPr>
        <w:t xml:space="preserve">and </w:t>
      </w:r>
      <w:r w:rsidR="00D9183F" w:rsidRPr="007C4B93">
        <w:rPr>
          <w:rFonts w:ascii="Book Antiqua" w:hAnsi="Book Antiqua" w:cs="Times New Roman"/>
          <w:sz w:val="24"/>
          <w:szCs w:val="24"/>
        </w:rPr>
        <w:t xml:space="preserve">apoptosis </w:t>
      </w:r>
      <w:r w:rsidR="005951D7" w:rsidRPr="007C4B93">
        <w:rPr>
          <w:rFonts w:ascii="Book Antiqua" w:hAnsi="Book Antiqua" w:cs="Times New Roman"/>
          <w:sz w:val="24"/>
          <w:szCs w:val="24"/>
        </w:rPr>
        <w:t xml:space="preserve">and </w:t>
      </w:r>
      <w:r w:rsidR="00E32D8B" w:rsidRPr="007C4B93">
        <w:rPr>
          <w:rFonts w:ascii="Book Antiqua" w:hAnsi="Book Antiqua" w:cs="Times New Roman"/>
          <w:sz w:val="24"/>
          <w:szCs w:val="24"/>
        </w:rPr>
        <w:t xml:space="preserve">by interacting </w:t>
      </w:r>
      <w:r w:rsidR="000E185D" w:rsidRPr="007C4B93">
        <w:rPr>
          <w:rFonts w:ascii="Book Antiqua" w:hAnsi="Book Antiqua" w:cs="Times New Roman"/>
          <w:sz w:val="24"/>
          <w:szCs w:val="24"/>
        </w:rPr>
        <w:t xml:space="preserve">with </w:t>
      </w:r>
      <w:r w:rsidR="00A91A04" w:rsidRPr="007C4B93">
        <w:rPr>
          <w:rFonts w:ascii="Book Antiqua" w:hAnsi="Book Antiqua" w:cs="Times New Roman"/>
          <w:sz w:val="24"/>
          <w:szCs w:val="24"/>
        </w:rPr>
        <w:t>proto-oncogene</w:t>
      </w:r>
      <w:r w:rsidR="005951D7" w:rsidRPr="007C4B93">
        <w:rPr>
          <w:rFonts w:ascii="Book Antiqua" w:hAnsi="Book Antiqua" w:cs="Times New Roman"/>
          <w:sz w:val="24"/>
          <w:szCs w:val="24"/>
        </w:rPr>
        <w:t xml:space="preserve"> and tumor </w:t>
      </w:r>
      <w:r w:rsidR="00A91A04" w:rsidRPr="007C4B93">
        <w:rPr>
          <w:rFonts w:ascii="Book Antiqua" w:hAnsi="Book Antiqua" w:cs="Times New Roman"/>
          <w:sz w:val="24"/>
          <w:szCs w:val="24"/>
        </w:rPr>
        <w:t>suppressor</w:t>
      </w:r>
      <w:r w:rsidR="005951D7" w:rsidRPr="007C4B93">
        <w:rPr>
          <w:rFonts w:ascii="Book Antiqua" w:hAnsi="Book Antiqua" w:cs="Times New Roman"/>
          <w:sz w:val="24"/>
          <w:szCs w:val="24"/>
        </w:rPr>
        <w:t xml:space="preserve"> genes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1wcmVjaHQ8L0F1dGhvcj48WWVhcj4yMDAxPC9ZZWFy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1wcmVjaHQ8L0F1dGhvcj48WWVhcj4yMDAxPC9ZZWFy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389A" w:rsidRPr="007C4B93">
        <w:rPr>
          <w:rFonts w:ascii="Book Antiqua" w:hAnsi="Book Antiqua" w:cs="Times New Roman"/>
          <w:sz w:val="24"/>
          <w:szCs w:val="24"/>
        </w:rPr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Lamprecht, 2001 #135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951D7" w:rsidRPr="007C4B93">
        <w:rPr>
          <w:rFonts w:ascii="Book Antiqua" w:hAnsi="Book Antiqua" w:cs="Times New Roman"/>
          <w:sz w:val="24"/>
          <w:szCs w:val="24"/>
        </w:rPr>
        <w:t xml:space="preserve">. </w:t>
      </w:r>
    </w:p>
    <w:p w14:paraId="0C9D75E5" w14:textId="1137F57A" w:rsidR="00825067" w:rsidRPr="007C4B93" w:rsidRDefault="00E32D8B" w:rsidP="004E3863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The i</w:t>
      </w:r>
      <w:r w:rsidR="00D04964" w:rsidRPr="007C4B93">
        <w:rPr>
          <w:rFonts w:ascii="Book Antiqua" w:hAnsi="Book Antiqua" w:cs="Times New Roman"/>
          <w:sz w:val="24"/>
          <w:szCs w:val="24"/>
        </w:rPr>
        <w:t xml:space="preserve">ncidence rate </w:t>
      </w:r>
      <w:r w:rsidR="00E866A9" w:rsidRPr="007C4B93">
        <w:rPr>
          <w:rFonts w:ascii="Book Antiqua" w:hAnsi="Book Antiqua" w:cs="Times New Roman"/>
          <w:sz w:val="24"/>
          <w:szCs w:val="24"/>
        </w:rPr>
        <w:t xml:space="preserve">of </w:t>
      </w:r>
      <w:r w:rsidR="00D04964" w:rsidRPr="007C4B93">
        <w:rPr>
          <w:rFonts w:ascii="Book Antiqua" w:hAnsi="Book Antiqua" w:cs="Times New Roman"/>
          <w:sz w:val="24"/>
          <w:szCs w:val="24"/>
        </w:rPr>
        <w:t xml:space="preserve">colorectal cancer has increased in some Asian </w:t>
      </w:r>
      <w:r w:rsidR="00314052" w:rsidRPr="007C4B93">
        <w:rPr>
          <w:rFonts w:ascii="Book Antiqua" w:hAnsi="Book Antiqua" w:cs="Times New Roman"/>
          <w:sz w:val="24"/>
          <w:szCs w:val="24"/>
        </w:rPr>
        <w:t>countri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D04964" w:rsidRPr="007C4B93">
        <w:rPr>
          <w:rFonts w:ascii="Book Antiqua" w:hAnsi="Book Antiqua" w:cs="Times New Roman"/>
          <w:sz w:val="24"/>
          <w:szCs w:val="24"/>
        </w:rPr>
        <w:t xml:space="preserve"> which </w:t>
      </w:r>
      <w:r w:rsidR="002F229D" w:rsidRPr="007C4B93">
        <w:rPr>
          <w:rFonts w:ascii="Book Antiqua" w:hAnsi="Book Antiqua" w:cs="Times New Roman"/>
          <w:sz w:val="24"/>
          <w:szCs w:val="24"/>
        </w:rPr>
        <w:t xml:space="preserve">have </w:t>
      </w:r>
      <w:r w:rsidR="0082100C" w:rsidRPr="007C4B93">
        <w:rPr>
          <w:rFonts w:ascii="Book Antiqua" w:hAnsi="Book Antiqua" w:cs="Times New Roman"/>
          <w:sz w:val="24"/>
          <w:szCs w:val="24"/>
        </w:rPr>
        <w:t xml:space="preserve">undergone </w:t>
      </w:r>
      <w:r w:rsidR="00B85ABE" w:rsidRPr="007C4B93">
        <w:rPr>
          <w:rFonts w:ascii="Book Antiqua" w:hAnsi="Book Antiqua" w:cs="Times New Roman"/>
          <w:sz w:val="24"/>
          <w:szCs w:val="24"/>
        </w:rPr>
        <w:t>dramatic lifestyle changes. For exampl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85ABE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2F229D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B85ABE" w:rsidRPr="007C4B93">
        <w:rPr>
          <w:rFonts w:ascii="Book Antiqua" w:hAnsi="Book Antiqua" w:cs="Times New Roman"/>
          <w:sz w:val="24"/>
          <w:szCs w:val="24"/>
        </w:rPr>
        <w:t xml:space="preserve">colorectal cancer incidence has steadily increased in Korea </w:t>
      </w:r>
      <w:r w:rsidR="00D04964" w:rsidRPr="007C4B93">
        <w:rPr>
          <w:rFonts w:ascii="Book Antiqua" w:hAnsi="Book Antiqua" w:cs="Times New Roman"/>
          <w:sz w:val="24"/>
          <w:szCs w:val="24"/>
        </w:rPr>
        <w:t xml:space="preserve">by </w:t>
      </w:r>
      <w:r w:rsidR="004E3863" w:rsidRPr="007C4B93">
        <w:rPr>
          <w:rFonts w:ascii="Book Antiqua" w:hAnsi="Book Antiqua" w:cs="Times New Roman"/>
          <w:sz w:val="24"/>
          <w:szCs w:val="24"/>
        </w:rPr>
        <w:t>4.7% annually from 1999 to 2010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ung&lt;/Author&gt;&lt;Year&gt;2013&lt;/Year&gt;&lt;RecNum&gt;36&lt;/RecNum&gt;&lt;DisplayText&gt;&lt;style face="superscript"&gt;[9]&lt;/style&gt;&lt;/DisplayText&gt;&lt;record&gt;&lt;rec-number&gt;36&lt;/rec-number&gt;&lt;foreign-keys&gt;&lt;key app="EN" db-id="rta9xz9zi2rv2zeet5tpex5feextve2etp92"&gt;36&lt;/key&gt;&lt;/foreign-keys&gt;&lt;ref-type name="Journal Article"&gt;17&lt;/ref-type&gt;&lt;contributors&gt;&lt;authors&gt;&lt;author&gt;Jung, K. W.&lt;/author&gt;&lt;author&gt;Won, Y. J.&lt;/author&gt;&lt;author&gt;Kong, H. J.&lt;/author&gt;&lt;author&gt;Oh, C. M.&lt;/author&gt;&lt;author&gt;Seo, H. G.&lt;/author&gt;&lt;author&gt;Lee, J. S.&lt;/author&gt;&lt;/authors&gt;&lt;/contributors&gt;&lt;auth-address&gt;The Korea Central Cancer Registry, Division of Cancer Registration and Surveillance, National Cancer Center, Goyang, Korea.&lt;/auth-address&gt;&lt;titles&gt;&lt;title&gt;Cancer statistics in Korea: incidence, mortality, survival and prevalence in 2010&lt;/title&gt;&lt;secondary-title&gt;Cancer Res Treat&lt;/secondary-title&gt;&lt;alt-title&gt;Cancer research and treatment : official journal of Korean Cancer Association&lt;/alt-title&gt;&lt;/titles&gt;&lt;periodical&gt;&lt;full-title&gt;Cancer Res Treat&lt;/full-title&gt;&lt;abbr-1&gt;Cancer research and treatment : official journal of Korean Cancer Association&lt;/abbr-1&gt;&lt;/periodical&gt;&lt;alt-periodical&gt;&lt;full-title&gt;Cancer Res Treat&lt;/full-title&gt;&lt;abbr-1&gt;Cancer research and treatment : official journal of Korean Cancer Association&lt;/abbr-1&gt;&lt;/alt-periodical&gt;&lt;pages&gt;1-14&lt;/pages&gt;&lt;volume&gt;45&lt;/volume&gt;&lt;number&gt;1&lt;/number&gt;&lt;edition&gt;2013/04/25&lt;/edition&gt;&lt;dates&gt;&lt;year&gt;2013&lt;/year&gt;&lt;pub-dates&gt;&lt;date&gt;Mar&lt;/date&gt;&lt;/pub-dates&gt;&lt;/dates&gt;&lt;isbn&gt;1598-2998 (Print)&amp;#xD;1598-2998 (Linking)&lt;/isbn&gt;&lt;accession-num&gt;23613665&lt;/accession-num&gt;&lt;urls&gt;&lt;/urls&gt;&lt;custom2&gt;PMC3629358&lt;/custom2&gt;&lt;electronic-resource-num&gt;10.4143/crt.2013.45.1.1&lt;/electronic-resource-num&gt;&lt;remote-database-provider&gt;NLM&lt;/remote-database-provider&gt;&lt;language&gt;eng&lt;/language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Jung, 2013 #36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D04964" w:rsidRPr="007C4B93">
        <w:rPr>
          <w:rFonts w:ascii="Book Antiqua" w:hAnsi="Book Antiqua" w:cs="Times New Roman"/>
          <w:sz w:val="24"/>
          <w:szCs w:val="24"/>
        </w:rPr>
        <w:t>.</w:t>
      </w:r>
      <w:r w:rsidR="00B85ABE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3705A1" w:rsidRPr="007C4B93">
        <w:rPr>
          <w:rFonts w:ascii="Book Antiqua" w:hAnsi="Book Antiqua" w:cs="Times New Roman"/>
          <w:sz w:val="24"/>
          <w:szCs w:val="24"/>
        </w:rPr>
        <w:t>Colorectal cancer often de</w:t>
      </w:r>
      <w:r w:rsidR="0078771C" w:rsidRPr="007C4B93">
        <w:rPr>
          <w:rFonts w:ascii="Book Antiqua" w:hAnsi="Book Antiqua" w:cs="Times New Roman"/>
          <w:sz w:val="24"/>
          <w:szCs w:val="24"/>
        </w:rPr>
        <w:t>velops from a</w:t>
      </w:r>
      <w:r w:rsidR="003705A1" w:rsidRPr="007C4B93">
        <w:rPr>
          <w:rFonts w:ascii="Book Antiqua" w:hAnsi="Book Antiqua" w:cs="Times New Roman"/>
          <w:sz w:val="24"/>
          <w:szCs w:val="24"/>
        </w:rPr>
        <w:t xml:space="preserve"> colorectal adenoma in </w:t>
      </w:r>
      <w:r w:rsidR="002F229D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3705A1" w:rsidRPr="007C4B93">
        <w:rPr>
          <w:rFonts w:ascii="Book Antiqua" w:hAnsi="Book Antiqua" w:cs="Times New Roman"/>
          <w:sz w:val="24"/>
          <w:szCs w:val="24"/>
        </w:rPr>
        <w:t>process known as</w:t>
      </w:r>
      <w:r w:rsidR="00DF0528" w:rsidRPr="007C4B93">
        <w:rPr>
          <w:rFonts w:ascii="Book Antiqua" w:hAnsi="Book Antiqua" w:cs="Times New Roman"/>
          <w:sz w:val="24"/>
          <w:szCs w:val="24"/>
        </w:rPr>
        <w:t xml:space="preserve"> the</w:t>
      </w:r>
      <w:r w:rsidR="003705A1" w:rsidRPr="007C4B93">
        <w:rPr>
          <w:rFonts w:ascii="Book Antiqua" w:hAnsi="Book Antiqua" w:cs="Times New Roman"/>
          <w:sz w:val="24"/>
          <w:szCs w:val="24"/>
        </w:rPr>
        <w:t xml:space="preserve"> adenoma-carcinoma sequence.</w:t>
      </w:r>
    </w:p>
    <w:p w14:paraId="0FC086A5" w14:textId="2DDFE09B" w:rsidR="003E77FE" w:rsidRPr="007C4B93" w:rsidRDefault="00A831DF" w:rsidP="004E3863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lastRenderedPageBreak/>
        <w:t>A c</w:t>
      </w:r>
      <w:r w:rsidR="00314052" w:rsidRPr="007C4B93">
        <w:rPr>
          <w:rFonts w:ascii="Book Antiqua" w:hAnsi="Book Antiqua" w:cs="Times New Roman"/>
          <w:sz w:val="24"/>
          <w:szCs w:val="24"/>
        </w:rPr>
        <w:t xml:space="preserve">onsiderable proportion of </w:t>
      </w:r>
      <w:r w:rsidR="00BC0876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314052" w:rsidRPr="007C4B93">
        <w:rPr>
          <w:rFonts w:ascii="Book Antiqua" w:hAnsi="Book Antiqua" w:cs="Times New Roman"/>
          <w:sz w:val="24"/>
          <w:szCs w:val="24"/>
        </w:rPr>
        <w:t>East Asian population ha</w:t>
      </w:r>
      <w:r w:rsidR="003945AD" w:rsidRPr="007C4B93">
        <w:rPr>
          <w:rFonts w:ascii="Book Antiqua" w:hAnsi="Book Antiqua" w:cs="Times New Roman"/>
          <w:sz w:val="24"/>
          <w:szCs w:val="24"/>
        </w:rPr>
        <w:t>s</w:t>
      </w:r>
      <w:r w:rsidR="00314052" w:rsidRPr="007C4B93">
        <w:rPr>
          <w:rFonts w:ascii="Book Antiqua" w:hAnsi="Book Antiqua" w:cs="Times New Roman"/>
          <w:sz w:val="24"/>
          <w:szCs w:val="24"/>
        </w:rPr>
        <w:t xml:space="preserve"> low vitamin D status. The prevalence of &lt;</w:t>
      </w:r>
      <w:r w:rsidR="004E3863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314052" w:rsidRPr="007C4B93">
        <w:rPr>
          <w:rFonts w:ascii="Book Antiqua" w:hAnsi="Book Antiqua" w:cs="Times New Roman"/>
          <w:sz w:val="24"/>
          <w:szCs w:val="24"/>
        </w:rPr>
        <w:t xml:space="preserve">20 ng/mL vitamin D </w:t>
      </w:r>
      <w:r w:rsidR="00BC0876" w:rsidRPr="007C4B93">
        <w:rPr>
          <w:rFonts w:ascii="Book Antiqua" w:hAnsi="Book Antiqua" w:cs="Times New Roman"/>
          <w:sz w:val="24"/>
          <w:szCs w:val="24"/>
        </w:rPr>
        <w:t>levels was</w:t>
      </w:r>
      <w:r w:rsidR="00314052" w:rsidRPr="007C4B93">
        <w:rPr>
          <w:rFonts w:ascii="Book Antiqua" w:hAnsi="Book Antiqua" w:cs="Times New Roman"/>
          <w:sz w:val="24"/>
          <w:szCs w:val="24"/>
        </w:rPr>
        <w:t xml:space="preserve"> 56.0% in Korean adults </w:t>
      </w:r>
      <w:r w:rsidR="00825067" w:rsidRPr="007C4B93">
        <w:rPr>
          <w:rFonts w:ascii="Book Antiqua" w:hAnsi="Book Antiqua" w:cs="Times New Roman"/>
          <w:sz w:val="24"/>
          <w:szCs w:val="24"/>
        </w:rPr>
        <w:t xml:space="preserve">of </w:t>
      </w:r>
      <w:r w:rsidR="00314052" w:rsidRPr="007C4B93">
        <w:rPr>
          <w:rFonts w:ascii="Book Antiqua" w:hAnsi="Book Antiqua" w:cs="Times New Roman"/>
          <w:sz w:val="24"/>
          <w:szCs w:val="24"/>
        </w:rPr>
        <w:t>the Korean National Health and Nu</w:t>
      </w:r>
      <w:r w:rsidR="00931597" w:rsidRPr="007C4B93">
        <w:rPr>
          <w:rFonts w:ascii="Book Antiqua" w:hAnsi="Book Antiqua" w:cs="Times New Roman"/>
          <w:sz w:val="24"/>
          <w:szCs w:val="24"/>
        </w:rPr>
        <w:t>trition Examination Survey 2008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MTM2PC9SZWNOdW0+PERpc3BsYXlUZXh0PjxzdHlsZSBmYWNlPSJzdXBlcnNjcmlwdCI+WzEw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MTM2PC9SZWNOdW0+PERpc3BsYXlUZXh0PjxzdHlsZSBmYWNlPSJzdXBlcnNjcmlwdCI+WzEw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hAnsi="Book Antiqua" w:cs="Times New Roman"/>
          <w:sz w:val="24"/>
          <w:szCs w:val="24"/>
        </w:rPr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Kim, 2012 #136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314052" w:rsidRPr="007C4B93">
        <w:rPr>
          <w:rFonts w:ascii="Book Antiqua" w:hAnsi="Book Antiqua" w:cs="Times New Roman"/>
          <w:sz w:val="24"/>
          <w:szCs w:val="24"/>
        </w:rPr>
        <w:t xml:space="preserve"> 69.2% in </w:t>
      </w:r>
      <w:r w:rsidR="00F425F4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314052" w:rsidRPr="007C4B93">
        <w:rPr>
          <w:rFonts w:ascii="Book Antiqua" w:hAnsi="Book Antiqua" w:cs="Times New Roman"/>
          <w:sz w:val="24"/>
          <w:szCs w:val="24"/>
        </w:rPr>
        <w:t xml:space="preserve">middle-aged or elderly </w:t>
      </w:r>
      <w:r w:rsidR="00F425F4" w:rsidRPr="007C4B93">
        <w:rPr>
          <w:rFonts w:ascii="Book Antiqua" w:hAnsi="Book Antiqua" w:cs="Times New Roman"/>
          <w:sz w:val="24"/>
          <w:szCs w:val="24"/>
        </w:rPr>
        <w:t xml:space="preserve">Chinese </w:t>
      </w:r>
      <w:r w:rsidR="00314052" w:rsidRPr="007C4B93">
        <w:rPr>
          <w:rFonts w:ascii="Book Antiqua" w:hAnsi="Book Antiqua" w:cs="Times New Roman"/>
          <w:sz w:val="24"/>
          <w:szCs w:val="24"/>
        </w:rPr>
        <w:t>population in a cross-sectiona</w:t>
      </w:r>
      <w:r w:rsidR="00931597" w:rsidRPr="007C4B93">
        <w:rPr>
          <w:rFonts w:ascii="Book Antiqua" w:hAnsi="Book Antiqua" w:cs="Times New Roman"/>
          <w:sz w:val="24"/>
          <w:szCs w:val="24"/>
        </w:rPr>
        <w:t>l study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TwvQXV0aG9yPjxZZWFyPjIwMDk8L1llYXI+PFJlY051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TwvQXV0aG9yPjxZZWFyPjIwMDk8L1llYXI+PFJlY051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hAnsi="Book Antiqua" w:cs="Times New Roman"/>
          <w:sz w:val="24"/>
          <w:szCs w:val="24"/>
        </w:rPr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Lu, 2009 #137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314052" w:rsidRPr="007C4B93">
        <w:rPr>
          <w:rFonts w:ascii="Book Antiqua" w:hAnsi="Book Antiqua" w:cs="Times New Roman"/>
          <w:sz w:val="24"/>
          <w:szCs w:val="24"/>
        </w:rPr>
        <w:t xml:space="preserve"> and 35.3% in postmenopausal </w:t>
      </w:r>
      <w:r w:rsidR="00BB314B" w:rsidRPr="007C4B93">
        <w:rPr>
          <w:rFonts w:ascii="Book Antiqua" w:hAnsi="Book Antiqua" w:cs="Times New Roman"/>
          <w:sz w:val="24"/>
          <w:szCs w:val="24"/>
        </w:rPr>
        <w:t xml:space="preserve">Japanese </w:t>
      </w:r>
      <w:r w:rsidR="00931597" w:rsidRPr="007C4B93">
        <w:rPr>
          <w:rFonts w:ascii="Book Antiqua" w:hAnsi="Book Antiqua" w:cs="Times New Roman"/>
          <w:sz w:val="24"/>
          <w:szCs w:val="24"/>
        </w:rPr>
        <w:t>women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thbXVyYTwvQXV0aG9yPjxZZWFyPjIwMDg8L1llYXI+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=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thbXVyYTwvQXV0aG9yPjxZZWFyPjIwMDg8L1llYXI+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=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hAnsi="Book Antiqua" w:cs="Times New Roman"/>
          <w:sz w:val="24"/>
          <w:szCs w:val="24"/>
        </w:rPr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Nakamura, 2008 #141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314052" w:rsidRPr="007C4B93">
        <w:rPr>
          <w:rFonts w:ascii="Book Antiqua" w:hAnsi="Book Antiqua" w:cs="Times New Roman"/>
          <w:sz w:val="24"/>
          <w:szCs w:val="24"/>
        </w:rPr>
        <w:t>.</w:t>
      </w:r>
      <w:r w:rsidR="00E93180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3705A1" w:rsidRPr="007C4B93">
        <w:rPr>
          <w:rFonts w:ascii="Book Antiqua" w:hAnsi="Book Antiqua" w:cs="Times New Roman"/>
          <w:sz w:val="24"/>
          <w:szCs w:val="24"/>
        </w:rPr>
        <w:t xml:space="preserve">Despite </w:t>
      </w:r>
      <w:r w:rsidR="00BC0876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694E15" w:rsidRPr="007C4B93">
        <w:rPr>
          <w:rFonts w:ascii="Book Antiqua" w:hAnsi="Book Antiqua" w:cs="Times New Roman"/>
          <w:sz w:val="24"/>
          <w:szCs w:val="24"/>
        </w:rPr>
        <w:t>increase in colorec</w:t>
      </w:r>
      <w:r w:rsidR="00314052" w:rsidRPr="007C4B93">
        <w:rPr>
          <w:rFonts w:ascii="Book Antiqua" w:hAnsi="Book Antiqua" w:cs="Times New Roman"/>
          <w:sz w:val="24"/>
          <w:szCs w:val="24"/>
        </w:rPr>
        <w:t>t</w:t>
      </w:r>
      <w:r w:rsidR="00694E15" w:rsidRPr="007C4B93">
        <w:rPr>
          <w:rFonts w:ascii="Book Antiqua" w:hAnsi="Book Antiqua" w:cs="Times New Roman"/>
          <w:sz w:val="24"/>
          <w:szCs w:val="24"/>
        </w:rPr>
        <w:t xml:space="preserve">al cancer </w:t>
      </w:r>
      <w:r w:rsidR="00E93180" w:rsidRPr="007C4B93">
        <w:rPr>
          <w:rFonts w:ascii="Book Antiqua" w:hAnsi="Book Antiqua" w:cs="Times New Roman"/>
          <w:sz w:val="24"/>
          <w:szCs w:val="24"/>
        </w:rPr>
        <w:t xml:space="preserve">incidence </w:t>
      </w:r>
      <w:r w:rsidR="00694E15" w:rsidRPr="007C4B93">
        <w:rPr>
          <w:rFonts w:ascii="Book Antiqua" w:hAnsi="Book Antiqua" w:cs="Times New Roman"/>
          <w:sz w:val="24"/>
          <w:szCs w:val="24"/>
        </w:rPr>
        <w:t xml:space="preserve">and </w:t>
      </w:r>
      <w:r w:rsidR="00BC0876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694E15" w:rsidRPr="007C4B93">
        <w:rPr>
          <w:rFonts w:ascii="Book Antiqua" w:hAnsi="Book Antiqua" w:cs="Times New Roman"/>
          <w:sz w:val="24"/>
          <w:szCs w:val="24"/>
        </w:rPr>
        <w:t>low vitamin D status in Asia</w:t>
      </w:r>
      <w:r w:rsidR="0082100C" w:rsidRPr="007C4B93">
        <w:rPr>
          <w:rFonts w:ascii="Book Antiqua" w:hAnsi="Book Antiqua" w:cs="Times New Roman"/>
          <w:sz w:val="24"/>
          <w:szCs w:val="24"/>
        </w:rPr>
        <w:t>n</w:t>
      </w:r>
      <w:r w:rsidR="00694E15" w:rsidRPr="007C4B93">
        <w:rPr>
          <w:rFonts w:ascii="Book Antiqua" w:hAnsi="Book Antiqua" w:cs="Times New Roman"/>
          <w:sz w:val="24"/>
          <w:szCs w:val="24"/>
        </w:rPr>
        <w:t xml:space="preserve"> population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694E15" w:rsidRPr="007C4B93">
        <w:rPr>
          <w:rFonts w:ascii="Book Antiqua" w:hAnsi="Book Antiqua" w:cs="Times New Roman"/>
          <w:sz w:val="24"/>
          <w:szCs w:val="24"/>
        </w:rPr>
        <w:t xml:space="preserve"> only a few Asian studies </w:t>
      </w:r>
      <w:r w:rsidR="00A040B9" w:rsidRPr="007C4B93">
        <w:rPr>
          <w:rFonts w:ascii="Book Antiqua" w:hAnsi="Book Antiqua" w:cs="Times New Roman"/>
          <w:sz w:val="24"/>
          <w:szCs w:val="24"/>
        </w:rPr>
        <w:t xml:space="preserve">on </w:t>
      </w:r>
      <w:r w:rsidR="0082304A" w:rsidRPr="007C4B93">
        <w:rPr>
          <w:rFonts w:ascii="Book Antiqua" w:hAnsi="Book Antiqua" w:cs="Times New Roman"/>
          <w:sz w:val="24"/>
          <w:szCs w:val="24"/>
        </w:rPr>
        <w:t>vitamin</w:t>
      </w:r>
      <w:r w:rsidR="00D17671" w:rsidRPr="007C4B93">
        <w:rPr>
          <w:rFonts w:ascii="Book Antiqua" w:hAnsi="Book Antiqua" w:cs="Times New Roman"/>
          <w:sz w:val="24"/>
          <w:szCs w:val="24"/>
        </w:rPr>
        <w:t xml:space="preserve"> D</w:t>
      </w:r>
      <w:r w:rsidR="0082304A" w:rsidRPr="007C4B93">
        <w:rPr>
          <w:rFonts w:ascii="Book Antiqua" w:hAnsi="Book Antiqua" w:cs="Times New Roman"/>
          <w:sz w:val="24"/>
          <w:szCs w:val="24"/>
        </w:rPr>
        <w:t xml:space="preserve"> and colorectal adenoma </w:t>
      </w:r>
      <w:r w:rsidR="00694E15" w:rsidRPr="007C4B93">
        <w:rPr>
          <w:rFonts w:ascii="Book Antiqua" w:hAnsi="Book Antiqua" w:cs="Times New Roman"/>
          <w:sz w:val="24"/>
          <w:szCs w:val="24"/>
        </w:rPr>
        <w:t>have been</w:t>
      </w:r>
      <w:r w:rsidR="0082304A" w:rsidRPr="007C4B93">
        <w:rPr>
          <w:rFonts w:ascii="Book Antiqua" w:hAnsi="Book Antiqua" w:cs="Times New Roman"/>
          <w:sz w:val="24"/>
          <w:szCs w:val="24"/>
        </w:rPr>
        <w:t xml:space="preserve"> conducted. </w:t>
      </w:r>
      <w:r w:rsidR="00694E15" w:rsidRPr="007C4B93">
        <w:rPr>
          <w:rFonts w:ascii="Book Antiqua" w:hAnsi="Book Antiqua" w:cs="Times New Roman"/>
          <w:sz w:val="24"/>
          <w:szCs w:val="24"/>
        </w:rPr>
        <w:t xml:space="preserve">One </w:t>
      </w:r>
      <w:r w:rsidR="002F1E45" w:rsidRPr="007C4B93">
        <w:rPr>
          <w:rFonts w:ascii="Book Antiqua" w:hAnsi="Book Antiqua" w:cs="Times New Roman"/>
          <w:sz w:val="24"/>
          <w:szCs w:val="24"/>
        </w:rPr>
        <w:t xml:space="preserve">Japanese </w:t>
      </w:r>
      <w:r w:rsidR="00031C05" w:rsidRPr="007C4B93">
        <w:rPr>
          <w:rFonts w:ascii="Book Antiqua" w:hAnsi="Book Antiqua" w:cs="Times New Roman"/>
          <w:sz w:val="24"/>
          <w:szCs w:val="24"/>
        </w:rPr>
        <w:t xml:space="preserve">study found </w:t>
      </w:r>
      <w:r w:rsidR="00C20BFC" w:rsidRPr="007C4B93">
        <w:rPr>
          <w:rFonts w:ascii="Book Antiqua" w:hAnsi="Book Antiqua" w:cs="Times New Roman"/>
          <w:sz w:val="24"/>
          <w:szCs w:val="24"/>
        </w:rPr>
        <w:t xml:space="preserve">a lower </w:t>
      </w:r>
      <w:r w:rsidR="00F978CD" w:rsidRPr="007C4B93">
        <w:rPr>
          <w:rFonts w:ascii="Book Antiqua" w:hAnsi="Book Antiqua" w:cs="Times New Roman"/>
          <w:sz w:val="24"/>
          <w:szCs w:val="24"/>
        </w:rPr>
        <w:t>prevalence</w:t>
      </w:r>
      <w:r w:rsidR="00C20BFC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2F1E45" w:rsidRPr="007C4B93">
        <w:rPr>
          <w:rFonts w:ascii="Book Antiqua" w:hAnsi="Book Antiqua" w:cs="Times New Roman"/>
          <w:sz w:val="24"/>
          <w:szCs w:val="24"/>
        </w:rPr>
        <w:t xml:space="preserve">of colorectal adenoma </w:t>
      </w:r>
      <w:r w:rsidR="00C20BFC" w:rsidRPr="007C4B93">
        <w:rPr>
          <w:rFonts w:ascii="Book Antiqua" w:hAnsi="Book Antiqua" w:cs="Times New Roman"/>
          <w:sz w:val="24"/>
          <w:szCs w:val="24"/>
        </w:rPr>
        <w:t>with high vitamin D status</w:t>
      </w:r>
      <w:r w:rsidR="0082304A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931597" w:rsidRPr="007C4B93">
        <w:rPr>
          <w:rFonts w:ascii="Book Antiqua" w:hAnsi="Book Antiqua" w:cs="Times New Roman"/>
          <w:sz w:val="24"/>
          <w:szCs w:val="24"/>
        </w:rPr>
        <w:t xml:space="preserve">during the winter </w:t>
      </w:r>
      <w:proofErr w:type="gramStart"/>
      <w:r w:rsidR="00931597" w:rsidRPr="007C4B93">
        <w:rPr>
          <w:rFonts w:ascii="Book Antiqua" w:hAnsi="Book Antiqua" w:cs="Times New Roman"/>
          <w:sz w:val="24"/>
          <w:szCs w:val="24"/>
        </w:rPr>
        <w:t>season</w:t>
      </w:r>
      <w:proofErr w:type="gramEnd"/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haGFzaGk8L0F1dGhvcj48WWVhcj4yMDEwPC9ZZWFy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haGFzaGk8L0F1dGhvcj48WWVhcj4yMDEwPC9ZZWFy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hAnsi="Book Antiqua" w:cs="Times New Roman"/>
          <w:sz w:val="24"/>
          <w:szCs w:val="24"/>
        </w:rPr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Takahashi, 2010 #33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325625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031C05" w:rsidRPr="007C4B93">
        <w:rPr>
          <w:rFonts w:ascii="Book Antiqua" w:hAnsi="Book Antiqua" w:cs="Times New Roman"/>
          <w:sz w:val="24"/>
          <w:szCs w:val="24"/>
        </w:rPr>
        <w:t xml:space="preserve">and another Japanese </w:t>
      </w:r>
      <w:r w:rsidR="00142B62" w:rsidRPr="007C4B93">
        <w:rPr>
          <w:rFonts w:ascii="Book Antiqua" w:hAnsi="Book Antiqua" w:cs="Times New Roman"/>
          <w:sz w:val="24"/>
          <w:szCs w:val="24"/>
        </w:rPr>
        <w:t>study observed</w:t>
      </w:r>
      <w:r w:rsidR="0082304A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142B62" w:rsidRPr="007C4B93">
        <w:rPr>
          <w:rFonts w:ascii="Book Antiqua" w:hAnsi="Book Antiqua" w:cs="Times New Roman"/>
          <w:sz w:val="24"/>
          <w:szCs w:val="24"/>
        </w:rPr>
        <w:t>an invers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42B62" w:rsidRPr="007C4B93">
        <w:rPr>
          <w:rFonts w:ascii="Book Antiqua" w:hAnsi="Book Antiqua" w:cs="Times New Roman"/>
          <w:sz w:val="24"/>
          <w:szCs w:val="24"/>
        </w:rPr>
        <w:t xml:space="preserve"> but nonlinea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42B62" w:rsidRPr="007C4B93">
        <w:rPr>
          <w:rFonts w:ascii="Book Antiqua" w:hAnsi="Book Antiqua" w:cs="Times New Roman"/>
          <w:sz w:val="24"/>
          <w:szCs w:val="24"/>
        </w:rPr>
        <w:t xml:space="preserve"> a</w:t>
      </w:r>
      <w:r w:rsidR="0082304A" w:rsidRPr="007C4B93">
        <w:rPr>
          <w:rFonts w:ascii="Book Antiqua" w:hAnsi="Book Antiqua" w:cs="Times New Roman"/>
          <w:sz w:val="24"/>
          <w:szCs w:val="24"/>
        </w:rPr>
        <w:t>ssociation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1hamk8L0F1dGhvcj48WWVhcj4yMDEyPC9ZZWFyPjxS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1hamk8L0F1dGhvcj48WWVhcj4yMDEyPC9ZZWFyPjxS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hAnsi="Book Antiqua" w:cs="Times New Roman"/>
          <w:sz w:val="24"/>
          <w:szCs w:val="24"/>
        </w:rPr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Yamaji, 2012 #29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82304A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3E490D" w:rsidRPr="007C4B93">
        <w:rPr>
          <w:rFonts w:ascii="Book Antiqua" w:hAnsi="Book Antiqua" w:cs="Times New Roman"/>
          <w:sz w:val="24"/>
          <w:szCs w:val="24"/>
        </w:rPr>
        <w:t>One Korean case-control study</w:t>
      </w:r>
      <w:r w:rsidR="0082304A" w:rsidRPr="007C4B93">
        <w:rPr>
          <w:rFonts w:ascii="Book Antiqua" w:hAnsi="Book Antiqua" w:cs="Times New Roman"/>
          <w:sz w:val="24"/>
          <w:szCs w:val="24"/>
        </w:rPr>
        <w:t xml:space="preserve"> performed </w:t>
      </w:r>
      <w:r w:rsidR="004D0D49" w:rsidRPr="007C4B93">
        <w:rPr>
          <w:rFonts w:ascii="Book Antiqua" w:hAnsi="Book Antiqua" w:cs="Times New Roman"/>
          <w:sz w:val="24"/>
          <w:szCs w:val="24"/>
        </w:rPr>
        <w:t xml:space="preserve">an </w:t>
      </w:r>
      <w:r w:rsidR="00DA36A6" w:rsidRPr="007C4B93">
        <w:rPr>
          <w:rFonts w:ascii="Book Antiqua" w:hAnsi="Book Antiqua" w:cs="Times New Roman"/>
          <w:sz w:val="24"/>
          <w:szCs w:val="24"/>
        </w:rPr>
        <w:t xml:space="preserve">analysis among </w:t>
      </w:r>
      <w:r w:rsidR="003E77FE" w:rsidRPr="007C4B93">
        <w:rPr>
          <w:rFonts w:ascii="Book Antiqua" w:hAnsi="Book Antiqua" w:cs="Times New Roman"/>
          <w:sz w:val="24"/>
          <w:szCs w:val="24"/>
        </w:rPr>
        <w:t>143</w:t>
      </w:r>
      <w:r w:rsidR="00DA36A6" w:rsidRPr="007C4B93">
        <w:rPr>
          <w:rFonts w:ascii="Book Antiqua" w:hAnsi="Book Antiqua" w:cs="Times New Roman"/>
          <w:sz w:val="24"/>
          <w:szCs w:val="24"/>
        </w:rPr>
        <w:t xml:space="preserve"> age- and gender-matched case and control </w:t>
      </w:r>
      <w:r w:rsidR="003E77FE" w:rsidRPr="007C4B93">
        <w:rPr>
          <w:rFonts w:ascii="Book Antiqua" w:hAnsi="Book Antiqua" w:cs="Times New Roman"/>
          <w:sz w:val="24"/>
          <w:szCs w:val="24"/>
        </w:rPr>
        <w:t>pairs and found</w:t>
      </w:r>
      <w:r w:rsidR="00931597" w:rsidRPr="007C4B93">
        <w:rPr>
          <w:rFonts w:ascii="Book Antiqua" w:hAnsi="Book Antiqua" w:cs="Times New Roman"/>
          <w:sz w:val="24"/>
          <w:szCs w:val="24"/>
        </w:rPr>
        <w:t xml:space="preserve"> an inverse </w:t>
      </w:r>
      <w:proofErr w:type="gramStart"/>
      <w:r w:rsidR="00931597" w:rsidRPr="007C4B93">
        <w:rPr>
          <w:rFonts w:ascii="Book Antiqua" w:hAnsi="Book Antiqua" w:cs="Times New Roman"/>
          <w:sz w:val="24"/>
          <w:szCs w:val="24"/>
        </w:rPr>
        <w:t>association</w:t>
      </w:r>
      <w:r w:rsidR="00931597" w:rsidRPr="007C4B93">
        <w:rPr>
          <w:rFonts w:ascii="Book Antiqua" w:eastAsia="宋体" w:hAnsi="Book Antiqua" w:cs="Times New Roman" w:hint="eastAsia"/>
          <w:sz w:val="24"/>
          <w:szCs w:val="24"/>
          <w:vertAlign w:val="superscript"/>
          <w:lang w:eastAsia="zh-CN"/>
        </w:rPr>
        <w:t>[</w:t>
      </w:r>
      <w:proofErr w:type="gramEnd"/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5nPC9BdXRob3I+PFllYXI+MjAxMjwvWWVhcj48UmVj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5nPC9BdXRob3I+PFllYXI+MjAxMjwvWWVhcj48UmVj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hAnsi="Book Antiqua" w:cs="Times New Roman"/>
          <w:sz w:val="24"/>
          <w:szCs w:val="24"/>
        </w:rPr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15" w:tooltip="Hong, 2012 #28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D0D49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513B88" w:rsidRPr="007C4B93">
        <w:rPr>
          <w:rFonts w:ascii="Book Antiqua" w:hAnsi="Book Antiqua" w:cs="Times New Roman"/>
          <w:sz w:val="24"/>
          <w:szCs w:val="24"/>
        </w:rPr>
        <w:t xml:space="preserve">Although </w:t>
      </w:r>
      <w:r w:rsidR="00DD5F7C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513B88" w:rsidRPr="007C4B93">
        <w:rPr>
          <w:rFonts w:ascii="Book Antiqua" w:hAnsi="Book Antiqua" w:cs="Times New Roman"/>
          <w:sz w:val="24"/>
          <w:szCs w:val="24"/>
        </w:rPr>
        <w:t>previous meta-analysis reported a potential inverse association between circulating vitamin D levels and colorectal adenoma</w: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ee&lt;/Author&gt;&lt;Year&gt;2011&lt;/Year&gt;&lt;RecNum&gt;203&lt;/RecNum&gt;&lt;DisplayText&gt;&lt;style face="superscript"&gt;[16]&lt;/style&gt;&lt;/DisplayText&gt;&lt;record&gt;&lt;rec-number&gt;203&lt;/rec-number&gt;&lt;foreign-keys&gt;&lt;key app="EN" db-id="rta9xz9zi2rv2zeet5tpex5feextve2etp92"&gt;203&lt;/key&gt;&lt;/foreign-keys&gt;&lt;ref-type name="Journal Article"&gt;17&lt;/ref-type&gt;&lt;contributors&gt;&lt;authors&gt;&lt;author&gt;Lee, J. E.&lt;/author&gt;&lt;/authors&gt;&lt;/contributors&gt;&lt;auth-address&gt;Department of Food and Nutrition, Sookmyung Women&amp;apos;s University, 52 Hyochangwon gil, Yongsan-gu, Seoul 140-742, Korea.&lt;/auth-address&gt;&lt;titles&gt;&lt;title&gt;Circulating levels of vitamin D, vitamin D receptor polymorphisms, and colorectal adenoma: a meta-analysis&lt;/title&gt;&lt;secondary-title&gt;Nutr Res Pract&lt;/secondary-title&gt;&lt;/titles&gt;&lt;periodical&gt;&lt;full-title&gt;Nutr Res Pract&lt;/full-title&gt;&lt;/periodical&gt;&lt;pages&gt;464-70&lt;/pages&gt;&lt;volume&gt;5&lt;/volume&gt;&lt;number&gt;5&lt;/number&gt;&lt;edition&gt;2011/11/30&lt;/edition&gt;&lt;dates&gt;&lt;year&gt;2011&lt;/year&gt;&lt;pub-dates&gt;&lt;date&gt;Oct&lt;/date&gt;&lt;/pub-dates&gt;&lt;/dates&gt;&lt;isbn&gt;2005-6168 (Electronic)&amp;#xD;1976-1457 (Linking)&lt;/isbn&gt;&lt;accession-num&gt;22125685&lt;/accession-num&gt;&lt;urls&gt;&lt;related-urls&gt;&lt;url&gt;http://www.ncbi.nlm.nih.gov/entrez/query.fcgi?cmd=Retrieve&amp;amp;db=PubMed&amp;amp;dopt=Citation&amp;amp;list_uids=22125685&lt;/url&gt;&lt;url&gt;http://www.ncbi.nlm.nih.gov/pmc/articles/PMC3221833/pdf/nrp-5-464.pdf&lt;/url&gt;&lt;/related-urls&gt;&lt;/urls&gt;&lt;custom2&gt;3221833&lt;/custom2&gt;&lt;electronic-resource-num&gt;10.4162/nrp.2011.5.5.464&lt;/electronic-resource-num&gt;&lt;language&gt;eng&lt;/language&gt;&lt;/record&gt;&lt;/Cite&gt;&lt;/EndNote&gt;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Lee, 2011 #203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DD5F7C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B532C4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DD5F7C" w:rsidRPr="007C4B93">
        <w:rPr>
          <w:rFonts w:ascii="Book Antiqua" w:hAnsi="Book Antiqua" w:cs="Times New Roman"/>
          <w:sz w:val="24"/>
          <w:szCs w:val="24"/>
        </w:rPr>
        <w:t xml:space="preserve">limited number of Asian studies did not allow </w:t>
      </w:r>
      <w:r w:rsidR="00B21DF9" w:rsidRPr="007C4B93">
        <w:rPr>
          <w:rFonts w:ascii="Book Antiqua" w:hAnsi="Book Antiqua" w:cs="Times New Roman"/>
          <w:sz w:val="24"/>
          <w:szCs w:val="24"/>
        </w:rPr>
        <w:t>to examine whether this association observed was applied to</w:t>
      </w:r>
      <w:r w:rsidR="00DD5F7C" w:rsidRPr="007C4B93">
        <w:rPr>
          <w:rFonts w:ascii="Book Antiqua" w:hAnsi="Book Antiqua" w:cs="Times New Roman"/>
          <w:sz w:val="24"/>
          <w:szCs w:val="24"/>
        </w:rPr>
        <w:t xml:space="preserve"> Asian populations.</w:t>
      </w:r>
      <w:r w:rsidR="006F087E" w:rsidRPr="007C4B93">
        <w:rPr>
          <w:rFonts w:ascii="Book Antiqua" w:hAnsi="Book Antiqua" w:cs="Times New Roman"/>
          <w:sz w:val="24"/>
          <w:szCs w:val="24"/>
        </w:rPr>
        <w:t xml:space="preserve"> </w:t>
      </w:r>
    </w:p>
    <w:p w14:paraId="682E8293" w14:textId="6FCCBD80" w:rsidR="00FD5198" w:rsidRPr="007C4B93" w:rsidRDefault="002617E7" w:rsidP="0093159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eastAsia="宋体" w:hAnsi="Book Antiqua" w:cs="Times New Roman" w:hint="eastAsia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sz w:val="24"/>
          <w:szCs w:val="24"/>
        </w:rPr>
        <w:t xml:space="preserve">To </w:t>
      </w:r>
      <w:r w:rsidR="004C1E93" w:rsidRPr="007C4B93">
        <w:rPr>
          <w:rFonts w:ascii="Book Antiqua" w:hAnsi="Book Antiqua" w:cs="Times New Roman"/>
          <w:sz w:val="24"/>
          <w:szCs w:val="24"/>
        </w:rPr>
        <w:t>determine</w:t>
      </w:r>
      <w:r w:rsidRPr="007C4B93">
        <w:rPr>
          <w:rFonts w:ascii="Book Antiqua" w:hAnsi="Book Antiqua" w:cs="Times New Roman"/>
          <w:sz w:val="24"/>
          <w:szCs w:val="24"/>
        </w:rPr>
        <w:t xml:space="preserve"> whether circulating vitamin D levels </w:t>
      </w:r>
      <w:r w:rsidR="00FD738C" w:rsidRPr="007C4B93">
        <w:rPr>
          <w:rFonts w:ascii="Book Antiqua" w:hAnsi="Book Antiqua" w:cs="Times New Roman"/>
          <w:sz w:val="24"/>
          <w:szCs w:val="24"/>
        </w:rPr>
        <w:t xml:space="preserve">are </w:t>
      </w:r>
      <w:r w:rsidRPr="007C4B93">
        <w:rPr>
          <w:rFonts w:ascii="Book Antiqua" w:hAnsi="Book Antiqua" w:cs="Times New Roman"/>
          <w:sz w:val="24"/>
          <w:szCs w:val="24"/>
        </w:rPr>
        <w:t>inversely associated with</w:t>
      </w:r>
      <w:r w:rsidR="004C1E93" w:rsidRPr="007C4B93">
        <w:rPr>
          <w:rFonts w:ascii="Book Antiqua" w:hAnsi="Book Antiqua" w:cs="Times New Roman"/>
          <w:sz w:val="24"/>
          <w:szCs w:val="24"/>
        </w:rPr>
        <w:t xml:space="preserve"> colorectal adenoma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4C1E93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C95E70" w:rsidRPr="007C4B93">
        <w:rPr>
          <w:rFonts w:ascii="Book Antiqua" w:hAnsi="Book Antiqua" w:cs="Times New Roman"/>
          <w:sz w:val="24"/>
          <w:szCs w:val="24"/>
        </w:rPr>
        <w:t>w</w:t>
      </w:r>
      <w:r w:rsidR="00A30F67" w:rsidRPr="007C4B93">
        <w:rPr>
          <w:rFonts w:ascii="Book Antiqua" w:hAnsi="Book Antiqua" w:cs="Times New Roman"/>
          <w:sz w:val="24"/>
          <w:szCs w:val="24"/>
        </w:rPr>
        <w:t>e analy</w:t>
      </w:r>
      <w:r w:rsidR="00095AE5" w:rsidRPr="007C4B93">
        <w:rPr>
          <w:rFonts w:ascii="Book Antiqua" w:hAnsi="Book Antiqua" w:cs="Times New Roman"/>
          <w:sz w:val="24"/>
          <w:szCs w:val="24"/>
        </w:rPr>
        <w:t>ze</w:t>
      </w:r>
      <w:r w:rsidR="00071765" w:rsidRPr="007C4B93">
        <w:rPr>
          <w:rFonts w:ascii="Book Antiqua" w:hAnsi="Book Antiqua" w:cs="Times New Roman"/>
          <w:sz w:val="24"/>
          <w:szCs w:val="24"/>
        </w:rPr>
        <w:t>d</w:t>
      </w:r>
      <w:r w:rsidR="00A30F67" w:rsidRPr="007C4B93">
        <w:rPr>
          <w:rFonts w:ascii="Book Antiqua" w:hAnsi="Book Antiqua" w:cs="Times New Roman"/>
          <w:sz w:val="24"/>
          <w:szCs w:val="24"/>
        </w:rPr>
        <w:t xml:space="preserve"> the association </w:t>
      </w:r>
      <w:r w:rsidR="00DF6112" w:rsidRPr="007C4B93">
        <w:rPr>
          <w:rFonts w:ascii="Book Antiqua" w:hAnsi="Book Antiqua" w:cs="Times New Roman"/>
          <w:sz w:val="24"/>
          <w:szCs w:val="24"/>
        </w:rPr>
        <w:t xml:space="preserve">between </w:t>
      </w:r>
      <w:r w:rsidR="00A30F67" w:rsidRPr="007C4B93">
        <w:rPr>
          <w:rFonts w:ascii="Book Antiqua" w:hAnsi="Book Antiqua" w:cs="Times New Roman"/>
          <w:sz w:val="24"/>
          <w:szCs w:val="24"/>
        </w:rPr>
        <w:t xml:space="preserve">colorectal adenoma </w:t>
      </w:r>
      <w:r w:rsidR="00DF6112" w:rsidRPr="007C4B93">
        <w:rPr>
          <w:rFonts w:ascii="Book Antiqua" w:hAnsi="Book Antiqua" w:cs="Times New Roman"/>
          <w:sz w:val="24"/>
          <w:szCs w:val="24"/>
        </w:rPr>
        <w:t>and</w:t>
      </w:r>
      <w:r w:rsidR="00A30F67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071765" w:rsidRPr="007C4B93">
        <w:rPr>
          <w:rFonts w:ascii="Book Antiqua" w:hAnsi="Book Antiqua" w:cs="Times New Roman"/>
          <w:sz w:val="24"/>
          <w:szCs w:val="24"/>
        </w:rPr>
        <w:t>25(OH</w:t>
      </w:r>
      <w:proofErr w:type="gramStart"/>
      <w:r w:rsidR="00071765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071765" w:rsidRPr="007C4B93">
        <w:rPr>
          <w:rFonts w:ascii="Book Antiqua" w:hAnsi="Book Antiqua" w:cs="Times New Roman"/>
          <w:sz w:val="24"/>
          <w:szCs w:val="24"/>
        </w:rPr>
        <w:t xml:space="preserve"> levels</w:t>
      </w:r>
      <w:r w:rsidR="00A30F67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1F429E" w:rsidRPr="007C4B93">
        <w:rPr>
          <w:rFonts w:ascii="Book Antiqua" w:hAnsi="Book Antiqua" w:cs="Times New Roman"/>
          <w:sz w:val="24"/>
          <w:szCs w:val="24"/>
        </w:rPr>
        <w:t xml:space="preserve">among </w:t>
      </w:r>
      <w:r w:rsidR="00071765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4C1E93" w:rsidRPr="007C4B93">
        <w:rPr>
          <w:rFonts w:ascii="Book Antiqua" w:hAnsi="Book Antiqua" w:cs="Times New Roman"/>
          <w:sz w:val="24"/>
          <w:szCs w:val="24"/>
        </w:rPr>
        <w:t xml:space="preserve">matched </w:t>
      </w:r>
      <w:r w:rsidR="00071765" w:rsidRPr="007C4B93">
        <w:rPr>
          <w:rFonts w:ascii="Book Antiqua" w:hAnsi="Book Antiqua" w:cs="Times New Roman"/>
          <w:sz w:val="24"/>
          <w:szCs w:val="24"/>
        </w:rPr>
        <w:t xml:space="preserve">case-control study of </w:t>
      </w:r>
      <w:r w:rsidR="001F429E" w:rsidRPr="007C4B93">
        <w:rPr>
          <w:rFonts w:ascii="Book Antiqua" w:hAnsi="Book Antiqua" w:cs="Times New Roman"/>
          <w:sz w:val="24"/>
          <w:szCs w:val="24"/>
        </w:rPr>
        <w:t>Korean</w:t>
      </w:r>
      <w:r w:rsidR="004C1E93" w:rsidRPr="007C4B93">
        <w:rPr>
          <w:rFonts w:ascii="Book Antiqua" w:hAnsi="Book Antiqua" w:cs="Times New Roman"/>
          <w:sz w:val="24"/>
          <w:szCs w:val="24"/>
        </w:rPr>
        <w:t xml:space="preserve"> adult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4C1E93" w:rsidRPr="007C4B93">
        <w:rPr>
          <w:rFonts w:ascii="Book Antiqua" w:hAnsi="Book Antiqua" w:cs="Times New Roman"/>
          <w:sz w:val="24"/>
          <w:szCs w:val="24"/>
        </w:rPr>
        <w:t xml:space="preserve"> and </w:t>
      </w:r>
      <w:r w:rsidR="00FD738C" w:rsidRPr="007C4B93">
        <w:rPr>
          <w:rFonts w:ascii="Book Antiqua" w:hAnsi="Book Antiqua" w:cs="Times New Roman"/>
          <w:sz w:val="24"/>
          <w:szCs w:val="24"/>
        </w:rPr>
        <w:t xml:space="preserve">we </w:t>
      </w:r>
      <w:r w:rsidR="00D87028" w:rsidRPr="007C4B93">
        <w:rPr>
          <w:rFonts w:ascii="Book Antiqua" w:hAnsi="Book Antiqua" w:cs="Times New Roman"/>
          <w:sz w:val="24"/>
          <w:szCs w:val="24"/>
        </w:rPr>
        <w:t>conduct</w:t>
      </w:r>
      <w:r w:rsidR="00071765" w:rsidRPr="007C4B93">
        <w:rPr>
          <w:rFonts w:ascii="Book Antiqua" w:hAnsi="Book Antiqua" w:cs="Times New Roman"/>
          <w:sz w:val="24"/>
          <w:szCs w:val="24"/>
        </w:rPr>
        <w:t>ed a</w:t>
      </w:r>
      <w:r w:rsidR="00D8702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4C1E93" w:rsidRPr="007C4B93">
        <w:rPr>
          <w:rFonts w:ascii="Book Antiqua" w:hAnsi="Book Antiqua" w:cs="Times New Roman"/>
          <w:sz w:val="24"/>
          <w:szCs w:val="24"/>
        </w:rPr>
        <w:t>m</w:t>
      </w:r>
      <w:r w:rsidR="00A30F67" w:rsidRPr="007C4B93">
        <w:rPr>
          <w:rFonts w:ascii="Book Antiqua" w:hAnsi="Book Antiqua" w:cs="Times New Roman"/>
          <w:sz w:val="24"/>
          <w:szCs w:val="24"/>
        </w:rPr>
        <w:t>et</w:t>
      </w:r>
      <w:r w:rsidR="00D0718F" w:rsidRPr="007C4B93">
        <w:rPr>
          <w:rFonts w:ascii="Book Antiqua" w:hAnsi="Book Antiqua" w:cs="Times New Roman"/>
          <w:sz w:val="24"/>
          <w:szCs w:val="24"/>
        </w:rPr>
        <w:t xml:space="preserve">a-analysis </w:t>
      </w:r>
      <w:r w:rsidR="00FD738C" w:rsidRPr="007C4B93">
        <w:rPr>
          <w:rFonts w:ascii="Book Antiqua" w:hAnsi="Book Antiqua" w:cs="Times New Roman"/>
          <w:sz w:val="24"/>
          <w:szCs w:val="24"/>
        </w:rPr>
        <w:t xml:space="preserve">of </w:t>
      </w:r>
      <w:r w:rsidR="00FB62CC" w:rsidRPr="007C4B93">
        <w:rPr>
          <w:rFonts w:ascii="Book Antiqua" w:hAnsi="Book Antiqua" w:cs="Times New Roman"/>
          <w:sz w:val="24"/>
          <w:szCs w:val="24"/>
        </w:rPr>
        <w:t xml:space="preserve">15 </w:t>
      </w:r>
      <w:r w:rsidR="00D0718F" w:rsidRPr="007C4B93">
        <w:rPr>
          <w:rFonts w:ascii="Book Antiqua" w:hAnsi="Book Antiqua" w:cs="Times New Roman"/>
          <w:sz w:val="24"/>
          <w:szCs w:val="24"/>
        </w:rPr>
        <w:t>studi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D0718F" w:rsidRPr="007C4B93">
        <w:rPr>
          <w:rFonts w:ascii="Book Antiqua" w:hAnsi="Book Antiqua" w:cs="Times New Roman"/>
          <w:sz w:val="24"/>
          <w:szCs w:val="24"/>
        </w:rPr>
        <w:t xml:space="preserve"> including </w:t>
      </w:r>
      <w:r w:rsidR="00FB62CC" w:rsidRPr="007C4B93">
        <w:rPr>
          <w:rFonts w:ascii="Book Antiqua" w:hAnsi="Book Antiqua" w:cs="Times New Roman"/>
          <w:sz w:val="24"/>
          <w:szCs w:val="24"/>
        </w:rPr>
        <w:t xml:space="preserve">14 </w:t>
      </w:r>
      <w:r w:rsidR="00D0718F" w:rsidRPr="007C4B93">
        <w:rPr>
          <w:rFonts w:ascii="Book Antiqua" w:hAnsi="Book Antiqua" w:cs="Times New Roman"/>
          <w:sz w:val="24"/>
          <w:szCs w:val="24"/>
        </w:rPr>
        <w:t xml:space="preserve">previous </w:t>
      </w:r>
      <w:r w:rsidR="009024FE" w:rsidRPr="007C4B93">
        <w:rPr>
          <w:rFonts w:ascii="Book Antiqua" w:hAnsi="Book Antiqua" w:cs="Times New Roman"/>
          <w:sz w:val="24"/>
          <w:szCs w:val="24"/>
        </w:rPr>
        <w:t xml:space="preserve">published </w:t>
      </w:r>
      <w:r w:rsidR="005B4694" w:rsidRPr="007C4B93">
        <w:rPr>
          <w:rFonts w:ascii="Book Antiqua" w:hAnsi="Book Antiqua" w:cs="Times New Roman"/>
          <w:sz w:val="24"/>
          <w:szCs w:val="24"/>
        </w:rPr>
        <w:t>studies</w:t>
      </w:r>
      <w:r w:rsidR="008F6461" w:rsidRPr="007C4B93">
        <w:rPr>
          <w:rFonts w:ascii="Book Antiqua" w:hAnsi="Book Antiqua" w:cs="Times New Roman"/>
          <w:sz w:val="24"/>
          <w:szCs w:val="24"/>
        </w:rPr>
        <w:t xml:space="preserve"> and our study</w:t>
      </w:r>
      <w:r w:rsidR="00A30F67" w:rsidRPr="007C4B93">
        <w:rPr>
          <w:rFonts w:ascii="Book Antiqua" w:hAnsi="Book Antiqua" w:cs="Times New Roman"/>
          <w:sz w:val="24"/>
          <w:szCs w:val="24"/>
        </w:rPr>
        <w:t>.</w:t>
      </w:r>
    </w:p>
    <w:p w14:paraId="5B542C1A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bookmarkStart w:id="43" w:name="OLE_LINK337"/>
      <w:bookmarkStart w:id="44" w:name="OLE_LINK338"/>
      <w:bookmarkStart w:id="45" w:name="OLE_LINK378"/>
      <w:bookmarkStart w:id="46" w:name="OLE_LINK388"/>
      <w:r w:rsidRPr="007C4B93">
        <w:rPr>
          <w:rFonts w:ascii="Book Antiqua" w:hAnsi="Book Antiqua"/>
          <w:b/>
          <w:sz w:val="24"/>
          <w:szCs w:val="24"/>
        </w:rPr>
        <w:t>MATERIALS AND METHODS</w:t>
      </w:r>
    </w:p>
    <w:bookmarkEnd w:id="43"/>
    <w:bookmarkEnd w:id="44"/>
    <w:bookmarkEnd w:id="45"/>
    <w:bookmarkEnd w:id="46"/>
    <w:p w14:paraId="02AFA0D4" w14:textId="77777777" w:rsidR="008E2CF0" w:rsidRPr="007C4B93" w:rsidRDefault="008E2CF0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b/>
          <w:i/>
          <w:sz w:val="24"/>
          <w:szCs w:val="24"/>
          <w:lang w:eastAsia="zh-CN"/>
        </w:rPr>
      </w:pPr>
      <w:r w:rsidRPr="007C4B93">
        <w:rPr>
          <w:rFonts w:ascii="Book Antiqua" w:eastAsia="宋体" w:hAnsi="Book Antiqua" w:cs="Times New Roman" w:hint="eastAsia"/>
          <w:b/>
          <w:i/>
          <w:sz w:val="24"/>
          <w:szCs w:val="24"/>
          <w:lang w:eastAsia="zh-CN"/>
        </w:rPr>
        <w:t>Case control study</w:t>
      </w:r>
    </w:p>
    <w:p w14:paraId="2595F697" w14:textId="7EE62A97" w:rsidR="005D0E1B" w:rsidRPr="007C4B93" w:rsidRDefault="00587C1D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 w:hint="eastAsia"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 xml:space="preserve">Study </w:t>
      </w:r>
      <w:r w:rsidR="00944CD6" w:rsidRPr="007C4B93">
        <w:rPr>
          <w:rFonts w:ascii="Book Antiqua" w:hAnsi="Book Antiqua" w:cs="Times New Roman"/>
          <w:b/>
          <w:sz w:val="24"/>
          <w:szCs w:val="24"/>
        </w:rPr>
        <w:t>population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944CD6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B5488F" w:rsidRPr="007C4B93">
        <w:rPr>
          <w:rFonts w:ascii="Book Antiqua" w:hAnsi="Book Antiqua" w:cs="Times New Roman"/>
          <w:sz w:val="24"/>
          <w:szCs w:val="24"/>
        </w:rPr>
        <w:t xml:space="preserve">We conducted </w:t>
      </w:r>
      <w:r w:rsidR="00B57ABA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B5488F" w:rsidRPr="007C4B93">
        <w:rPr>
          <w:rFonts w:ascii="Book Antiqua" w:hAnsi="Book Antiqua" w:cs="Times New Roman"/>
          <w:sz w:val="24"/>
          <w:szCs w:val="24"/>
        </w:rPr>
        <w:t xml:space="preserve">case-control study </w:t>
      </w:r>
      <w:r w:rsidR="00B57ABA" w:rsidRPr="007C4B93">
        <w:rPr>
          <w:rFonts w:ascii="Book Antiqua" w:hAnsi="Book Antiqua" w:cs="Times New Roman"/>
          <w:sz w:val="24"/>
          <w:szCs w:val="24"/>
        </w:rPr>
        <w:t>among</w:t>
      </w:r>
      <w:r w:rsidR="00B5488F" w:rsidRPr="007C4B93">
        <w:rPr>
          <w:rFonts w:ascii="Book Antiqua" w:hAnsi="Book Antiqua" w:cs="Times New Roman"/>
          <w:sz w:val="24"/>
          <w:szCs w:val="24"/>
        </w:rPr>
        <w:t xml:space="preserve"> 45</w:t>
      </w:r>
      <w:r w:rsidR="00283D8B" w:rsidRPr="007C4B93">
        <w:rPr>
          <w:rFonts w:ascii="Book Antiqua" w:hAnsi="Book Antiqua" w:cs="Times New Roman"/>
          <w:sz w:val="24"/>
          <w:szCs w:val="24"/>
        </w:rPr>
        <w:t>-</w:t>
      </w:r>
      <w:r w:rsidR="00B5488F" w:rsidRPr="007C4B93">
        <w:rPr>
          <w:rFonts w:ascii="Book Antiqua" w:hAnsi="Book Antiqua" w:cs="Times New Roman"/>
          <w:sz w:val="24"/>
          <w:szCs w:val="24"/>
        </w:rPr>
        <w:t xml:space="preserve"> to 71-year-old men and women who underwent colonos</w:t>
      </w:r>
      <w:r w:rsidR="008E1780" w:rsidRPr="007C4B93">
        <w:rPr>
          <w:rFonts w:ascii="Book Antiqua" w:hAnsi="Book Antiqua" w:cs="Times New Roman"/>
          <w:sz w:val="24"/>
          <w:szCs w:val="24"/>
        </w:rPr>
        <w:t xml:space="preserve">copy </w:t>
      </w:r>
      <w:r w:rsidR="00B5488F" w:rsidRPr="007C4B93">
        <w:rPr>
          <w:rFonts w:ascii="Book Antiqua" w:hAnsi="Book Antiqua" w:cs="Times New Roman"/>
          <w:sz w:val="24"/>
          <w:szCs w:val="24"/>
        </w:rPr>
        <w:t>at a university hospital in Daegu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5488F" w:rsidRPr="007C4B93">
        <w:rPr>
          <w:rFonts w:ascii="Book Antiqua" w:hAnsi="Book Antiqua" w:cs="Times New Roman"/>
          <w:sz w:val="24"/>
          <w:szCs w:val="24"/>
        </w:rPr>
        <w:t xml:space="preserve"> city of Korea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5488F" w:rsidRPr="007C4B93">
        <w:rPr>
          <w:rFonts w:ascii="Book Antiqua" w:hAnsi="Book Antiqua" w:cs="Times New Roman"/>
          <w:sz w:val="24"/>
          <w:szCs w:val="24"/>
        </w:rPr>
        <w:t xml:space="preserve"> from August 2011 to September 2012. </w:t>
      </w:r>
      <w:r w:rsidR="008E1780" w:rsidRPr="007C4B93">
        <w:rPr>
          <w:rFonts w:ascii="Book Antiqua" w:hAnsi="Book Antiqua" w:cs="Times New Roman"/>
          <w:sz w:val="24"/>
          <w:szCs w:val="24"/>
        </w:rPr>
        <w:t>The siz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E1780" w:rsidRPr="007C4B93">
        <w:rPr>
          <w:rFonts w:ascii="Book Antiqua" w:hAnsi="Book Antiqua" w:cs="Times New Roman"/>
          <w:sz w:val="24"/>
          <w:szCs w:val="24"/>
        </w:rPr>
        <w:t xml:space="preserve"> subtype and number of colorectal adenomas were determined through colonoscopy and pathological examination. Polyps were classified as adenomatou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E1780" w:rsidRPr="007C4B93">
        <w:rPr>
          <w:rFonts w:ascii="Book Antiqua" w:hAnsi="Book Antiqua" w:cs="Times New Roman"/>
          <w:sz w:val="24"/>
          <w:szCs w:val="24"/>
        </w:rPr>
        <w:t xml:space="preserve"> hyperplastic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E1780" w:rsidRPr="007C4B93">
        <w:rPr>
          <w:rFonts w:ascii="Book Antiqua" w:hAnsi="Book Antiqua" w:cs="Times New Roman"/>
          <w:sz w:val="24"/>
          <w:szCs w:val="24"/>
        </w:rPr>
        <w:t xml:space="preserve"> or other </w:t>
      </w:r>
      <w:proofErr w:type="spellStart"/>
      <w:r w:rsidR="008E1780" w:rsidRPr="007C4B93">
        <w:rPr>
          <w:rFonts w:ascii="Book Antiqua" w:hAnsi="Book Antiqua" w:cs="Times New Roman"/>
          <w:sz w:val="24"/>
          <w:szCs w:val="24"/>
        </w:rPr>
        <w:t>nonadenomatous</w:t>
      </w:r>
      <w:proofErr w:type="spellEnd"/>
      <w:r w:rsidR="008E1780" w:rsidRPr="007C4B93">
        <w:rPr>
          <w:rFonts w:ascii="Book Antiqua" w:hAnsi="Book Antiqua" w:cs="Times New Roman"/>
          <w:sz w:val="24"/>
          <w:szCs w:val="24"/>
        </w:rPr>
        <w:t>. Only adenomatous polyps were included as cases. We included both first and recurrent adenomas (4.7%).</w:t>
      </w:r>
      <w:r w:rsidR="004C2027" w:rsidRPr="007C4B93">
        <w:rPr>
          <w:rFonts w:ascii="Book Antiqua" w:hAnsi="Book Antiqua" w:cs="Times New Roman"/>
          <w:sz w:val="24"/>
          <w:szCs w:val="24"/>
        </w:rPr>
        <w:t xml:space="preserve"> To minimize the influence of fasting status </w:t>
      </w:r>
      <w:r w:rsidR="004C2027" w:rsidRPr="007C4B93">
        <w:rPr>
          <w:rFonts w:ascii="Book Antiqua" w:hAnsi="Book Antiqua" w:cs="Times New Roman"/>
          <w:sz w:val="24"/>
          <w:szCs w:val="24"/>
        </w:rPr>
        <w:lastRenderedPageBreak/>
        <w:t>or sex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4C2027" w:rsidRPr="007C4B93">
        <w:rPr>
          <w:rFonts w:ascii="Book Antiqua" w:hAnsi="Book Antiqua" w:cs="Times New Roman"/>
          <w:sz w:val="24"/>
          <w:szCs w:val="24"/>
        </w:rPr>
        <w:t xml:space="preserve"> we performed 1:1 matching by fasting status and sex. As a result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4C2027" w:rsidRPr="007C4B93">
        <w:rPr>
          <w:rFonts w:ascii="Book Antiqua" w:hAnsi="Book Antiqua" w:cs="Times New Roman"/>
          <w:sz w:val="24"/>
          <w:szCs w:val="24"/>
        </w:rPr>
        <w:t xml:space="preserve"> a total of 112 cases and 112 matched-controls were included. </w:t>
      </w:r>
      <w:r w:rsidR="00F83116" w:rsidRPr="007C4B93">
        <w:rPr>
          <w:rFonts w:ascii="Book Antiqua" w:hAnsi="Book Antiqua" w:cs="Times New Roman"/>
          <w:sz w:val="24"/>
          <w:szCs w:val="24"/>
        </w:rPr>
        <w:t>This study was approved by the Institutional Review Board of Daegu Catholic University Medical Center. Written informed consent was obtained from all participants.</w:t>
      </w:r>
    </w:p>
    <w:p w14:paraId="6BE7F69B" w14:textId="2512DA0C" w:rsidR="00A24AC2" w:rsidRPr="007C4B93" w:rsidRDefault="008E1780" w:rsidP="008E2CF0">
      <w:pPr>
        <w:wordWrap/>
        <w:adjustRightInd w:val="0"/>
        <w:snapToGrid w:val="0"/>
        <w:spacing w:after="0" w:line="360" w:lineRule="auto"/>
        <w:rPr>
          <w:rFonts w:ascii="Book Antiqua" w:hAnsi="Book Antiqua" w:cs="Times New Roman" w:hint="eastAsia"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Measurement of circulating vitamin D</w:t>
      </w:r>
      <w:r w:rsidR="00283D8B" w:rsidRPr="007C4B93">
        <w:rPr>
          <w:rFonts w:ascii="Book Antiqua" w:hAnsi="Book Antiqua" w:cs="Times New Roman"/>
          <w:b/>
          <w:sz w:val="24"/>
          <w:szCs w:val="24"/>
        </w:rPr>
        <w:t xml:space="preserve"> levels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587C1D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 xml:space="preserve">Participants </w:t>
      </w:r>
      <w:r w:rsidR="00FF54E2" w:rsidRPr="007C4B93">
        <w:rPr>
          <w:rFonts w:ascii="Book Antiqua" w:hAnsi="Book Antiqua" w:cs="Times New Roman"/>
          <w:sz w:val="24"/>
          <w:szCs w:val="24"/>
        </w:rPr>
        <w:t>provided</w:t>
      </w:r>
      <w:r w:rsidRPr="007C4B93">
        <w:rPr>
          <w:rFonts w:ascii="Book Antiqua" w:hAnsi="Book Antiqua" w:cs="Times New Roman"/>
          <w:sz w:val="24"/>
          <w:szCs w:val="24"/>
        </w:rPr>
        <w:t xml:space="preserve"> blood </w:t>
      </w:r>
      <w:r w:rsidR="00FF54E2" w:rsidRPr="007C4B93">
        <w:rPr>
          <w:rFonts w:ascii="Book Antiqua" w:hAnsi="Book Antiqua" w:cs="Times New Roman"/>
          <w:sz w:val="24"/>
          <w:szCs w:val="24"/>
        </w:rPr>
        <w:t xml:space="preserve">samples </w:t>
      </w:r>
      <w:r w:rsidR="00A24AC2" w:rsidRPr="007C4B93">
        <w:rPr>
          <w:rFonts w:ascii="Book Antiqua" w:hAnsi="Book Antiqua" w:cs="Times New Roman"/>
          <w:sz w:val="24"/>
          <w:szCs w:val="24"/>
        </w:rPr>
        <w:t>between</w:t>
      </w:r>
      <w:r w:rsidRPr="007C4B93">
        <w:rPr>
          <w:rFonts w:ascii="Book Antiqua" w:hAnsi="Book Antiqua" w:cs="Times New Roman"/>
          <w:sz w:val="24"/>
          <w:szCs w:val="24"/>
        </w:rPr>
        <w:t xml:space="preserve"> January </w:t>
      </w:r>
      <w:r w:rsidR="00A24AC2" w:rsidRPr="007C4B93">
        <w:rPr>
          <w:rFonts w:ascii="Book Antiqua" w:hAnsi="Book Antiqua" w:cs="Times New Roman"/>
          <w:sz w:val="24"/>
          <w:szCs w:val="24"/>
        </w:rPr>
        <w:t xml:space="preserve">and February </w:t>
      </w:r>
      <w:r w:rsidRPr="007C4B93">
        <w:rPr>
          <w:rFonts w:ascii="Book Antiqua" w:hAnsi="Book Antiqua" w:cs="Times New Roman"/>
          <w:sz w:val="24"/>
          <w:szCs w:val="24"/>
        </w:rPr>
        <w:t xml:space="preserve">2013. </w:t>
      </w:r>
      <w:r w:rsidR="00A24AC2" w:rsidRPr="007C4B93">
        <w:rPr>
          <w:rFonts w:ascii="Book Antiqua" w:hAnsi="Book Antiqua" w:cs="Times New Roman"/>
          <w:sz w:val="24"/>
          <w:szCs w:val="24"/>
        </w:rPr>
        <w:t xml:space="preserve">Blood samples were centrifuged and sent on ice to the </w:t>
      </w:r>
      <w:proofErr w:type="spellStart"/>
      <w:r w:rsidR="00A24AC2" w:rsidRPr="007C4B93">
        <w:rPr>
          <w:rFonts w:ascii="Book Antiqua" w:hAnsi="Book Antiqua" w:cs="Times New Roman"/>
          <w:sz w:val="24"/>
          <w:szCs w:val="24"/>
        </w:rPr>
        <w:t>Neodin</w:t>
      </w:r>
      <w:proofErr w:type="spellEnd"/>
      <w:r w:rsidR="00A24AC2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3D0839" w:rsidRPr="007C4B93">
        <w:rPr>
          <w:rFonts w:ascii="Book Antiqua" w:hAnsi="Book Antiqua" w:cs="Times New Roman"/>
          <w:sz w:val="24"/>
          <w:szCs w:val="24"/>
        </w:rPr>
        <w:t xml:space="preserve">Medical Institute </w:t>
      </w:r>
      <w:r w:rsidR="00A24AC2" w:rsidRPr="007C4B93">
        <w:rPr>
          <w:rFonts w:ascii="Book Antiqua" w:hAnsi="Book Antiqua" w:cs="Times New Roman"/>
          <w:sz w:val="24"/>
          <w:szCs w:val="24"/>
        </w:rPr>
        <w:t>(Seoul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A24AC2" w:rsidRPr="007C4B93">
        <w:rPr>
          <w:rFonts w:ascii="Book Antiqua" w:hAnsi="Book Antiqua" w:cs="Times New Roman"/>
          <w:sz w:val="24"/>
          <w:szCs w:val="24"/>
        </w:rPr>
        <w:t xml:space="preserve"> South Korea). </w:t>
      </w:r>
      <w:r w:rsidRPr="007C4B93">
        <w:rPr>
          <w:rFonts w:ascii="Book Antiqua" w:hAnsi="Book Antiqua" w:cs="Times New Roman"/>
          <w:sz w:val="24"/>
          <w:szCs w:val="24"/>
        </w:rPr>
        <w:t>Concentrations of serum 25(OH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 xml:space="preserve"> were measured </w:t>
      </w:r>
      <w:r w:rsidR="000060AB" w:rsidRPr="007C4B93">
        <w:rPr>
          <w:rFonts w:ascii="Book Antiqua" w:hAnsi="Book Antiqua" w:cs="Times New Roman"/>
          <w:sz w:val="24"/>
          <w:szCs w:val="24"/>
        </w:rPr>
        <w:t xml:space="preserve">using the </w:t>
      </w:r>
      <w:proofErr w:type="spellStart"/>
      <w:r w:rsidRPr="007C4B93">
        <w:rPr>
          <w:rFonts w:ascii="Book Antiqua" w:hAnsi="Book Antiqua" w:cs="Times New Roman"/>
          <w:sz w:val="24"/>
          <w:szCs w:val="24"/>
        </w:rPr>
        <w:t>DiaSorin</w:t>
      </w:r>
      <w:proofErr w:type="spellEnd"/>
      <w:r w:rsidRPr="007C4B93">
        <w:rPr>
          <w:rFonts w:ascii="Book Antiqua" w:hAnsi="Book Antiqua" w:cs="Times New Roman"/>
          <w:sz w:val="24"/>
          <w:szCs w:val="24"/>
        </w:rPr>
        <w:t xml:space="preserve"> radioimmunoassay (RIA) method at </w:t>
      </w:r>
      <w:proofErr w:type="spellStart"/>
      <w:r w:rsidRPr="007C4B93">
        <w:rPr>
          <w:rFonts w:ascii="Book Antiqua" w:hAnsi="Book Antiqua" w:cs="Times New Roman"/>
          <w:sz w:val="24"/>
          <w:szCs w:val="24"/>
        </w:rPr>
        <w:t>N</w:t>
      </w:r>
      <w:r w:rsidR="0078771C" w:rsidRPr="007C4B93">
        <w:rPr>
          <w:rFonts w:ascii="Book Antiqua" w:hAnsi="Book Antiqua" w:cs="Times New Roman"/>
          <w:sz w:val="24"/>
          <w:szCs w:val="24"/>
        </w:rPr>
        <w:t>eodin</w:t>
      </w:r>
      <w:proofErr w:type="spellEnd"/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0060AB" w:rsidRPr="007C4B93">
        <w:rPr>
          <w:rFonts w:ascii="Book Antiqua" w:hAnsi="Book Antiqua" w:cs="Times New Roman"/>
          <w:sz w:val="24"/>
          <w:szCs w:val="24"/>
        </w:rPr>
        <w:t>Medical Institute</w:t>
      </w:r>
      <w:r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A24AC2" w:rsidRPr="007C4B93">
        <w:rPr>
          <w:rFonts w:ascii="Book Antiqua" w:hAnsi="Book Antiqua" w:cs="Times New Roman"/>
          <w:sz w:val="24"/>
          <w:szCs w:val="24"/>
        </w:rPr>
        <w:t>The intra-assay c</w:t>
      </w:r>
      <w:r w:rsidRPr="007C4B93">
        <w:rPr>
          <w:rFonts w:ascii="Book Antiqua" w:hAnsi="Book Antiqua" w:cs="Times New Roman"/>
          <w:sz w:val="24"/>
          <w:szCs w:val="24"/>
        </w:rPr>
        <w:t xml:space="preserve">oefficient of variation (CV) was </w:t>
      </w:r>
      <w:r w:rsidR="00623B6E" w:rsidRPr="007C4B93">
        <w:rPr>
          <w:rFonts w:ascii="Book Antiqua" w:hAnsi="Book Antiqua" w:cs="Times New Roman"/>
          <w:sz w:val="24"/>
          <w:szCs w:val="24"/>
        </w:rPr>
        <w:t>less than 2</w:t>
      </w:r>
      <w:r w:rsidRPr="007C4B93">
        <w:rPr>
          <w:rFonts w:ascii="Book Antiqua" w:hAnsi="Book Antiqua" w:cs="Times New Roman"/>
          <w:sz w:val="24"/>
          <w:szCs w:val="24"/>
        </w:rPr>
        <w:t>%.</w:t>
      </w:r>
      <w:r w:rsidR="00A24AC2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587C1D" w:rsidRPr="007C4B93">
        <w:rPr>
          <w:rFonts w:ascii="Book Antiqua" w:hAnsi="Book Antiqua" w:cs="Times New Roman"/>
          <w:sz w:val="24"/>
          <w:szCs w:val="24"/>
        </w:rPr>
        <w:t>All laboratory technicians w</w:t>
      </w:r>
      <w:r w:rsidR="00A24AC2" w:rsidRPr="007C4B93">
        <w:rPr>
          <w:rFonts w:ascii="Book Antiqua" w:hAnsi="Book Antiqua" w:cs="Times New Roman"/>
          <w:sz w:val="24"/>
          <w:szCs w:val="24"/>
        </w:rPr>
        <w:t>ere blinded to the case status.</w:t>
      </w:r>
    </w:p>
    <w:p w14:paraId="1B88A179" w14:textId="2E1CEE3A" w:rsidR="008B6173" w:rsidRPr="007C4B93" w:rsidRDefault="00587C1D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 xml:space="preserve">Assessment of </w:t>
      </w:r>
      <w:r w:rsidR="002249FF" w:rsidRPr="007C4B93">
        <w:rPr>
          <w:rFonts w:ascii="Book Antiqua" w:hAnsi="Book Antiqua" w:cs="Times New Roman"/>
          <w:b/>
          <w:sz w:val="24"/>
          <w:szCs w:val="24"/>
        </w:rPr>
        <w:t>lifestyle factors</w:t>
      </w:r>
      <w:r w:rsidR="008E2CF0"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: </w:t>
      </w:r>
      <w:r w:rsidR="00113952" w:rsidRPr="007C4B93">
        <w:rPr>
          <w:rFonts w:ascii="Book Antiqua" w:hAnsi="Book Antiqua" w:cs="Times New Roman"/>
          <w:sz w:val="24"/>
          <w:szCs w:val="24"/>
        </w:rPr>
        <w:t xml:space="preserve">We asked </w:t>
      </w:r>
      <w:r w:rsidR="00D92EEA" w:rsidRPr="007C4B93">
        <w:rPr>
          <w:rFonts w:ascii="Book Antiqua" w:hAnsi="Book Antiqua" w:cs="Times New Roman"/>
          <w:sz w:val="24"/>
          <w:szCs w:val="24"/>
        </w:rPr>
        <w:t xml:space="preserve">participants </w:t>
      </w:r>
      <w:r w:rsidR="000060AB" w:rsidRPr="007C4B93">
        <w:rPr>
          <w:rFonts w:ascii="Book Antiqua" w:hAnsi="Book Antiqua" w:cs="Times New Roman"/>
          <w:sz w:val="24"/>
          <w:szCs w:val="24"/>
        </w:rPr>
        <w:t xml:space="preserve">for </w:t>
      </w:r>
      <w:r w:rsidR="00113952" w:rsidRPr="007C4B93">
        <w:rPr>
          <w:rFonts w:ascii="Book Antiqua" w:hAnsi="Book Antiqua" w:cs="Times New Roman"/>
          <w:sz w:val="24"/>
          <w:szCs w:val="24"/>
        </w:rPr>
        <w:t xml:space="preserve">information </w:t>
      </w:r>
      <w:r w:rsidR="000060AB" w:rsidRPr="007C4B93">
        <w:rPr>
          <w:rFonts w:ascii="Book Antiqua" w:hAnsi="Book Antiqua" w:cs="Times New Roman"/>
          <w:sz w:val="24"/>
          <w:szCs w:val="24"/>
        </w:rPr>
        <w:t xml:space="preserve">about </w:t>
      </w:r>
      <w:r w:rsidRPr="007C4B93">
        <w:rPr>
          <w:rFonts w:ascii="Book Antiqua" w:hAnsi="Book Antiqua" w:cs="Times New Roman"/>
          <w:sz w:val="24"/>
          <w:szCs w:val="24"/>
        </w:rPr>
        <w:t>their demographic characteristic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3514F3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E420C" w:rsidRPr="007C4B93">
        <w:rPr>
          <w:rFonts w:ascii="Book Antiqua" w:hAnsi="Book Antiqua" w:cs="Times New Roman"/>
          <w:sz w:val="24"/>
          <w:szCs w:val="24"/>
        </w:rPr>
        <w:t>lifestyle factor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AE420C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E64D5D" w:rsidRPr="007C4B93">
        <w:rPr>
          <w:rFonts w:ascii="Book Antiqua" w:hAnsi="Book Antiqua" w:cs="Times New Roman"/>
          <w:sz w:val="24"/>
          <w:szCs w:val="24"/>
        </w:rPr>
        <w:t xml:space="preserve">and family history of colorectal cancer. Dietary </w:t>
      </w:r>
      <w:r w:rsidR="00122CB7" w:rsidRPr="007C4B93">
        <w:rPr>
          <w:rFonts w:ascii="Book Antiqua" w:hAnsi="Book Antiqua" w:cs="Times New Roman"/>
          <w:sz w:val="24"/>
          <w:szCs w:val="24"/>
        </w:rPr>
        <w:t xml:space="preserve">intake was assessed using a validated </w:t>
      </w:r>
      <w:r w:rsidR="00E64D5D" w:rsidRPr="007C4B93">
        <w:rPr>
          <w:rFonts w:ascii="Book Antiqua" w:hAnsi="Book Antiqua" w:cs="Times New Roman"/>
          <w:sz w:val="24"/>
          <w:szCs w:val="24"/>
        </w:rPr>
        <w:t>f</w:t>
      </w:r>
      <w:r w:rsidR="00122CB7" w:rsidRPr="007C4B93">
        <w:rPr>
          <w:rFonts w:ascii="Book Antiqua" w:hAnsi="Book Antiqua" w:cs="Times New Roman"/>
          <w:sz w:val="24"/>
          <w:szCs w:val="24"/>
        </w:rPr>
        <w:t xml:space="preserve">ood </w:t>
      </w:r>
      <w:r w:rsidR="00E64D5D" w:rsidRPr="007C4B93">
        <w:rPr>
          <w:rFonts w:ascii="Book Antiqua" w:hAnsi="Book Antiqua" w:cs="Times New Roman"/>
          <w:sz w:val="24"/>
          <w:szCs w:val="24"/>
        </w:rPr>
        <w:t>f</w:t>
      </w:r>
      <w:r w:rsidR="00122CB7" w:rsidRPr="007C4B93">
        <w:rPr>
          <w:rFonts w:ascii="Book Antiqua" w:hAnsi="Book Antiqua" w:cs="Times New Roman"/>
          <w:sz w:val="24"/>
          <w:szCs w:val="24"/>
        </w:rPr>
        <w:t xml:space="preserve">requency </w:t>
      </w:r>
      <w:r w:rsidR="00E64D5D" w:rsidRPr="007C4B93">
        <w:rPr>
          <w:rFonts w:ascii="Book Antiqua" w:hAnsi="Book Antiqua" w:cs="Times New Roman"/>
          <w:sz w:val="24"/>
          <w:szCs w:val="24"/>
        </w:rPr>
        <w:t>q</w:t>
      </w:r>
      <w:r w:rsidR="00122CB7" w:rsidRPr="007C4B93">
        <w:rPr>
          <w:rFonts w:ascii="Book Antiqua" w:hAnsi="Book Antiqua" w:cs="Times New Roman"/>
          <w:sz w:val="24"/>
          <w:szCs w:val="24"/>
        </w:rPr>
        <w:t>uestionnaire (FFQ</w:t>
      </w:r>
      <w:proofErr w:type="gramStart"/>
      <w:r w:rsidR="00122CB7" w:rsidRPr="007C4B93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48L0F1dGhvcj48WWVhcj4yMDA3PC9ZZWFyPjxSZWNO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</w:fldData>
        </w:fldChar>
      </w:r>
      <w:r w:rsidR="00C96A40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96A40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48L0F1dGhvcj48WWVhcj4yMDA3PC9ZZWFyPjxSZWNO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</w:fldData>
        </w:fldChar>
      </w:r>
      <w:r w:rsidR="00C96A40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96A40" w:rsidRPr="007C4B93">
        <w:rPr>
          <w:rFonts w:ascii="Book Antiqua" w:hAnsi="Book Antiqua" w:cs="Times New Roman"/>
          <w:sz w:val="24"/>
          <w:szCs w:val="24"/>
        </w:rPr>
      </w:r>
      <w:r w:rsidR="00C96A40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Ahn, 2007 #142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E64D5D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3167F4" w:rsidRPr="007C4B93">
        <w:rPr>
          <w:rFonts w:ascii="Book Antiqua" w:hAnsi="Book Antiqua" w:cs="Times New Roman"/>
          <w:kern w:val="0"/>
          <w:sz w:val="24"/>
          <w:szCs w:val="24"/>
        </w:rPr>
        <w:t>The h</w:t>
      </w:r>
      <w:r w:rsidRPr="007C4B93">
        <w:rPr>
          <w:rFonts w:ascii="Book Antiqua" w:hAnsi="Book Antiqua" w:cs="Times New Roman"/>
          <w:kern w:val="0"/>
          <w:sz w:val="24"/>
          <w:szCs w:val="24"/>
        </w:rPr>
        <w:t xml:space="preserve">eight and weight </w:t>
      </w:r>
      <w:r w:rsidR="003167F4" w:rsidRPr="007C4B93">
        <w:rPr>
          <w:rFonts w:ascii="Book Antiqua" w:hAnsi="Book Antiqua" w:cs="Times New Roman"/>
          <w:kern w:val="0"/>
          <w:sz w:val="24"/>
          <w:szCs w:val="24"/>
        </w:rPr>
        <w:t xml:space="preserve">of participants </w:t>
      </w:r>
      <w:r w:rsidRPr="007C4B93">
        <w:rPr>
          <w:rFonts w:ascii="Book Antiqua" w:hAnsi="Book Antiqua" w:cs="Times New Roman"/>
          <w:kern w:val="0"/>
          <w:sz w:val="24"/>
          <w:szCs w:val="24"/>
        </w:rPr>
        <w:t xml:space="preserve">were </w:t>
      </w:r>
      <w:r w:rsidR="005417AC" w:rsidRPr="007C4B93">
        <w:rPr>
          <w:rFonts w:ascii="Book Antiqua" w:hAnsi="Book Antiqua" w:cs="Times New Roman"/>
          <w:kern w:val="0"/>
          <w:sz w:val="24"/>
          <w:szCs w:val="24"/>
        </w:rPr>
        <w:t xml:space="preserve">directly </w:t>
      </w:r>
      <w:r w:rsidRPr="007C4B93">
        <w:rPr>
          <w:rFonts w:ascii="Book Antiqua" w:hAnsi="Book Antiqua" w:cs="Times New Roman"/>
          <w:kern w:val="0"/>
          <w:sz w:val="24"/>
          <w:szCs w:val="24"/>
        </w:rPr>
        <w:t>measured</w:t>
      </w:r>
      <w:r w:rsidR="004E3863" w:rsidRPr="007C4B93">
        <w:rPr>
          <w:rFonts w:ascii="Book Antiqua" w:hAnsi="Book Antiqua" w:cs="Times New Roman"/>
          <w:kern w:val="0"/>
          <w:sz w:val="24"/>
          <w:szCs w:val="24"/>
        </w:rPr>
        <w:t>,</w:t>
      </w:r>
      <w:r w:rsidRPr="007C4B93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417AC" w:rsidRPr="007C4B93">
        <w:rPr>
          <w:rFonts w:ascii="Book Antiqua" w:hAnsi="Book Antiqua" w:cs="Times New Roman"/>
          <w:kern w:val="0"/>
          <w:sz w:val="24"/>
          <w:szCs w:val="24"/>
        </w:rPr>
        <w:t>and</w:t>
      </w:r>
      <w:r w:rsidRPr="007C4B93">
        <w:rPr>
          <w:rStyle w:val="ab"/>
          <w:rFonts w:ascii="Book Antiqua" w:hAnsi="Book Antiqua" w:cs="Times New Roman"/>
          <w:sz w:val="24"/>
          <w:szCs w:val="24"/>
        </w:rPr>
        <w:t xml:space="preserve"> </w:t>
      </w:r>
      <w:r w:rsidR="008C7B4E" w:rsidRPr="007C4B93">
        <w:rPr>
          <w:rStyle w:val="ab"/>
          <w:rFonts w:ascii="Book Antiqua" w:hAnsi="Book Antiqua" w:cs="Times New Roman"/>
          <w:sz w:val="24"/>
          <w:szCs w:val="24"/>
        </w:rPr>
        <w:t xml:space="preserve">the </w:t>
      </w:r>
      <w:bookmarkStart w:id="47" w:name="OLE_LINK724"/>
      <w:bookmarkStart w:id="48" w:name="OLE_LINK725"/>
      <w:r w:rsidRPr="007C4B93">
        <w:rPr>
          <w:rFonts w:ascii="Book Antiqua" w:hAnsi="Book Antiqua" w:cs="Times New Roman"/>
          <w:sz w:val="24"/>
          <w:szCs w:val="24"/>
        </w:rPr>
        <w:t>body mass index</w:t>
      </w:r>
      <w:bookmarkEnd w:id="47"/>
      <w:bookmarkEnd w:id="48"/>
      <w:r w:rsidRPr="007C4B93">
        <w:rPr>
          <w:rFonts w:ascii="Book Antiqua" w:hAnsi="Book Antiqua" w:cs="Times New Roman"/>
          <w:sz w:val="24"/>
          <w:szCs w:val="24"/>
        </w:rPr>
        <w:t xml:space="preserve"> (BMI) was calculated by dividing the weight in kilograms by the square of </w:t>
      </w:r>
      <w:r w:rsidR="00566122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Pr="007C4B93">
        <w:rPr>
          <w:rFonts w:ascii="Book Antiqua" w:hAnsi="Book Antiqua" w:cs="Times New Roman"/>
          <w:sz w:val="24"/>
          <w:szCs w:val="24"/>
        </w:rPr>
        <w:t xml:space="preserve">height in meters. 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Participants were asked about </w:t>
      </w:r>
      <w:r w:rsidR="00566122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age at which they started and/or quit drinking and </w:t>
      </w:r>
      <w:r w:rsidR="00566122" w:rsidRPr="007C4B93">
        <w:rPr>
          <w:rFonts w:ascii="Book Antiqua" w:hAnsi="Book Antiqua" w:cs="Times New Roman"/>
          <w:sz w:val="24"/>
          <w:szCs w:val="24"/>
        </w:rPr>
        <w:t xml:space="preserve">about 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the amount and frequency of </w:t>
      </w:r>
      <w:r w:rsidR="00566122" w:rsidRPr="007C4B93">
        <w:rPr>
          <w:rFonts w:ascii="Book Antiqua" w:hAnsi="Book Antiqua" w:cs="Times New Roman"/>
          <w:sz w:val="24"/>
          <w:szCs w:val="24"/>
        </w:rPr>
        <w:t xml:space="preserve">consuming </w:t>
      </w:r>
      <w:r w:rsidR="00B04C27" w:rsidRPr="007C4B93">
        <w:rPr>
          <w:rFonts w:ascii="Book Antiqua" w:hAnsi="Book Antiqua" w:cs="Times New Roman"/>
          <w:sz w:val="24"/>
          <w:szCs w:val="24"/>
        </w:rPr>
        <w:t>alcoholic beverag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 such as rice wine (</w:t>
      </w:r>
      <w:proofErr w:type="spellStart"/>
      <w:r w:rsidR="00B04C27" w:rsidRPr="007C4B93">
        <w:rPr>
          <w:rFonts w:ascii="Book Antiqua" w:hAnsi="Book Antiqua" w:cs="Times New Roman"/>
          <w:sz w:val="24"/>
          <w:szCs w:val="24"/>
        </w:rPr>
        <w:t>makgeolli</w:t>
      </w:r>
      <w:proofErr w:type="spellEnd"/>
      <w:r w:rsidR="00B04C27" w:rsidRPr="007C4B93">
        <w:rPr>
          <w:rFonts w:ascii="Book Antiqua" w:hAnsi="Book Antiqua" w:cs="Times New Roman"/>
          <w:sz w:val="24"/>
          <w:szCs w:val="24"/>
        </w:rPr>
        <w:t>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 win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 be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 and liquor. Questions regarding cigarette smoking habits included </w:t>
      </w:r>
      <w:r w:rsidR="00012EA3" w:rsidRPr="007C4B93">
        <w:rPr>
          <w:rFonts w:ascii="Book Antiqua" w:hAnsi="Book Antiqua" w:cs="Times New Roman"/>
          <w:sz w:val="24"/>
          <w:szCs w:val="24"/>
        </w:rPr>
        <w:t xml:space="preserve">queries about whether the participant </w:t>
      </w:r>
      <w:r w:rsidR="00A34084" w:rsidRPr="007C4B93">
        <w:rPr>
          <w:rFonts w:ascii="Book Antiqua" w:hAnsi="Book Antiqua" w:cs="Times New Roman"/>
          <w:sz w:val="24"/>
          <w:szCs w:val="24"/>
        </w:rPr>
        <w:t>smoked</w:t>
      </w:r>
      <w:r w:rsidR="00060F35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B04C27" w:rsidRPr="007C4B93">
        <w:rPr>
          <w:rFonts w:ascii="Book Antiqua" w:hAnsi="Book Antiqua" w:cs="Times New Roman"/>
          <w:sz w:val="24"/>
          <w:szCs w:val="24"/>
        </w:rPr>
        <w:t>more than 20 packs of cigarett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8316C3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B04C27" w:rsidRPr="007C4B93">
        <w:rPr>
          <w:rFonts w:ascii="Book Antiqua" w:hAnsi="Book Antiqua" w:cs="Times New Roman"/>
          <w:sz w:val="24"/>
          <w:szCs w:val="24"/>
        </w:rPr>
        <w:t>age of smoking initiation and cessatio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 the amount of cigarettes smoked per day during regular smoking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 and </w:t>
      </w:r>
      <w:r w:rsidR="008316C3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B04C27" w:rsidRPr="007C4B93">
        <w:rPr>
          <w:rFonts w:ascii="Book Antiqua" w:hAnsi="Book Antiqua" w:cs="Times New Roman"/>
          <w:sz w:val="24"/>
          <w:szCs w:val="24"/>
        </w:rPr>
        <w:t>total duration of regular cigarette smoking. T</w:t>
      </w:r>
      <w:r w:rsidR="00C8213E" w:rsidRPr="007C4B93">
        <w:rPr>
          <w:rFonts w:ascii="Book Antiqua" w:hAnsi="Book Antiqua" w:cs="Times New Roman"/>
          <w:sz w:val="24"/>
          <w:szCs w:val="24"/>
        </w:rPr>
        <w:t>he t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otal pack years of smoking was calculated based on </w:t>
      </w:r>
      <w:r w:rsidR="008969C8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B04C27" w:rsidRPr="007C4B93">
        <w:rPr>
          <w:rFonts w:ascii="Book Antiqua" w:hAnsi="Book Antiqua" w:cs="Times New Roman"/>
          <w:sz w:val="24"/>
          <w:szCs w:val="24"/>
        </w:rPr>
        <w:t xml:space="preserve">total duration of regular cigarette smoking and </w:t>
      </w:r>
      <w:r w:rsidR="008969C8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B04C27" w:rsidRPr="007C4B93">
        <w:rPr>
          <w:rFonts w:ascii="Book Antiqua" w:hAnsi="Book Antiqua" w:cs="Times New Roman"/>
          <w:sz w:val="24"/>
          <w:szCs w:val="24"/>
        </w:rPr>
        <w:t>amount of cigarettes smoked per day during regular smoking.</w:t>
      </w:r>
      <w:r w:rsidR="00872414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 xml:space="preserve">The metabolic equivalent of task (MET)-hours per week was calculated for physical activity. </w:t>
      </w:r>
    </w:p>
    <w:p w14:paraId="00BCA661" w14:textId="097094AA" w:rsidR="00A95F24" w:rsidRPr="007C4B93" w:rsidRDefault="00A95F24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 xml:space="preserve">Statistical </w:t>
      </w:r>
      <w:r w:rsidR="006600DB" w:rsidRPr="007C4B93">
        <w:rPr>
          <w:rFonts w:ascii="Book Antiqua" w:hAnsi="Book Antiqua" w:cs="Times New Roman"/>
          <w:b/>
          <w:sz w:val="24"/>
          <w:szCs w:val="24"/>
        </w:rPr>
        <w:t>analysis</w:t>
      </w:r>
      <w:r w:rsidR="00B23C9A"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: </w:t>
      </w:r>
      <w:r w:rsidRPr="007C4B93">
        <w:rPr>
          <w:rFonts w:ascii="Book Antiqua" w:hAnsi="Book Antiqua" w:cs="Times New Roman"/>
          <w:sz w:val="24"/>
          <w:szCs w:val="24"/>
        </w:rPr>
        <w:t xml:space="preserve">The characteristics of </w:t>
      </w:r>
      <w:r w:rsidR="006A3B64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Pr="007C4B93">
        <w:rPr>
          <w:rFonts w:ascii="Book Antiqua" w:hAnsi="Book Antiqua" w:cs="Times New Roman"/>
          <w:sz w:val="24"/>
          <w:szCs w:val="24"/>
        </w:rPr>
        <w:t xml:space="preserve">participants were compared between cases and controls </w:t>
      </w:r>
      <w:r w:rsidR="008969C8" w:rsidRPr="007C4B93">
        <w:rPr>
          <w:rFonts w:ascii="Book Antiqua" w:hAnsi="Book Antiqua" w:cs="Times New Roman"/>
          <w:sz w:val="24"/>
          <w:szCs w:val="24"/>
        </w:rPr>
        <w:t xml:space="preserve">using the </w:t>
      </w:r>
      <w:r w:rsidRPr="007C4B93">
        <w:rPr>
          <w:rFonts w:ascii="Book Antiqua" w:hAnsi="Book Antiqua" w:cs="Times New Roman"/>
          <w:sz w:val="24"/>
          <w:szCs w:val="24"/>
        </w:rPr>
        <w:t>means and standard deviations (SD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s</w:t>
      </w:r>
      <w:r w:rsidRPr="007C4B93">
        <w:rPr>
          <w:rFonts w:ascii="Book Antiqua" w:hAnsi="Book Antiqua" w:cs="Times New Roman"/>
          <w:sz w:val="24"/>
          <w:szCs w:val="24"/>
        </w:rPr>
        <w:t xml:space="preserve">) for continuous variables or </w:t>
      </w:r>
      <w:r w:rsidR="008969C8" w:rsidRPr="007C4B93">
        <w:rPr>
          <w:rFonts w:ascii="Book Antiqua" w:hAnsi="Book Antiqua" w:cs="Times New Roman"/>
          <w:sz w:val="24"/>
          <w:szCs w:val="24"/>
        </w:rPr>
        <w:t xml:space="preserve">using the </w:t>
      </w:r>
      <w:r w:rsidRPr="007C4B93">
        <w:rPr>
          <w:rFonts w:ascii="Book Antiqua" w:hAnsi="Book Antiqua" w:cs="Times New Roman"/>
          <w:sz w:val="24"/>
          <w:szCs w:val="24"/>
        </w:rPr>
        <w:t xml:space="preserve">frequencies and percentages </w:t>
      </w:r>
      <w:r w:rsidR="008969C8" w:rsidRPr="007C4B93">
        <w:rPr>
          <w:rFonts w:ascii="Book Antiqua" w:hAnsi="Book Antiqua" w:cs="Times New Roman"/>
          <w:sz w:val="24"/>
          <w:szCs w:val="24"/>
        </w:rPr>
        <w:t xml:space="preserve">for </w:t>
      </w:r>
      <w:r w:rsidRPr="007C4B93">
        <w:rPr>
          <w:rFonts w:ascii="Book Antiqua" w:hAnsi="Book Antiqua" w:cs="Times New Roman"/>
          <w:sz w:val="24"/>
          <w:szCs w:val="24"/>
        </w:rPr>
        <w:t>categorical variables. The differences between continuous variables were analyzed by paired t-test</w:t>
      </w:r>
      <w:r w:rsidR="00B40737" w:rsidRPr="007C4B93">
        <w:rPr>
          <w:rFonts w:ascii="Book Antiqua" w:hAnsi="Book Antiqua" w:cs="Times New Roman"/>
          <w:sz w:val="24"/>
          <w:szCs w:val="24"/>
        </w:rPr>
        <w:t>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 those </w:t>
      </w:r>
      <w:r w:rsidRPr="007C4B93">
        <w:rPr>
          <w:rFonts w:ascii="Book Antiqua" w:hAnsi="Book Antiqua" w:cs="Times New Roman"/>
          <w:sz w:val="24"/>
          <w:szCs w:val="24"/>
        </w:rPr>
        <w:lastRenderedPageBreak/>
        <w:t xml:space="preserve">between categorical variables were analyzed </w:t>
      </w:r>
      <w:r w:rsidR="00B40737" w:rsidRPr="007C4B93">
        <w:rPr>
          <w:rFonts w:ascii="Book Antiqua" w:hAnsi="Book Antiqua" w:cs="Times New Roman"/>
          <w:sz w:val="24"/>
          <w:szCs w:val="24"/>
        </w:rPr>
        <w:t xml:space="preserve">using </w:t>
      </w:r>
      <w:r w:rsidRPr="007C4B93">
        <w:rPr>
          <w:rFonts w:ascii="Book Antiqua" w:hAnsi="Book Antiqua" w:cs="Times New Roman"/>
          <w:sz w:val="24"/>
          <w:szCs w:val="24"/>
        </w:rPr>
        <w:t>the Mantel-</w:t>
      </w:r>
      <w:proofErr w:type="spellStart"/>
      <w:r w:rsidRPr="007C4B93">
        <w:rPr>
          <w:rFonts w:ascii="Book Antiqua" w:hAnsi="Book Antiqua" w:cs="Times New Roman"/>
          <w:sz w:val="24"/>
          <w:szCs w:val="24"/>
        </w:rPr>
        <w:t>Haenszel</w:t>
      </w:r>
      <w:proofErr w:type="spellEnd"/>
      <w:r w:rsidRPr="007C4B93">
        <w:rPr>
          <w:rFonts w:ascii="Book Antiqua" w:hAnsi="Book Antiqua" w:cs="Times New Roman"/>
          <w:sz w:val="24"/>
          <w:szCs w:val="24"/>
        </w:rPr>
        <w:t xml:space="preserve"> test. We used conditional logistic regression analysis to obtain </w:t>
      </w:r>
      <w:r w:rsidR="00EA3C09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Pr="007C4B93">
        <w:rPr>
          <w:rFonts w:ascii="Book Antiqua" w:hAnsi="Book Antiqua" w:cs="Times New Roman"/>
          <w:sz w:val="24"/>
          <w:szCs w:val="24"/>
        </w:rPr>
        <w:t xml:space="preserve">odds ratios (ORs) and 95% confidence intervals (CIs) of colorectal adenoma according to the quartile of </w:t>
      </w:r>
      <w:r w:rsidR="006A3B64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Pr="007C4B93">
        <w:rPr>
          <w:rFonts w:ascii="Book Antiqua" w:hAnsi="Book Antiqua" w:cs="Times New Roman"/>
          <w:sz w:val="24"/>
          <w:szCs w:val="24"/>
        </w:rPr>
        <w:t>25(OH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2126B2" w:rsidRPr="007C4B93">
        <w:rPr>
          <w:rFonts w:ascii="Book Antiqua" w:hAnsi="Book Antiqua" w:cs="Times New Roman"/>
          <w:sz w:val="24"/>
          <w:szCs w:val="24"/>
        </w:rPr>
        <w:t xml:space="preserve"> levels</w:t>
      </w:r>
      <w:r w:rsidRPr="007C4B93">
        <w:rPr>
          <w:rFonts w:ascii="Book Antiqua" w:hAnsi="Book Antiqua" w:cs="Times New Roman"/>
          <w:sz w:val="24"/>
          <w:szCs w:val="24"/>
        </w:rPr>
        <w:t>. A test for trend</w:t>
      </w:r>
      <w:r w:rsidR="00EA3C09" w:rsidRPr="007C4B93">
        <w:rPr>
          <w:rFonts w:ascii="Book Antiqua" w:hAnsi="Book Antiqua" w:cs="Times New Roman"/>
          <w:sz w:val="24"/>
          <w:szCs w:val="24"/>
        </w:rPr>
        <w:t>s</w:t>
      </w:r>
      <w:r w:rsidRPr="007C4B93">
        <w:rPr>
          <w:rFonts w:ascii="Book Antiqua" w:hAnsi="Book Antiqua" w:cs="Times New Roman"/>
          <w:sz w:val="24"/>
          <w:szCs w:val="24"/>
        </w:rPr>
        <w:t xml:space="preserve"> was </w:t>
      </w:r>
      <w:r w:rsidR="00EA3C09" w:rsidRPr="007C4B93">
        <w:rPr>
          <w:rFonts w:ascii="Book Antiqua" w:hAnsi="Book Antiqua" w:cs="Times New Roman"/>
          <w:sz w:val="24"/>
          <w:szCs w:val="24"/>
        </w:rPr>
        <w:t xml:space="preserve">performed </w:t>
      </w:r>
      <w:r w:rsidRPr="007C4B93">
        <w:rPr>
          <w:rFonts w:ascii="Book Antiqua" w:hAnsi="Book Antiqua" w:cs="Times New Roman"/>
          <w:sz w:val="24"/>
          <w:szCs w:val="24"/>
        </w:rPr>
        <w:t>by including the median of each 25(OH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6A3B64" w:rsidRPr="007C4B93">
        <w:rPr>
          <w:rFonts w:ascii="Book Antiqua" w:hAnsi="Book Antiqua" w:cs="Times New Roman"/>
          <w:sz w:val="24"/>
          <w:szCs w:val="24"/>
        </w:rPr>
        <w:t xml:space="preserve">quartile </w:t>
      </w:r>
      <w:r w:rsidRPr="007C4B93">
        <w:rPr>
          <w:rFonts w:ascii="Book Antiqua" w:hAnsi="Book Antiqua" w:cs="Times New Roman"/>
          <w:sz w:val="24"/>
          <w:szCs w:val="24"/>
        </w:rPr>
        <w:t>as a continuous variable. We adjus</w:t>
      </w:r>
      <w:r w:rsidR="00B35539" w:rsidRPr="007C4B93">
        <w:rPr>
          <w:rFonts w:ascii="Book Antiqua" w:hAnsi="Book Antiqua" w:cs="Times New Roman"/>
          <w:sz w:val="24"/>
          <w:szCs w:val="24"/>
        </w:rPr>
        <w:t>t</w:t>
      </w:r>
      <w:r w:rsidRPr="007C4B93">
        <w:rPr>
          <w:rFonts w:ascii="Book Antiqua" w:hAnsi="Book Antiqua" w:cs="Times New Roman"/>
          <w:sz w:val="24"/>
          <w:szCs w:val="24"/>
        </w:rPr>
        <w:t>ed for age (year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continuous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BMI (kg/m</w:t>
      </w:r>
      <w:r w:rsidRPr="007C4B9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18.5&lt;-23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3-&lt;25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&gt;25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lcohol drinking (men: nondrink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ast drink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≤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1/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mo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-4/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mo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-3/</w:t>
      </w:r>
      <w:proofErr w:type="spellStart"/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wk</w:t>
      </w:r>
      <w:proofErr w:type="spellEnd"/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eastAsia="Malgun Gothic" w:hAnsi="Book Antiqua" w:cs="Times New Roman"/>
          <w:sz w:val="24"/>
          <w:szCs w:val="24"/>
        </w:rPr>
        <w:t>≥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4/</w:t>
      </w:r>
      <w:proofErr w:type="spellStart"/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wk</w:t>
      </w:r>
      <w:proofErr w:type="spellEnd"/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women: nondrink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ever drinker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smoking status (men: nev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0-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&lt;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20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0-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&lt;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30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&gt;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30 pack-years of smoking; women: nev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ever smoker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folate intake (mcg/d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continuous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 menopausal status and hormone replacement use for women only (premenopausal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ostmenopausal without hormone replacement therap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ostmenopausal with hormone replacement therap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ostmenopausal with nonresponse about hormone replacement therapy). </w:t>
      </w:r>
      <w:r w:rsidR="00DD7D80" w:rsidRPr="007C4B93">
        <w:rPr>
          <w:rFonts w:ascii="Book Antiqua" w:hAnsi="Book Antiqua" w:cs="Times New Roman"/>
          <w:sz w:val="24"/>
          <w:szCs w:val="24"/>
        </w:rPr>
        <w:t xml:space="preserve">We examined whether the associations differed by adenoma </w:t>
      </w:r>
      <w:r w:rsidR="00B65E3C" w:rsidRPr="007C4B93">
        <w:rPr>
          <w:rFonts w:ascii="Book Antiqua" w:hAnsi="Book Antiqua" w:cs="Times New Roman"/>
          <w:sz w:val="24"/>
          <w:szCs w:val="24"/>
        </w:rPr>
        <w:t>calcium intake (media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65E3C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C1EDF" w:rsidRPr="007C4B93">
        <w:rPr>
          <w:rFonts w:ascii="Book Antiqua" w:hAnsi="Book Antiqua" w:cs="Times New Roman"/>
          <w:sz w:val="24"/>
          <w:szCs w:val="24"/>
        </w:rPr>
        <w:t>&lt;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E653E9" w:rsidRPr="007C4B93">
        <w:rPr>
          <w:rFonts w:ascii="Book Antiqua" w:hAnsi="Book Antiqua" w:cs="Times New Roman"/>
          <w:sz w:val="24"/>
          <w:szCs w:val="24"/>
        </w:rPr>
        <w:t>412.5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65E3C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C1EDF" w:rsidRPr="007C4B93">
        <w:rPr>
          <w:rFonts w:ascii="Book Antiqua" w:hAnsi="Book Antiqua" w:cs="Times New Roman"/>
          <w:sz w:val="24"/>
          <w:szCs w:val="24"/>
        </w:rPr>
        <w:t>≥</w:t>
      </w:r>
      <w:r w:rsidR="008E2CF0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E653E9" w:rsidRPr="007C4B93">
        <w:rPr>
          <w:rFonts w:ascii="Book Antiqua" w:hAnsi="Book Antiqua" w:cs="Times New Roman"/>
          <w:sz w:val="24"/>
          <w:szCs w:val="24"/>
        </w:rPr>
        <w:t>412</w:t>
      </w:r>
      <w:r w:rsidR="00B65E3C" w:rsidRPr="007C4B93">
        <w:rPr>
          <w:rFonts w:ascii="Book Antiqua" w:hAnsi="Book Antiqua" w:cs="Times New Roman"/>
          <w:sz w:val="24"/>
          <w:szCs w:val="24"/>
        </w:rPr>
        <w:t>.5 mg/d)</w:t>
      </w:r>
      <w:r w:rsidR="00DD7D80" w:rsidRPr="007C4B93">
        <w:rPr>
          <w:rFonts w:ascii="Book Antiqua" w:hAnsi="Book Antiqua" w:cs="Times New Roman"/>
          <w:sz w:val="24"/>
          <w:szCs w:val="24"/>
        </w:rPr>
        <w:t xml:space="preserve">. We used the likelihood ratio test (LRT) to test the null hypothesis that there was no interaction </w:t>
      </w:r>
      <w:r w:rsidR="00CE41D6" w:rsidRPr="007C4B93">
        <w:rPr>
          <w:rFonts w:ascii="Book Antiqua" w:hAnsi="Book Antiqua" w:cs="Times New Roman"/>
          <w:sz w:val="24"/>
          <w:szCs w:val="24"/>
        </w:rPr>
        <w:t xml:space="preserve">due to the </w:t>
      </w:r>
      <w:r w:rsidR="00DD7D80" w:rsidRPr="007C4B93">
        <w:rPr>
          <w:rFonts w:ascii="Book Antiqua" w:hAnsi="Book Antiqua" w:cs="Times New Roman"/>
          <w:sz w:val="24"/>
          <w:szCs w:val="24"/>
        </w:rPr>
        <w:t xml:space="preserve">potential effect factors of colorectal adenoma. </w:t>
      </w:r>
      <w:r w:rsidRPr="007C4B93">
        <w:rPr>
          <w:rFonts w:ascii="Book Antiqua" w:hAnsi="Book Antiqua" w:cs="Times New Roman"/>
          <w:sz w:val="24"/>
          <w:szCs w:val="24"/>
        </w:rPr>
        <w:t>All P values were two-sided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 </w:t>
      </w:r>
      <w:r w:rsidR="008E2CF0" w:rsidRPr="007C4B93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Pr="007C4B93">
        <w:rPr>
          <w:rFonts w:ascii="Book Antiqua" w:hAnsi="Book Antiqua" w:cs="Times New Roman"/>
          <w:sz w:val="24"/>
          <w:szCs w:val="24"/>
        </w:rPr>
        <w:t xml:space="preserve">0.05 was considered </w:t>
      </w:r>
      <w:r w:rsidR="00A040B9" w:rsidRPr="007C4B93">
        <w:rPr>
          <w:rFonts w:ascii="Book Antiqua" w:hAnsi="Book Antiqua" w:cs="Times New Roman"/>
          <w:sz w:val="24"/>
          <w:szCs w:val="24"/>
        </w:rPr>
        <w:t xml:space="preserve">to be </w:t>
      </w:r>
      <w:r w:rsidRPr="007C4B93">
        <w:rPr>
          <w:rFonts w:ascii="Book Antiqua" w:hAnsi="Book Antiqua" w:cs="Times New Roman"/>
          <w:sz w:val="24"/>
          <w:szCs w:val="24"/>
        </w:rPr>
        <w:t xml:space="preserve">statistically significant. </w:t>
      </w:r>
      <w:r w:rsidRPr="007C4B93">
        <w:rPr>
          <w:rFonts w:ascii="Book Antiqua" w:hAnsi="Book Antiqua" w:cs="Times New Roman"/>
          <w:kern w:val="0"/>
          <w:sz w:val="24"/>
          <w:szCs w:val="24"/>
        </w:rPr>
        <w:t xml:space="preserve">All analyses were performed using SAS 9.3 </w:t>
      </w:r>
      <w:r w:rsidRPr="007C4B93">
        <w:rPr>
          <w:rFonts w:ascii="Book Antiqua" w:hAnsi="Book Antiqua" w:cs="Times New Roman"/>
          <w:sz w:val="24"/>
          <w:szCs w:val="24"/>
        </w:rPr>
        <w:t>(SAS Institute Inc.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Car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E2CF0" w:rsidRPr="007C4B93">
        <w:rPr>
          <w:rFonts w:ascii="Book Antiqua" w:hAnsi="Book Antiqua" w:cs="Times New Roman"/>
          <w:sz w:val="24"/>
          <w:szCs w:val="24"/>
        </w:rPr>
        <w:t xml:space="preserve"> North Carolina).</w:t>
      </w:r>
    </w:p>
    <w:p w14:paraId="4503124D" w14:textId="77777777" w:rsidR="008E2CF0" w:rsidRPr="007C4B93" w:rsidRDefault="00A95F24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b/>
          <w:i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i/>
          <w:sz w:val="24"/>
          <w:szCs w:val="24"/>
        </w:rPr>
        <w:t>Meta-analysis</w:t>
      </w:r>
    </w:p>
    <w:p w14:paraId="1063A600" w14:textId="1780900F" w:rsidR="000E2798" w:rsidRPr="007C4B93" w:rsidRDefault="00727CA5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Selectio</w:t>
      </w:r>
      <w:r w:rsidR="00A95F24" w:rsidRPr="007C4B93">
        <w:rPr>
          <w:rFonts w:ascii="Book Antiqua" w:hAnsi="Book Antiqua" w:cs="Times New Roman"/>
          <w:b/>
          <w:sz w:val="24"/>
          <w:szCs w:val="24"/>
        </w:rPr>
        <w:t>n of studies</w:t>
      </w:r>
      <w:r w:rsidR="008E2CF0"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:</w:t>
      </w:r>
      <w:r w:rsidR="00A95F24" w:rsidRPr="007C4B93">
        <w:rPr>
          <w:rFonts w:ascii="Book Antiqua" w:hAnsi="Book Antiqua" w:cs="Times New Roman"/>
          <w:sz w:val="24"/>
          <w:szCs w:val="24"/>
        </w:rPr>
        <w:t xml:space="preserve"> W</w:t>
      </w:r>
      <w:r w:rsidR="00A979F2" w:rsidRPr="007C4B93">
        <w:rPr>
          <w:rFonts w:ascii="Book Antiqua" w:hAnsi="Book Antiqua" w:cs="Times New Roman"/>
          <w:sz w:val="24"/>
          <w:szCs w:val="24"/>
        </w:rPr>
        <w:t xml:space="preserve">e searched the </w:t>
      </w:r>
      <w:r w:rsidR="00E91D5E" w:rsidRPr="007C4B93">
        <w:rPr>
          <w:rFonts w:ascii="Book Antiqua" w:hAnsi="Book Antiqua" w:cs="Times New Roman"/>
          <w:sz w:val="24"/>
          <w:szCs w:val="24"/>
        </w:rPr>
        <w:t xml:space="preserve">PubMed </w:t>
      </w:r>
      <w:r w:rsidR="004B5441" w:rsidRPr="007C4B93">
        <w:rPr>
          <w:rFonts w:ascii="Book Antiqua" w:hAnsi="Book Antiqua" w:cs="Times New Roman"/>
          <w:sz w:val="24"/>
          <w:szCs w:val="24"/>
        </w:rPr>
        <w:t xml:space="preserve">database for studies </w:t>
      </w:r>
      <w:r w:rsidR="009A1F4D" w:rsidRPr="007C4B93">
        <w:rPr>
          <w:rFonts w:ascii="Book Antiqua" w:hAnsi="Book Antiqua" w:cs="Times New Roman"/>
          <w:sz w:val="24"/>
          <w:szCs w:val="24"/>
        </w:rPr>
        <w:t>published through</w:t>
      </w:r>
      <w:r w:rsidR="00E91D5E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8C7B0C" w:rsidRPr="007C4B93">
        <w:rPr>
          <w:rFonts w:ascii="Book Antiqua" w:hAnsi="Book Antiqua" w:cs="Times New Roman"/>
          <w:sz w:val="24"/>
          <w:szCs w:val="24"/>
        </w:rPr>
        <w:t>February</w:t>
      </w:r>
      <w:r w:rsidR="003610D4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EF6D38" w:rsidRPr="007C4B93">
        <w:rPr>
          <w:rFonts w:ascii="Book Antiqua" w:hAnsi="Book Antiqua" w:cs="Times New Roman"/>
          <w:sz w:val="24"/>
          <w:szCs w:val="24"/>
        </w:rPr>
        <w:t>2</w:t>
      </w:r>
      <w:r w:rsidR="00F65B63" w:rsidRPr="007C4B93">
        <w:rPr>
          <w:rFonts w:ascii="Book Antiqua" w:hAnsi="Book Antiqua" w:cs="Times New Roman"/>
          <w:sz w:val="24"/>
          <w:szCs w:val="24"/>
        </w:rPr>
        <w:t>5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3610D4" w:rsidRPr="007C4B93">
        <w:rPr>
          <w:rFonts w:ascii="Book Antiqua" w:hAnsi="Book Antiqua" w:cs="Times New Roman"/>
          <w:sz w:val="24"/>
          <w:szCs w:val="24"/>
        </w:rPr>
        <w:t xml:space="preserve"> 201</w:t>
      </w:r>
      <w:r w:rsidR="0040617E" w:rsidRPr="007C4B93">
        <w:rPr>
          <w:rFonts w:ascii="Book Antiqua" w:hAnsi="Book Antiqua" w:cs="Times New Roman"/>
          <w:sz w:val="24"/>
          <w:szCs w:val="24"/>
        </w:rPr>
        <w:t>5</w:t>
      </w:r>
      <w:r w:rsidR="00A979F2" w:rsidRPr="007C4B93">
        <w:rPr>
          <w:rFonts w:ascii="Book Antiqua" w:hAnsi="Book Antiqua" w:cs="Times New Roman"/>
          <w:sz w:val="24"/>
          <w:szCs w:val="24"/>
        </w:rPr>
        <w:t xml:space="preserve">. We used the following terms for </w:t>
      </w:r>
      <w:r w:rsidR="00C20894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A979F2" w:rsidRPr="007C4B93">
        <w:rPr>
          <w:rFonts w:ascii="Book Antiqua" w:hAnsi="Book Antiqua" w:cs="Times New Roman"/>
          <w:sz w:val="24"/>
          <w:szCs w:val="24"/>
        </w:rPr>
        <w:t>PubMed sear</w:t>
      </w:r>
      <w:r w:rsidR="00E814F8" w:rsidRPr="007C4B93">
        <w:rPr>
          <w:rFonts w:ascii="Book Antiqua" w:hAnsi="Book Antiqua" w:cs="Times New Roman"/>
          <w:sz w:val="24"/>
          <w:szCs w:val="24"/>
        </w:rPr>
        <w:t xml:space="preserve">ch restricted to </w:t>
      </w:r>
      <w:r w:rsidR="007401FC" w:rsidRPr="007C4B93">
        <w:rPr>
          <w:rFonts w:ascii="Book Antiqua" w:hAnsi="Book Antiqua" w:cs="Times New Roman"/>
          <w:sz w:val="24"/>
          <w:szCs w:val="24"/>
        </w:rPr>
        <w:t>articles</w:t>
      </w:r>
      <w:r w:rsidR="0040617E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B61D18" w:rsidRPr="007C4B93">
        <w:rPr>
          <w:rFonts w:ascii="Book Antiqua" w:hAnsi="Book Antiqua" w:cs="Times New Roman"/>
          <w:kern w:val="0"/>
          <w:sz w:val="24"/>
          <w:szCs w:val="24"/>
        </w:rPr>
        <w:t>reported in English-language articles</w:t>
      </w:r>
      <w:r w:rsidR="00E814F8" w:rsidRPr="007C4B93">
        <w:rPr>
          <w:rFonts w:ascii="Book Antiqua" w:hAnsi="Book Antiqua" w:cs="Times New Roman"/>
          <w:sz w:val="24"/>
          <w:szCs w:val="24"/>
        </w:rPr>
        <w:t xml:space="preserve">: </w:t>
      </w:r>
      <w:r w:rsidR="006E3213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("Vitamin D" </w:t>
      </w:r>
      <w:r w:rsidR="008E2CF0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OR </w:t>
      </w:r>
      <w:r w:rsidR="006E3213" w:rsidRPr="007C4B93">
        <w:rPr>
          <w:rFonts w:ascii="Book Antiqua" w:eastAsia="Gulim" w:hAnsi="Book Antiqua" w:cs="Times New Roman"/>
          <w:kern w:val="0"/>
          <w:sz w:val="24"/>
          <w:szCs w:val="24"/>
        </w:rPr>
        <w:t>"</w:t>
      </w:r>
      <w:proofErr w:type="spellStart"/>
      <w:r w:rsidR="006E3213" w:rsidRPr="007C4B93">
        <w:rPr>
          <w:rFonts w:ascii="Book Antiqua" w:eastAsia="Gulim" w:hAnsi="Book Antiqua" w:cs="Times New Roman"/>
          <w:kern w:val="0"/>
          <w:sz w:val="24"/>
          <w:szCs w:val="24"/>
        </w:rPr>
        <w:t>Calcifediol</w:t>
      </w:r>
      <w:proofErr w:type="spellEnd"/>
      <w:r w:rsidR="006E3213" w:rsidRPr="007C4B93">
        <w:rPr>
          <w:rFonts w:ascii="Book Antiqua" w:eastAsia="Gulim" w:hAnsi="Book Antiqua" w:cs="Times New Roman"/>
          <w:kern w:val="0"/>
          <w:sz w:val="24"/>
          <w:szCs w:val="24"/>
        </w:rPr>
        <w:t>" OR “circulating 25(OH)vitamin D” OR "25-hydroxylvitamin D" OR "25-hydroxyvitamin D"</w:t>
      </w:r>
      <w:r w:rsidR="00A91A04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6E3213" w:rsidRPr="007C4B93">
        <w:rPr>
          <w:rFonts w:ascii="Book Antiqua" w:eastAsia="Gulim" w:hAnsi="Book Antiqua" w:cs="Times New Roman"/>
          <w:kern w:val="0"/>
          <w:sz w:val="24"/>
          <w:szCs w:val="24"/>
        </w:rPr>
        <w:t>OR "25(OH)D") AND ("colorectal adenoma" OR "adenomas" OR "adenomatous" OR "CRA")</w:t>
      </w:r>
      <w:r w:rsidR="00F837DA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  <w:r w:rsidR="002E00BE" w:rsidRPr="007C4B93">
        <w:rPr>
          <w:rFonts w:ascii="Book Antiqua" w:eastAsia="Gulim" w:hAnsi="Book Antiqua" w:cs="Times New Roman"/>
          <w:kern w:val="0"/>
          <w:sz w:val="24"/>
          <w:szCs w:val="24"/>
        </w:rPr>
        <w:t>We also searched the Web of Science</w:t>
      </w:r>
      <w:r w:rsidR="00194EA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FC586B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database </w:t>
      </w:r>
      <w:r w:rsidR="00194EA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using the term (25 </w:t>
      </w:r>
      <w:proofErr w:type="spellStart"/>
      <w:r w:rsidR="00194EA8" w:rsidRPr="007C4B93">
        <w:rPr>
          <w:rFonts w:ascii="Book Antiqua" w:eastAsia="Gulim" w:hAnsi="Book Antiqua" w:cs="Times New Roman"/>
          <w:kern w:val="0"/>
          <w:sz w:val="24"/>
          <w:szCs w:val="24"/>
        </w:rPr>
        <w:t>hydroxyvitamin</w:t>
      </w:r>
      <w:proofErr w:type="spellEnd"/>
      <w:r w:rsidR="00194EA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D and colorectal adenoma) in </w:t>
      </w:r>
      <w:r w:rsidR="00EC0EF7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a search query </w:t>
      </w:r>
      <w:r w:rsidR="00E136F0" w:rsidRPr="007C4B93">
        <w:rPr>
          <w:rFonts w:ascii="Book Antiqua" w:eastAsia="Gulim" w:hAnsi="Book Antiqua" w:cs="Times New Roman"/>
          <w:kern w:val="0"/>
          <w:sz w:val="24"/>
          <w:szCs w:val="24"/>
        </w:rPr>
        <w:t>of</w:t>
      </w:r>
      <w:r w:rsidR="00CB1F87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the </w:t>
      </w:r>
      <w:r w:rsidR="00EC0EF7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opic field. </w:t>
      </w:r>
      <w:r w:rsidR="005A5123" w:rsidRPr="007C4B93">
        <w:rPr>
          <w:rFonts w:ascii="Book Antiqua" w:eastAsia="Gulim" w:hAnsi="Book Antiqua" w:cs="Times New Roman"/>
          <w:kern w:val="0"/>
          <w:sz w:val="24"/>
          <w:szCs w:val="24"/>
        </w:rPr>
        <w:t>I</w:t>
      </w:r>
      <w:r w:rsidR="00EF6D38" w:rsidRPr="007C4B93">
        <w:rPr>
          <w:rFonts w:ascii="Book Antiqua" w:eastAsia="Gulim" w:hAnsi="Book Antiqua" w:cs="Times New Roman"/>
          <w:kern w:val="0"/>
          <w:sz w:val="24"/>
          <w:szCs w:val="24"/>
        </w:rPr>
        <w:t>n total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F6D3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362C27" w:rsidRPr="007C4B93">
        <w:rPr>
          <w:rFonts w:ascii="Book Antiqua" w:eastAsia="Gulim" w:hAnsi="Book Antiqua" w:cs="Times New Roman"/>
          <w:kern w:val="0"/>
          <w:sz w:val="24"/>
          <w:szCs w:val="24"/>
        </w:rPr>
        <w:t>203</w:t>
      </w:r>
      <w:r w:rsidR="00EF6D3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5A5123" w:rsidRPr="007C4B93">
        <w:rPr>
          <w:rFonts w:ascii="Book Antiqua" w:eastAsia="Gulim" w:hAnsi="Book Antiqua" w:cs="Times New Roman"/>
          <w:kern w:val="0"/>
          <w:sz w:val="24"/>
          <w:szCs w:val="24"/>
        </w:rPr>
        <w:t>articles</w:t>
      </w:r>
      <w:r w:rsidR="00EF6D3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were identified in the </w:t>
      </w:r>
      <w:r w:rsidR="00A91A04" w:rsidRPr="007C4B93">
        <w:rPr>
          <w:rFonts w:ascii="Book Antiqua" w:eastAsia="Gulim" w:hAnsi="Book Antiqua" w:cs="Times New Roman"/>
          <w:kern w:val="0"/>
          <w:sz w:val="24"/>
          <w:szCs w:val="24"/>
        </w:rPr>
        <w:t>PubMed</w:t>
      </w:r>
      <w:r w:rsidR="00BB5703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EF6D38" w:rsidRPr="007C4B93">
        <w:rPr>
          <w:rFonts w:ascii="Book Antiqua" w:eastAsia="Gulim" w:hAnsi="Book Antiqua" w:cs="Times New Roman"/>
          <w:kern w:val="0"/>
          <w:sz w:val="24"/>
          <w:szCs w:val="24"/>
        </w:rPr>
        <w:t>database</w:t>
      </w:r>
      <w:r w:rsidR="00EC0EF7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and 55 articles in Web of Science</w:t>
      </w:r>
      <w:r w:rsidR="005A5123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  <w:r w:rsidR="002D7BDF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he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itle and abstract of </w:t>
      </w:r>
      <w:r w:rsidR="002D7BDF" w:rsidRPr="007C4B93">
        <w:rPr>
          <w:rFonts w:ascii="Book Antiqua" w:eastAsia="Gulim" w:hAnsi="Book Antiqua" w:cs="Times New Roman"/>
          <w:kern w:val="0"/>
          <w:sz w:val="24"/>
          <w:szCs w:val="24"/>
        </w:rPr>
        <w:t>each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selected paper </w:t>
      </w:r>
      <w:r w:rsidR="002D7BDF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were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examined in detail </w:t>
      </w:r>
      <w:r w:rsidR="00247184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o determine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whether the </w:t>
      </w:r>
      <w:r w:rsidR="00325E32" w:rsidRPr="007C4B93">
        <w:rPr>
          <w:rFonts w:ascii="Book Antiqua" w:hAnsi="Book Antiqua" w:cs="Times New Roman"/>
          <w:kern w:val="0"/>
          <w:sz w:val="24"/>
          <w:szCs w:val="24"/>
        </w:rPr>
        <w:t>article</w:t>
      </w:r>
      <w:r w:rsidR="00325E32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was relevant. </w:t>
      </w:r>
      <w:r w:rsidR="00105EF5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We also </w:t>
      </w:r>
      <w:r w:rsidR="00210EE3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manually </w:t>
      </w:r>
      <w:r w:rsidR="00105EF5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searched the </w:t>
      </w:r>
      <w:r w:rsidR="00105EF5" w:rsidRPr="007C4B93">
        <w:rPr>
          <w:rFonts w:ascii="Book Antiqua" w:eastAsia="Gulim" w:hAnsi="Book Antiqua" w:cs="Times New Roman"/>
          <w:kern w:val="0"/>
          <w:sz w:val="24"/>
          <w:szCs w:val="24"/>
        </w:rPr>
        <w:lastRenderedPageBreak/>
        <w:t xml:space="preserve">bibliographies of </w:t>
      </w:r>
      <w:r w:rsidR="00210EE3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he </w:t>
      </w:r>
      <w:r w:rsidR="00105EF5" w:rsidRPr="007C4B93">
        <w:rPr>
          <w:rFonts w:ascii="Book Antiqua" w:eastAsia="Gulim" w:hAnsi="Book Antiqua" w:cs="Times New Roman"/>
          <w:kern w:val="0"/>
          <w:sz w:val="24"/>
          <w:szCs w:val="24"/>
        </w:rPr>
        <w:t>retrieved</w:t>
      </w:r>
      <w:r w:rsidR="00EB54F5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articles. </w:t>
      </w:r>
      <w:r w:rsidR="00D80DC8" w:rsidRPr="007C4B93">
        <w:rPr>
          <w:rFonts w:ascii="Book Antiqua" w:eastAsia="Gulim" w:hAnsi="Book Antiqua" w:cs="Times New Roman"/>
          <w:kern w:val="0"/>
          <w:sz w:val="24"/>
          <w:szCs w:val="24"/>
        </w:rPr>
        <w:t>The m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ajor criteria were as follows</w:t>
      </w:r>
      <w:r w:rsidR="00D80DC8" w:rsidRPr="007C4B93">
        <w:rPr>
          <w:rFonts w:ascii="Book Antiqua" w:eastAsia="Gulim" w:hAnsi="Book Antiqua" w:cs="Times New Roman"/>
          <w:kern w:val="0"/>
          <w:sz w:val="24"/>
          <w:szCs w:val="24"/>
        </w:rPr>
        <w:t>: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8E2CF0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(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1) serum or plasma 25(OH</w:t>
      </w:r>
      <w:proofErr w:type="gramStart"/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)D</w:t>
      </w:r>
      <w:proofErr w:type="gramEnd"/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F3240B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was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assayed as the </w:t>
      </w:r>
      <w:r w:rsidR="0018193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factor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of interest; </w:t>
      </w:r>
      <w:r w:rsidR="008E2CF0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(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2) the outcome of interest was colorectal adenoma or adenoma recurrence; </w:t>
      </w:r>
      <w:r w:rsidR="008E2CF0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(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3)</w:t>
      </w:r>
      <w:r w:rsidR="008E2CF0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the relative risk (RR) and 95%CIs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were reported</w:t>
      </w:r>
      <w:r w:rsidR="000A04CD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; and </w:t>
      </w:r>
      <w:r w:rsidR="008E2CF0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(</w:t>
      </w:r>
      <w:r w:rsidR="000A04CD" w:rsidRPr="007C4B93">
        <w:rPr>
          <w:rFonts w:ascii="Book Antiqua" w:eastAsia="Gulim" w:hAnsi="Book Antiqua" w:cs="Times New Roman"/>
          <w:kern w:val="0"/>
          <w:sz w:val="24"/>
          <w:szCs w:val="24"/>
        </w:rPr>
        <w:t>4) articles were published as full-text manuscripts</w:t>
      </w:r>
      <w:r w:rsidR="00B26AC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  <w:r w:rsidR="007542FE" w:rsidRPr="007C4B93">
        <w:rPr>
          <w:rFonts w:ascii="Book Antiqua" w:eastAsia="Gulim" w:hAnsi="Book Antiqua" w:cs="Times New Roman"/>
          <w:kern w:val="0"/>
          <w:sz w:val="24"/>
          <w:szCs w:val="24"/>
        </w:rPr>
        <w:t>If studies were duplicated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>
          <w:fldData xml:space="preserve">PEVuZE5vdGU+PENpdGU+PEF1dGhvcj5NaWxsZXI8L0F1dGhvcj48WWVhcj4yMDA1PC9ZZWFyPjxS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cGVyaW9kaWNhbD48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</w:fldData>
        </w:fldCha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 </w:instrText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>
          <w:fldData xml:space="preserve">PEVuZE5vdGU+PENpdGU+PEF1dGhvcj5NaWxsZXI8L0F1dGhvcj48WWVhcj4yMDA1PC9ZZWFyPjxS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cGVyaW9kaWNhbD48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</w:fldData>
        </w:fldCha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separate"/>
      </w:r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8" w:tooltip="Miller, 2005 #9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18-20</w:t>
        </w:r>
      </w:hyperlink>
      <w:r w:rsidR="00B23C9A" w:rsidRPr="007C4B93">
        <w:rPr>
          <w:rFonts w:ascii="Book Antiqua" w:eastAsia="宋体" w:hAnsi="Book Antiqua" w:cs="Times New Roman" w:hint="eastAsia"/>
          <w:noProof/>
          <w:kern w:val="0"/>
          <w:sz w:val="24"/>
          <w:szCs w:val="24"/>
          <w:vertAlign w:val="superscript"/>
          <w:lang w:eastAsia="zh-CN"/>
        </w:rPr>
        <w:t>,21</w:t>
      </w:r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7542F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9824A9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he </w:t>
      </w:r>
      <w:r w:rsidR="000E227D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study with </w:t>
      </w:r>
      <w:r w:rsidR="009824A9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he </w:t>
      </w:r>
      <w:r w:rsidR="000E227D" w:rsidRPr="007C4B93">
        <w:rPr>
          <w:rFonts w:ascii="Book Antiqua" w:eastAsia="Gulim" w:hAnsi="Book Antiqua" w:cs="Times New Roman"/>
          <w:kern w:val="0"/>
          <w:sz w:val="24"/>
          <w:szCs w:val="24"/>
        </w:rPr>
        <w:t>larger sample size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>
          <w:fldData xml:space="preserve">PEVuZE5vdGU+PENpdGU+PEF1dGhvcj5NaWxsZXI8L0F1dGhvcj48WWVhcj4yMDA3PC9ZZWFyPjxS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</w:fldData>
        </w:fldCha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 </w:instrText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>
          <w:fldData xml:space="preserve">PEVuZE5vdGU+PENpdGU+PEF1dGhvcj5NaWxsZXI8L0F1dGhvcj48WWVhcj4yMDA3PC9ZZWFyPjxS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</w:fldData>
        </w:fldCha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separate"/>
      </w:r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9" w:tooltip="Miller, 2007 #30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19</w:t>
        </w:r>
      </w:hyperlink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7D7467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0E227D" w:rsidRPr="007C4B93">
        <w:rPr>
          <w:rFonts w:ascii="Book Antiqua" w:eastAsia="Gulim" w:hAnsi="Book Antiqua" w:cs="Times New Roman"/>
          <w:kern w:val="0"/>
          <w:sz w:val="24"/>
          <w:szCs w:val="24"/>
        </w:rPr>
        <w:t>or a pooled analysis</w:t>
      </w:r>
      <w:r w:rsidR="004C64AA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0E227D" w:rsidRPr="007C4B93">
        <w:rPr>
          <w:rFonts w:ascii="Book Antiqua" w:eastAsia="Gulim" w:hAnsi="Book Antiqua" w:cs="Times New Roman"/>
          <w:kern w:val="0"/>
          <w:sz w:val="24"/>
          <w:szCs w:val="24"/>
        </w:rPr>
        <w:t>with another study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/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 &lt;EndNote&gt;&lt;Cite&gt;&lt;Author&gt;Jacobs&lt;/Author&gt;&lt;Year&gt;2013&lt;/Year&gt;&lt;RecNum&gt;22&lt;/RecNum&gt;&lt;DisplayText&gt;&lt;style face="superscript"&gt;[20]&lt;/style&gt;&lt;/DisplayText&gt;&lt;record&gt;&lt;rec-number&gt;22&lt;/rec-number&gt;&lt;foreign-keys&gt;&lt;key app="EN" db-id="rta9xz9zi2rv2zeet5tpex5feextve2etp92"&gt;22&lt;/key&gt;&lt;/foreign-keys&gt;&lt;ref-type name="Journal Article"&gt;17&lt;/ref-type&gt;&lt;contributors&gt;&lt;authors&gt;&lt;author&gt;Jacobs, E. T.&lt;/author&gt;&lt;author&gt;Hibler, E. A.&lt;/author&gt;&lt;author&gt;Lance, P.&lt;/author&gt;&lt;author&gt;Sardo, C. L.&lt;/author&gt;&lt;author&gt;Jurutka, P. W.&lt;/author&gt;&lt;/authors&gt;&lt;/contributors&gt;&lt;auth-address&gt;University of Arizona Cancer Center, University of Arizona, Tucson, Arizona; Division of Epidemiology, Mel and Enid Zuckerman College of Public Health, University of Arizona, Tucson, Arizona.&lt;/auth-address&gt;&lt;titles&gt;&lt;title&gt;Association between circulating concentrations of 25(OH)D and colorectal adenoma: A pooled analysis&lt;/title&gt;&lt;secondary-title&gt;Int J Cancer&lt;/secondary-title&gt;&lt;alt-title&gt;International journal of cancer. Journal international du cancer&lt;/alt-title&gt;&lt;/titles&gt;&lt;periodical&gt;&lt;full-title&gt;Int J Cancer&lt;/full-title&gt;&lt;abbr-1&gt;International journal of cancer. Journal international du cancer&lt;/abbr-1&gt;&lt;/periodical&gt;&lt;alt-periodical&gt;&lt;full-title&gt;Int J Cancer&lt;/full-title&gt;&lt;abbr-1&gt;International journal of cancer. Journal international du cancer&lt;/abbr-1&gt;&lt;/alt-periodical&gt;&lt;edition&gt;2013/06/12&lt;/edition&gt;&lt;dates&gt;&lt;year&gt;2013&lt;/year&gt;&lt;pub-dates&gt;&lt;date&gt;Jun 10&lt;/date&gt;&lt;/pub-dates&gt;&lt;/dates&gt;&lt;isbn&gt;1097-0215 (Electronic)&amp;#xD;0020-7136 (Linking)&lt;/isbn&gt;&lt;accession-num&gt;23754630&lt;/accession-num&gt;&lt;urls&gt;&lt;/urls&gt;&lt;electronic-resource-num&gt;10.1002/ijc.28316&lt;/electronic-resource-num&gt;&lt;remote-database-provider&gt;NLM&lt;/remote-database-provider&gt;&lt;language&gt;Eng&lt;/language&gt;&lt;/record&gt;&lt;/Cite&gt;&lt;/EndNote&gt;</w:instrTex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separate"/>
      </w:r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0" w:tooltip="Jacobs, 2013 #22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20</w:t>
        </w:r>
      </w:hyperlink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967AE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183E7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was </w:t>
      </w:r>
      <w:r w:rsidR="007542F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included. </w:t>
      </w:r>
      <w:r w:rsidR="00C63A53" w:rsidRPr="007C4B93">
        <w:rPr>
          <w:rFonts w:ascii="Book Antiqua" w:eastAsia="Gulim" w:hAnsi="Book Antiqua" w:cs="Times New Roman"/>
          <w:kern w:val="0"/>
          <w:sz w:val="24"/>
          <w:szCs w:val="24"/>
        </w:rPr>
        <w:t>Eligibility criteria were assessed by Choi</w:t>
      </w:r>
      <w:r w:rsidR="008E2CF0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YJ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C63A53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and selected manuscripts were checked by an independent author (Lee</w:t>
      </w:r>
      <w:r w:rsidR="008E2CF0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JE</w:t>
      </w:r>
      <w:r w:rsidR="00C63A53" w:rsidRPr="007C4B93">
        <w:rPr>
          <w:rFonts w:ascii="Book Antiqua" w:eastAsia="Gulim" w:hAnsi="Book Antiqua" w:cs="Times New Roman"/>
          <w:kern w:val="0"/>
          <w:sz w:val="24"/>
          <w:szCs w:val="24"/>
        </w:rPr>
        <w:t>)</w:t>
      </w:r>
      <w:r w:rsidR="000A04CD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  <w:r w:rsidR="009D08BD" w:rsidRPr="007C4B93">
        <w:rPr>
          <w:rFonts w:ascii="Book Antiqua" w:eastAsia="Gulim" w:hAnsi="Book Antiqua" w:cs="Times New Roman"/>
          <w:kern w:val="0"/>
          <w:sz w:val="24"/>
          <w:szCs w:val="24"/>
        </w:rPr>
        <w:t>Two authors (Choi</w:t>
      </w:r>
      <w:r w:rsidR="008E2CF0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Y</w:t>
      </w:r>
      <w:r w:rsidR="00B23C9A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J</w:t>
      </w:r>
      <w:r w:rsidR="008E2CF0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9D08BD" w:rsidRPr="007C4B93">
        <w:rPr>
          <w:rFonts w:ascii="Book Antiqua" w:eastAsia="Gulim" w:hAnsi="Book Antiqua" w:cs="Times New Roman"/>
          <w:kern w:val="0"/>
          <w:sz w:val="24"/>
          <w:szCs w:val="24"/>
        </w:rPr>
        <w:t>and Lee</w:t>
      </w:r>
      <w:r w:rsidR="00B23C9A"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JE</w:t>
      </w:r>
      <w:r w:rsidR="009D08BD" w:rsidRPr="007C4B93">
        <w:rPr>
          <w:rFonts w:ascii="Book Antiqua" w:eastAsia="Gulim" w:hAnsi="Book Antiqua" w:cs="Times New Roman"/>
          <w:kern w:val="0"/>
          <w:sz w:val="24"/>
          <w:szCs w:val="24"/>
        </w:rPr>
        <w:t>) independently assessed the quality of each study u</w:t>
      </w:r>
      <w:r w:rsidR="00B23C9A" w:rsidRPr="007C4B93">
        <w:rPr>
          <w:rFonts w:ascii="Book Antiqua" w:eastAsia="Gulim" w:hAnsi="Book Antiqua" w:cs="Times New Roman"/>
          <w:kern w:val="0"/>
          <w:sz w:val="24"/>
          <w:szCs w:val="24"/>
        </w:rPr>
        <w:t>sing the Newcastle–Ottawa Scale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/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 &lt;EndNote&gt;&lt;Cite&gt;&lt;Author&gt;Wells&lt;/Author&gt;&lt;Year&gt;2011&lt;/Year&gt;&lt;RecNum&gt;144&lt;/RecNum&gt;&lt;DisplayText&gt;&lt;style face="superscript"&gt;[22]&lt;/style&gt;&lt;/DisplayText&gt;&lt;record&gt;&lt;rec-number&gt;144&lt;/rec-number&gt;&lt;foreign-keys&gt;&lt;key app="EN" db-id="rta9xz9zi2rv2zeet5tpex5feextve2etp92"&gt;144&lt;/key&gt;&lt;/foreign-keys&gt;&lt;ref-type name="Journal Article"&gt;17&lt;/ref-type&gt;&lt;contributors&gt;&lt;authors&gt;&lt;author&gt;Wells, G. A.&lt;/author&gt;&lt;author&gt;Shea, B.&lt;/author&gt;&lt;author&gt;O&amp;apos;Connell, D.&lt;/author&gt;&lt;author&gt;Peterson, J. &lt;/author&gt;&lt;author&gt;Welch, V.&lt;/author&gt;&lt;author&gt;Losos, M.&lt;/author&gt;&lt;author&gt;Tugwell, P.&lt;/author&gt;&lt;/authors&gt;&lt;/contributors&gt;&lt;titles&gt;&lt;title&gt;The Newcastle-aottawa Scle (NOS) for assessing the quality of nonrandomised sutdies in meta-analysis, Dept of Epidemiology and Community Medicine, University of Ottawa: Ottawa, Canada, http://www.ohri.ca/programs/clinical_epidemiology/oxford.asp  (accessed 10 February 2011)&lt;/title&gt;&lt;/titles&gt;&lt;dates&gt;&lt;year&gt;2011&lt;/year&gt;&lt;/dates&gt;&lt;urls&gt;&lt;related-urls&gt;&lt;url&gt;http://www.ohri.ca/programs/clinical_epidemiology/oxford.asp&lt;/url&gt;&lt;/related-urls&gt;&lt;/urls&gt;&lt;language&gt;eng&lt;/language&gt;&lt;access-date&gt;accessed 10 February 2011&lt;/access-date&gt;&lt;/record&gt;&lt;/Cite&gt;&lt;/EndNote&gt;</w:instrTex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separate"/>
      </w:r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2" w:tooltip="Wells, 2011 #144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22</w:t>
        </w:r>
      </w:hyperlink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9D08BD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  <w:r w:rsidR="00183E78" w:rsidRPr="007C4B93">
        <w:rPr>
          <w:rFonts w:ascii="Book Antiqua" w:eastAsia="Gulim" w:hAnsi="Book Antiqua" w:cs="Times New Roman"/>
          <w:kern w:val="0"/>
          <w:sz w:val="24"/>
          <w:szCs w:val="24"/>
        </w:rPr>
        <w:t>Score differences greater than 1 between the two authors</w:t>
      </w:r>
      <w:r w:rsidR="009D08BD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were resolved by consensus. </w:t>
      </w:r>
      <w:r w:rsidR="007B3EA5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We identified </w:t>
      </w:r>
      <w:r w:rsidR="000D79C5" w:rsidRPr="007C4B93">
        <w:rPr>
          <w:rFonts w:ascii="Book Antiqua" w:eastAsia="Gulim" w:hAnsi="Book Antiqua" w:cs="Times New Roman"/>
          <w:kern w:val="0"/>
          <w:sz w:val="24"/>
          <w:szCs w:val="24"/>
        </w:rPr>
        <w:t>fifteen</w:t>
      </w:r>
      <w:r w:rsidR="00B23C9A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proofErr w:type="gramStart"/>
      <w:r w:rsidR="00B23C9A" w:rsidRPr="007C4B93">
        <w:rPr>
          <w:rFonts w:ascii="Book Antiqua" w:eastAsia="Gulim" w:hAnsi="Book Antiqua" w:cs="Times New Roman"/>
          <w:kern w:val="0"/>
          <w:sz w:val="24"/>
          <w:szCs w:val="24"/>
        </w:rPr>
        <w:t>studies</w:t>
      </w:r>
      <w:proofErr w:type="gramEnd"/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>
          <w:fldData xml:space="preserve">PEVuZE5vdGU+PENpdGU+PEF1dGhvcj5QbGF0ejwvQXV0aG9yPjxZZWFyPjIwMDA8L1llYXI+PFJl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UxMC03PC9wYWdlcz48dm9sdW1lPjEwOTwvdm9sdW1lPjxu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</w:fldData>
        </w:fldChar>
      </w:r>
      <w:r w:rsidR="0000389A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 </w:instrText>
      </w:r>
      <w:r w:rsidR="0000389A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>
          <w:fldData xml:space="preserve">PEVuZE5vdGU+PENpdGU+PEF1dGhvcj5QbGF0ejwvQXV0aG9yPjxZZWFyPjIwMDA8L1llYXI+PFJl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UxMC03PC9wYWdlcz48dm9sdW1lPjEwOTwvdm9sdW1lPjxu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</w:fldData>
        </w:fldChar>
      </w:r>
      <w:r w:rsidR="0000389A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.DATA </w:instrText>
      </w:r>
      <w:r w:rsidR="0000389A" w:rsidRPr="007C4B93">
        <w:rPr>
          <w:rFonts w:ascii="Book Antiqua" w:eastAsia="Gulim" w:hAnsi="Book Antiqua" w:cs="Times New Roman"/>
          <w:kern w:val="0"/>
          <w:sz w:val="24"/>
          <w:szCs w:val="24"/>
        </w:rPr>
      </w:r>
      <w:r w:rsidR="0000389A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separate"/>
      </w:r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3" w:tooltip="Takahashi, 2010 #33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13-15</w:t>
        </w:r>
      </w:hyperlink>
      <w:r w:rsidR="004E3863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19" w:tooltip="Miller, 2007 #30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19</w:t>
        </w:r>
      </w:hyperlink>
      <w:r w:rsidR="004E3863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20" w:tooltip="Jacobs, 2013 #22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20</w:t>
        </w:r>
      </w:hyperlink>
      <w:r w:rsidR="004E3863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23" w:tooltip="Platz, 2000 #24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23-31</w:t>
        </w:r>
      </w:hyperlink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846D2A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7B3EA5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hat examined serum or plasma 25(OH)D </w:t>
      </w:r>
      <w:r w:rsidR="00183E7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levels </w:t>
      </w:r>
      <w:r w:rsidR="007B3EA5" w:rsidRPr="007C4B93">
        <w:rPr>
          <w:rFonts w:ascii="Book Antiqua" w:eastAsia="Gulim" w:hAnsi="Book Antiqua" w:cs="Times New Roman"/>
          <w:kern w:val="0"/>
          <w:sz w:val="24"/>
          <w:szCs w:val="24"/>
        </w:rPr>
        <w:t>and first</w:t>
      </w:r>
      <w:r w:rsidR="00846D2A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7B3EA5" w:rsidRPr="007C4B93">
        <w:rPr>
          <w:rFonts w:ascii="Book Antiqua" w:eastAsia="Gulim" w:hAnsi="Book Antiqua" w:cs="Times New Roman"/>
          <w:kern w:val="0"/>
          <w:sz w:val="24"/>
          <w:szCs w:val="24"/>
        </w:rPr>
        <w:t>colorectal adenoma or adenoma recurrence</w:t>
      </w:r>
      <w:r w:rsidR="00A8041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(Figure 1)</w:t>
      </w:r>
      <w:r w:rsidR="00846D2A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We excluded </w:t>
      </w:r>
      <w:r w:rsidR="001E1B4A" w:rsidRPr="007C4B93">
        <w:rPr>
          <w:rFonts w:ascii="Book Antiqua" w:eastAsia="Gulim" w:hAnsi="Book Antiqua" w:cs="Times New Roman"/>
          <w:kern w:val="0"/>
          <w:sz w:val="24"/>
          <w:szCs w:val="24"/>
        </w:rPr>
        <w:t>stud</w:t>
      </w:r>
      <w:r w:rsidR="001E1B4A" w:rsidRPr="007C4B93">
        <w:rPr>
          <w:rFonts w:ascii="Book Antiqua" w:hAnsi="Book Antiqua" w:cs="Times New Roman"/>
          <w:kern w:val="0"/>
          <w:sz w:val="24"/>
          <w:szCs w:val="24"/>
        </w:rPr>
        <w:t>y</w:t>
      </w:r>
      <w:r w:rsidR="001E1B4A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1E1B4A" w:rsidRPr="007C4B93">
        <w:rPr>
          <w:rFonts w:ascii="Book Antiqua" w:hAnsi="Book Antiqua" w:cs="Times New Roman"/>
          <w:kern w:val="0"/>
          <w:sz w:val="24"/>
          <w:szCs w:val="24"/>
        </w:rPr>
        <w:t>where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183E7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he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unit</w:t>
      </w:r>
      <w:r w:rsidR="00183E78" w:rsidRPr="007C4B93">
        <w:rPr>
          <w:rFonts w:ascii="Book Antiqua" w:eastAsia="Gulim" w:hAnsi="Book Antiqua" w:cs="Times New Roman"/>
          <w:kern w:val="0"/>
          <w:sz w:val="24"/>
          <w:szCs w:val="24"/>
        </w:rPr>
        <w:t>s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of </w:t>
      </w:r>
      <w:r w:rsidR="00183E7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he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25(OH</w:t>
      </w:r>
      <w:proofErr w:type="gramStart"/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)D</w:t>
      </w:r>
      <w:proofErr w:type="gramEnd"/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levels </w:t>
      </w:r>
      <w:r w:rsidR="00B23C9A" w:rsidRPr="007C4B93">
        <w:rPr>
          <w:rFonts w:ascii="Book Antiqua" w:hAnsi="Book Antiqua" w:cs="Times New Roman"/>
          <w:kern w:val="0"/>
          <w:sz w:val="24"/>
          <w:szCs w:val="24"/>
        </w:rPr>
        <w:t>were not available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>
          <w:fldData xml:space="preserve">PEVuZE5vdGU+PENpdGU+PEF1dGhvcj5aaGVuZzwvQXV0aG9yPjxZZWFyPjIwMTM8L1llYXI+PFJl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</w:fldData>
        </w:fldCha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 </w:instrText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>
          <w:fldData xml:space="preserve">PEVuZE5vdGU+PENpdGU+PEF1dGhvcj5aaGVuZzwvQXV0aG9yPjxZZWFyPjIwMTM8L1llYXI+PFJl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</w:fldData>
        </w:fldCha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</w:r>
      <w:r w:rsidR="00AB70D8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separate"/>
      </w:r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31" w:tooltip="Zheng, 2013 #138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31</w:t>
        </w:r>
      </w:hyperlink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  <w:r w:rsidR="001E1B4A" w:rsidRPr="007C4B93">
        <w:rPr>
          <w:rFonts w:ascii="Book Antiqua" w:hAnsi="Book Antiqua" w:cs="Times New Roman"/>
          <w:kern w:val="0"/>
          <w:sz w:val="24"/>
          <w:szCs w:val="24"/>
        </w:rPr>
        <w:t>T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he </w:t>
      </w:r>
      <w:r w:rsidR="00570A12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following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data </w:t>
      </w:r>
      <w:r w:rsidR="006D5A5C" w:rsidRPr="007C4B93">
        <w:rPr>
          <w:rFonts w:ascii="Book Antiqua" w:eastAsia="Gulim" w:hAnsi="Book Antiqua" w:cs="Times New Roman"/>
          <w:kern w:val="0"/>
          <w:sz w:val="24"/>
          <w:szCs w:val="24"/>
        </w:rPr>
        <w:t>were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extracted from 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the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selected article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>s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: 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>the first author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published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year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>study region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sex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study design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endpoint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type of endoscopy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study dates (</w:t>
      </w:r>
      <w:r w:rsidR="008D3C8C" w:rsidRPr="007C4B93">
        <w:rPr>
          <w:rFonts w:ascii="Book Antiqua" w:eastAsia="Gulim" w:hAnsi="Book Antiqua" w:cs="Times New Roman"/>
          <w:kern w:val="0"/>
          <w:sz w:val="24"/>
          <w:szCs w:val="24"/>
        </w:rPr>
        <w:t>follow-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up duration)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number of cases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and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controls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mean or median of 25(OH)D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25(OH)D levels </w:t>
      </w:r>
      <w:r w:rsidR="00990F29" w:rsidRPr="007C4B93">
        <w:rPr>
          <w:rFonts w:ascii="Book Antiqua" w:eastAsia="Gulim" w:hAnsi="Book Antiqua" w:cs="Times New Roman"/>
          <w:kern w:val="0"/>
          <w:sz w:val="24"/>
          <w:szCs w:val="24"/>
        </w:rPr>
        <w:t>comparing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932592" w:rsidRPr="007C4B93">
        <w:rPr>
          <w:rFonts w:ascii="Book Antiqua" w:eastAsia="Gulim" w:hAnsi="Book Antiqua" w:cs="Times New Roman"/>
          <w:kern w:val="0"/>
          <w:sz w:val="24"/>
          <w:szCs w:val="24"/>
        </w:rPr>
        <w:t>the highest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85493E" w:rsidRPr="007C4B93">
        <w:rPr>
          <w:rFonts w:ascii="Book Antiqua" w:eastAsia="Gulim" w:hAnsi="Book Antiqua" w:cs="Times New Roman"/>
          <w:kern w:val="0"/>
          <w:sz w:val="24"/>
          <w:szCs w:val="24"/>
        </w:rPr>
        <w:t>category</w:t>
      </w:r>
      <w:r w:rsidR="005E5881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990F29" w:rsidRPr="007C4B93">
        <w:rPr>
          <w:rFonts w:ascii="Book Antiqua" w:eastAsia="Gulim" w:hAnsi="Book Antiqua" w:cs="Times New Roman"/>
          <w:kern w:val="0"/>
          <w:sz w:val="24"/>
          <w:szCs w:val="24"/>
        </w:rPr>
        <w:t>with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932592" w:rsidRPr="007C4B93">
        <w:rPr>
          <w:rFonts w:ascii="Book Antiqua" w:eastAsia="Gulim" w:hAnsi="Book Antiqua" w:cs="Times New Roman"/>
          <w:kern w:val="0"/>
          <w:sz w:val="24"/>
          <w:szCs w:val="24"/>
        </w:rPr>
        <w:t>the lowest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85493E" w:rsidRPr="007C4B93">
        <w:rPr>
          <w:rFonts w:ascii="Book Antiqua" w:eastAsia="Gulim" w:hAnsi="Book Antiqua" w:cs="Times New Roman"/>
          <w:kern w:val="0"/>
          <w:sz w:val="24"/>
          <w:szCs w:val="24"/>
        </w:rPr>
        <w:t>category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OR (95%</w:t>
      </w:r>
      <w:r w:rsidR="000506BD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>CI)</w:t>
      </w:r>
      <w:r w:rsidR="004E3863" w:rsidRPr="007C4B93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and </w:t>
      </w:r>
      <w:r w:rsidR="008D3C8C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adjusted </w:t>
      </w:r>
      <w:r w:rsidR="0010657C" w:rsidRPr="007C4B93">
        <w:rPr>
          <w:rFonts w:ascii="Book Antiqua" w:eastAsia="Gulim" w:hAnsi="Book Antiqua" w:cs="Times New Roman"/>
          <w:kern w:val="0"/>
          <w:sz w:val="24"/>
          <w:szCs w:val="24"/>
        </w:rPr>
        <w:t>covariates</w:t>
      </w:r>
      <w:r w:rsidR="00E4124E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  <w:r w:rsidR="000E2798" w:rsidRPr="007C4B93">
        <w:rPr>
          <w:rFonts w:ascii="Book Antiqua" w:eastAsia="Gulim" w:hAnsi="Book Antiqua" w:cs="Times New Roman"/>
          <w:kern w:val="0"/>
          <w:sz w:val="24"/>
          <w:szCs w:val="24"/>
        </w:rPr>
        <w:t>This meta-analysis</w:t>
      </w:r>
      <w:r w:rsidR="0032788B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0E2798" w:rsidRPr="007C4B93">
        <w:rPr>
          <w:rFonts w:ascii="Book Antiqua" w:eastAsia="Gulim" w:hAnsi="Book Antiqua" w:cs="Times New Roman"/>
          <w:kern w:val="0"/>
          <w:sz w:val="24"/>
          <w:szCs w:val="24"/>
        </w:rPr>
        <w:t>was performed according to the Meta-analysis of Observational Studies in Epidemiology (MOOSE) guidelines</w:t>
      </w:r>
      <w:r w:rsidR="002457E1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begin"/>
      </w:r>
      <w:r w:rsidR="0000389A" w:rsidRPr="007C4B93">
        <w:rPr>
          <w:rFonts w:ascii="Book Antiqua" w:eastAsia="Gulim" w:hAnsi="Book Antiqua" w:cs="Times New Roman"/>
          <w:kern w:val="0"/>
          <w:sz w:val="24"/>
          <w:szCs w:val="24"/>
        </w:rPr>
        <w:instrText xml:space="preserve"> ADDIN EN.CITE &lt;EndNote&gt;&lt;Cite&gt;&lt;Author&gt;Stroup&lt;/Author&gt;&lt;Year&gt;2000&lt;/Year&gt;&lt;RecNum&gt;143&lt;/RecNum&gt;&lt;DisplayText&gt;&lt;style face="superscript"&gt;[32]&lt;/style&gt;&lt;/DisplayText&gt;&lt;record&gt;&lt;rec-number&gt;143&lt;/rec-number&gt;&lt;foreign-keys&gt;&lt;key app="EN" db-id="rta9xz9zi2rv2zeet5tpex5feextve2etp92"&gt;143&lt;/key&gt;&lt;/foreign-keys&gt;&lt;ref-type name="Journal Article"&gt;17&lt;/ref-type&gt;&lt;contributors&gt;&lt;authors&gt;&lt;author&gt;Stroup, D. F.&lt;/author&gt;&lt;author&gt;Berlin, J. A.&lt;/author&gt;&lt;author&gt;Morton, S. C.&lt;/author&gt;&lt;author&gt;Olkin, I.&lt;/author&gt;&lt;author&gt;Williamson, G. D.&lt;/author&gt;&lt;author&gt;Rennie, D.&lt;/author&gt;&lt;author&gt;Moher, D.&lt;/author&gt;&lt;author&gt;Becker, B. J.&lt;/author&gt;&lt;author&gt;Sipe, T. A.&lt;/author&gt;&lt;author&gt;Thacker, S. B.&lt;/author&gt;&lt;/authors&gt;&lt;/contributors&gt;&lt;auth-address&gt;Centers for Disease Control and Prevention, Atlanta, GA 30333, USA. dfs2@cdc.gov&lt;/auth-address&gt;&lt;titles&gt;&lt;title&gt;Meta-analysis of observational studies in epidemiology: a proposal for reporting. Meta-analysis Of Observational Studies in Epidemiology (MOOSE) group&lt;/title&gt;&lt;secondary-title&gt;JAMA&lt;/secondary-title&gt;&lt;alt-title&gt;JAMA : the journal of the American Medical Association&lt;/alt-title&gt;&lt;/titles&gt;&lt;periodical&gt;&lt;full-title&gt;JAMA&lt;/full-title&gt;&lt;abbr-1&gt;JAMA : the journal of the American Medical Association&lt;/abbr-1&gt;&lt;/periodical&gt;&lt;alt-periodical&gt;&lt;full-title&gt;JAMA&lt;/full-title&gt;&lt;abbr-1&gt;JAMA : the journal of the American Medical Association&lt;/abbr-1&gt;&lt;/alt-periodical&gt;&lt;pages&gt;2008-12&lt;/pages&gt;&lt;volume&gt;283&lt;/volume&gt;&lt;number&gt;15&lt;/number&gt;&lt;edition&gt;2000/05/02&lt;/edition&gt;&lt;keywords&gt;&lt;keyword&gt;Epidemiology&lt;/keyword&gt;&lt;keyword&gt;*Meta-Analysis as Topic&lt;/keyword&gt;&lt;keyword&gt;Observation&lt;/keyword&gt;&lt;/keywords&gt;&lt;dates&gt;&lt;year&gt;2000&lt;/year&gt;&lt;pub-dates&gt;&lt;date&gt;Apr 19&lt;/date&gt;&lt;/pub-dates&gt;&lt;/dates&gt;&lt;isbn&gt;0098-7484 (Print)&amp;#xD;0098-7484 (Linking)&lt;/isbn&gt;&lt;accession-num&gt;10789670&lt;/accession-num&gt;&lt;work-type&gt;Consensus Development Conference&amp;#xD;Research Support, U.S. Gov&amp;apos;t, P.H.S.&amp;#xD;Review&lt;/work-type&gt;&lt;urls&gt;&lt;related-urls&gt;&lt;url&gt;http://www.ncbi.nlm.nih.gov/pubmed/10789670&lt;/url&gt;&lt;/related-urls&gt;&lt;/urls&gt;&lt;electronic-resource-num&gt;10.1001/jama.283.15.2008&lt;/electronic-resource-num&gt;&lt;language&gt;eng&lt;/language&gt;&lt;/record&gt;&lt;/Cite&gt;&lt;/EndNote&gt;</w:instrTex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separate"/>
      </w:r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32" w:tooltip="Stroup, 2000 #143" w:history="1">
        <w:r w:rsidR="0000389A" w:rsidRPr="007C4B93">
          <w:rPr>
            <w:rFonts w:ascii="Book Antiqua" w:eastAsia="Gulim" w:hAnsi="Book Antiqua" w:cs="Times New Roman"/>
            <w:noProof/>
            <w:kern w:val="0"/>
            <w:sz w:val="24"/>
            <w:szCs w:val="24"/>
            <w:vertAlign w:val="superscript"/>
          </w:rPr>
          <w:t>32</w:t>
        </w:r>
      </w:hyperlink>
      <w:r w:rsidR="00AB70D8" w:rsidRPr="007C4B93">
        <w:rPr>
          <w:rFonts w:ascii="Book Antiqua" w:eastAsia="Gulim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62427" w:rsidRPr="007C4B93">
        <w:rPr>
          <w:rFonts w:ascii="Book Antiqua" w:eastAsia="Gulim" w:hAnsi="Book Antiqua" w:cs="Times New Roman"/>
          <w:kern w:val="0"/>
          <w:sz w:val="24"/>
          <w:szCs w:val="24"/>
        </w:rPr>
        <w:fldChar w:fldCharType="end"/>
      </w:r>
      <w:r w:rsidR="000E2798" w:rsidRPr="007C4B93">
        <w:rPr>
          <w:rFonts w:ascii="Book Antiqua" w:eastAsia="Gulim" w:hAnsi="Book Antiqua" w:cs="Times New Roman"/>
          <w:kern w:val="0"/>
          <w:sz w:val="24"/>
          <w:szCs w:val="24"/>
        </w:rPr>
        <w:t xml:space="preserve">. </w:t>
      </w:r>
    </w:p>
    <w:p w14:paraId="1AA67C2B" w14:textId="5E113030" w:rsidR="00281477" w:rsidRPr="007C4B93" w:rsidRDefault="00A95F24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 xml:space="preserve">Statistical </w:t>
      </w:r>
      <w:r w:rsidR="00B23C9A" w:rsidRPr="007C4B93">
        <w:rPr>
          <w:rFonts w:ascii="Book Antiqua" w:hAnsi="Book Antiqua" w:cs="Times New Roman"/>
          <w:b/>
          <w:sz w:val="24"/>
          <w:szCs w:val="24"/>
        </w:rPr>
        <w:t>analysis</w:t>
      </w:r>
      <w:r w:rsidR="00B23C9A"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: </w:t>
      </w:r>
      <w:r w:rsidR="00F44F41" w:rsidRPr="007C4B93">
        <w:rPr>
          <w:rFonts w:ascii="Book Antiqua" w:hAnsi="Book Antiqua" w:cs="Times New Roman"/>
          <w:sz w:val="24"/>
          <w:szCs w:val="24"/>
        </w:rPr>
        <w:t xml:space="preserve">For </w:t>
      </w:r>
      <w:r w:rsidR="00A64D04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F44F41" w:rsidRPr="007C4B93">
        <w:rPr>
          <w:rFonts w:ascii="Book Antiqua" w:hAnsi="Book Antiqua" w:cs="Times New Roman"/>
          <w:sz w:val="24"/>
          <w:szCs w:val="24"/>
        </w:rPr>
        <w:t>me</w:t>
      </w:r>
      <w:r w:rsidR="00AF0B75" w:rsidRPr="007C4B93">
        <w:rPr>
          <w:rFonts w:ascii="Book Antiqua" w:hAnsi="Book Antiqua" w:cs="Times New Roman"/>
          <w:sz w:val="24"/>
          <w:szCs w:val="24"/>
        </w:rPr>
        <w:t>t</w:t>
      </w:r>
      <w:r w:rsidR="00F44F41" w:rsidRPr="007C4B93">
        <w:rPr>
          <w:rFonts w:ascii="Book Antiqua" w:hAnsi="Book Antiqua" w:cs="Times New Roman"/>
          <w:sz w:val="24"/>
          <w:szCs w:val="24"/>
        </w:rPr>
        <w:t xml:space="preserve">a-analysis </w:t>
      </w:r>
      <w:r w:rsidR="00A64D04" w:rsidRPr="007C4B93">
        <w:rPr>
          <w:rFonts w:ascii="Book Antiqua" w:hAnsi="Book Antiqua" w:cs="Times New Roman"/>
          <w:sz w:val="24"/>
          <w:szCs w:val="24"/>
        </w:rPr>
        <w:t>of</w:t>
      </w:r>
      <w:r w:rsidR="00F44F41" w:rsidRPr="007C4B93">
        <w:rPr>
          <w:rFonts w:ascii="Book Antiqua" w:hAnsi="Book Antiqua" w:cs="Times New Roman"/>
          <w:sz w:val="24"/>
          <w:szCs w:val="24"/>
        </w:rPr>
        <w:t xml:space="preserve"> the association between 25(OH)D </w:t>
      </w:r>
      <w:r w:rsidR="00A64D04" w:rsidRPr="007C4B93">
        <w:rPr>
          <w:rFonts w:ascii="Book Antiqua" w:hAnsi="Book Antiqua" w:cs="Times New Roman"/>
          <w:sz w:val="24"/>
          <w:szCs w:val="24"/>
        </w:rPr>
        <w:t xml:space="preserve">levels </w:t>
      </w:r>
      <w:r w:rsidR="00F44F41" w:rsidRPr="007C4B93">
        <w:rPr>
          <w:rFonts w:ascii="Book Antiqua" w:hAnsi="Book Antiqua" w:cs="Times New Roman"/>
          <w:sz w:val="24"/>
          <w:szCs w:val="24"/>
        </w:rPr>
        <w:t xml:space="preserve">and </w:t>
      </w:r>
      <w:r w:rsidR="00A01EB4" w:rsidRPr="007C4B93">
        <w:rPr>
          <w:rFonts w:ascii="Book Antiqua" w:hAnsi="Book Antiqua" w:cs="Times New Roman"/>
          <w:sz w:val="24"/>
          <w:szCs w:val="24"/>
        </w:rPr>
        <w:t xml:space="preserve">colorectal </w:t>
      </w:r>
      <w:r w:rsidR="00F44F41" w:rsidRPr="007C4B93">
        <w:rPr>
          <w:rFonts w:ascii="Book Antiqua" w:hAnsi="Book Antiqua" w:cs="Times New Roman"/>
          <w:sz w:val="24"/>
          <w:szCs w:val="24"/>
        </w:rPr>
        <w:t>adenoma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B0153B" w:rsidRPr="007C4B93">
        <w:rPr>
          <w:rFonts w:ascii="Book Antiqua" w:hAnsi="Book Antiqua" w:cs="Times New Roman"/>
          <w:sz w:val="24"/>
          <w:szCs w:val="24"/>
        </w:rPr>
        <w:t xml:space="preserve"> including </w:t>
      </w:r>
      <w:r w:rsidR="008E1D7B" w:rsidRPr="007C4B93">
        <w:rPr>
          <w:rFonts w:ascii="Book Antiqua" w:hAnsi="Book Antiqua" w:cs="Times New Roman"/>
          <w:sz w:val="24"/>
          <w:szCs w:val="24"/>
        </w:rPr>
        <w:t xml:space="preserve">the association found in </w:t>
      </w:r>
      <w:r w:rsidR="00B0153B" w:rsidRPr="007C4B93">
        <w:rPr>
          <w:rFonts w:ascii="Book Antiqua" w:hAnsi="Book Antiqua" w:cs="Times New Roman"/>
          <w:sz w:val="24"/>
          <w:szCs w:val="24"/>
        </w:rPr>
        <w:t xml:space="preserve">our </w:t>
      </w:r>
      <w:r w:rsidR="00AF0B75" w:rsidRPr="007C4B93">
        <w:rPr>
          <w:rFonts w:ascii="Book Antiqua" w:hAnsi="Book Antiqua" w:cs="Times New Roman"/>
          <w:sz w:val="24"/>
          <w:szCs w:val="24"/>
        </w:rPr>
        <w:t>case-control</w:t>
      </w:r>
      <w:r w:rsidR="00B0153B" w:rsidRPr="007C4B93">
        <w:rPr>
          <w:rFonts w:ascii="Book Antiqua" w:hAnsi="Book Antiqua" w:cs="Times New Roman"/>
          <w:sz w:val="24"/>
          <w:szCs w:val="24"/>
        </w:rPr>
        <w:t xml:space="preserve"> stud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F44F41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64D04" w:rsidRPr="007C4B93">
        <w:rPr>
          <w:rFonts w:ascii="Book Antiqua" w:hAnsi="Book Antiqua" w:cs="Times New Roman"/>
          <w:sz w:val="24"/>
          <w:szCs w:val="24"/>
        </w:rPr>
        <w:t xml:space="preserve">we </w:t>
      </w:r>
      <w:r w:rsidR="00122CB7" w:rsidRPr="007C4B93">
        <w:rPr>
          <w:rFonts w:ascii="Book Antiqua" w:hAnsi="Book Antiqua" w:cs="Times New Roman"/>
          <w:sz w:val="24"/>
          <w:szCs w:val="24"/>
        </w:rPr>
        <w:t>c</w:t>
      </w:r>
      <w:r w:rsidR="007C195D" w:rsidRPr="007C4B93">
        <w:rPr>
          <w:rFonts w:ascii="Book Antiqua" w:hAnsi="Book Antiqua" w:cs="Times New Roman"/>
          <w:sz w:val="24"/>
          <w:szCs w:val="24"/>
        </w:rPr>
        <w:t xml:space="preserve">omputed </w:t>
      </w:r>
      <w:r w:rsidR="00491380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7C195D" w:rsidRPr="007C4B93">
        <w:rPr>
          <w:rFonts w:ascii="Book Antiqua" w:hAnsi="Book Antiqua" w:cs="Times New Roman"/>
          <w:sz w:val="24"/>
          <w:szCs w:val="24"/>
        </w:rPr>
        <w:t>summary relative risk (RR) and 95%CIs using a random-effects model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erSimonian&lt;/Author&gt;&lt;Year&gt;1986&lt;/Year&gt;&lt;RecNum&gt;10&lt;/RecNum&gt;&lt;DisplayText&gt;&lt;style face="superscript"&gt;[33]&lt;/style&gt;&lt;/DisplayText&gt;&lt;record&gt;&lt;rec-number&gt;10&lt;/rec-number&gt;&lt;foreign-keys&gt;&lt;key app="EN" db-id="rta9xz9zi2rv2zeet5tpex5feextve2etp92"&gt;10&lt;/key&gt;&lt;/foreign-keys&gt;&lt;ref-type name="Journal Article"&gt;17&lt;/ref-type&gt;&lt;contributors&gt;&lt;authors&gt;&lt;author&gt;DerSimonian, R.&lt;/author&gt;&lt;author&gt;Laird, N.&lt;/author&gt;&lt;/authors&gt;&lt;/contributors&gt;&lt;titles&gt;&lt;title&gt;Meta-analysis in clinical trials&lt;/title&gt;&lt;secondary-title&gt;Control Clin Trials&lt;/secondary-title&gt;&lt;alt-title&gt;Controlled clinical trials&lt;/alt-title&gt;&lt;/titles&gt;&lt;periodical&gt;&lt;full-title&gt;Control Clin Trials&lt;/full-title&gt;&lt;abbr-1&gt;Controlled clinical trials&lt;/abbr-1&gt;&lt;/periodical&gt;&lt;alt-periodical&gt;&lt;full-title&gt;Control Clin Trials&lt;/full-title&gt;&lt;abbr-1&gt;Controlled clinical trials&lt;/abbr-1&gt;&lt;/alt-periodical&gt;&lt;pages&gt;177-88&lt;/pages&gt;&lt;volume&gt;7&lt;/volume&gt;&lt;number&gt;3&lt;/number&gt;&lt;edition&gt;1986/09/01&lt;/edition&gt;&lt;keywords&gt;&lt;keyword&gt;Clinical Trials as Topic/ methods&lt;/keyword&gt;&lt;keyword&gt;Humans&lt;/keyword&gt;&lt;keyword&gt;Models, Theoretical&lt;/keyword&gt;&lt;keyword&gt;Research Design&lt;/keyword&gt;&lt;keyword&gt;Statistics as Topic&lt;/keyword&gt;&lt;/keywords&gt;&lt;dates&gt;&lt;year&gt;1986&lt;/year&gt;&lt;pub-dates&gt;&lt;date&gt;Sep&lt;/date&gt;&lt;/pub-dates&gt;&lt;/dates&gt;&lt;isbn&gt;0197-2456 (Print)&amp;#xD;0197-2456 (Linking)&lt;/isbn&gt;&lt;accession-num&gt;3802833&lt;/accession-num&gt;&lt;urls&gt;&lt;/urls&gt;&lt;electronic-resource-num&gt;10.1016/0197-2456(86)90046-2&lt;/electronic-resource-num&gt;&lt;remote-database-provider&gt;NLM&lt;/remote-database-provider&gt;&lt;language&gt;eng&lt;/language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DerSimonian, 1986 #10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7C195D" w:rsidRPr="007C4B93">
        <w:rPr>
          <w:rFonts w:ascii="Book Antiqua" w:hAnsi="Book Antiqua" w:cs="Times New Roman"/>
          <w:sz w:val="24"/>
          <w:szCs w:val="24"/>
        </w:rPr>
        <w:t>.</w:t>
      </w:r>
      <w:r w:rsidR="00F44F41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5337FF" w:rsidRPr="007C4B93">
        <w:rPr>
          <w:rFonts w:ascii="Book Antiqua" w:hAnsi="Book Antiqua" w:cs="Times New Roman"/>
          <w:sz w:val="24"/>
          <w:szCs w:val="24"/>
        </w:rPr>
        <w:t>The RR of each stud</w:t>
      </w:r>
      <w:r w:rsidR="001C0B5A" w:rsidRPr="007C4B93">
        <w:rPr>
          <w:rFonts w:ascii="Book Antiqua" w:hAnsi="Book Antiqua" w:cs="Times New Roman"/>
          <w:sz w:val="24"/>
          <w:szCs w:val="24"/>
        </w:rPr>
        <w:t>y</w:t>
      </w:r>
      <w:r w:rsidR="005337FF" w:rsidRPr="007C4B93">
        <w:rPr>
          <w:rFonts w:ascii="Book Antiqua" w:hAnsi="Book Antiqua" w:cs="Times New Roman"/>
          <w:sz w:val="24"/>
          <w:szCs w:val="24"/>
        </w:rPr>
        <w:t xml:space="preserve"> was extracted from </w:t>
      </w:r>
      <w:r w:rsidR="00B830DA" w:rsidRPr="007C4B93">
        <w:rPr>
          <w:rFonts w:ascii="Book Antiqua" w:hAnsi="Book Antiqua" w:cs="Times New Roman"/>
          <w:sz w:val="24"/>
          <w:szCs w:val="24"/>
        </w:rPr>
        <w:t>the most fully</w:t>
      </w:r>
      <w:r w:rsidR="00F43CA6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B830DA" w:rsidRPr="007C4B93">
        <w:rPr>
          <w:rFonts w:ascii="Book Antiqua" w:hAnsi="Book Antiqua" w:cs="Times New Roman"/>
          <w:sz w:val="24"/>
          <w:szCs w:val="24"/>
        </w:rPr>
        <w:t xml:space="preserve">adjusted models if available. </w:t>
      </w:r>
      <w:r w:rsidR="00353AC5" w:rsidRPr="007C4B93">
        <w:rPr>
          <w:rFonts w:ascii="Book Antiqua" w:hAnsi="Book Antiqua" w:cs="Times New Roman"/>
          <w:sz w:val="24"/>
          <w:szCs w:val="24"/>
        </w:rPr>
        <w:t>Es</w:t>
      </w:r>
      <w:r w:rsidR="007B51D5" w:rsidRPr="007C4B93">
        <w:rPr>
          <w:rFonts w:ascii="Book Antiqua" w:hAnsi="Book Antiqua" w:cs="Times New Roman"/>
          <w:sz w:val="24"/>
          <w:szCs w:val="24"/>
        </w:rPr>
        <w:t>t</w:t>
      </w:r>
      <w:r w:rsidR="00353AC5" w:rsidRPr="007C4B93">
        <w:rPr>
          <w:rFonts w:ascii="Book Antiqua" w:hAnsi="Book Antiqua" w:cs="Times New Roman"/>
          <w:sz w:val="24"/>
          <w:szCs w:val="24"/>
        </w:rPr>
        <w:t xml:space="preserve">imates of </w:t>
      </w:r>
      <w:r w:rsidR="00F43CA6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353AC5" w:rsidRPr="007C4B93">
        <w:rPr>
          <w:rFonts w:ascii="Book Antiqua" w:hAnsi="Book Antiqua" w:cs="Times New Roman"/>
          <w:sz w:val="24"/>
          <w:szCs w:val="24"/>
        </w:rPr>
        <w:t>studies</w:t>
      </w:r>
      <w:r w:rsidR="00F44F41" w:rsidRPr="007C4B93">
        <w:rPr>
          <w:rFonts w:ascii="Book Antiqua" w:hAnsi="Book Antiqua" w:cs="Times New Roman"/>
          <w:sz w:val="24"/>
          <w:szCs w:val="24"/>
        </w:rPr>
        <w:t xml:space="preserve"> were weight</w:t>
      </w:r>
      <w:r w:rsidR="00742FA0" w:rsidRPr="007C4B93">
        <w:rPr>
          <w:rFonts w:ascii="Book Antiqua" w:hAnsi="Book Antiqua" w:cs="Times New Roman"/>
          <w:sz w:val="24"/>
          <w:szCs w:val="24"/>
        </w:rPr>
        <w:t>ed b</w:t>
      </w:r>
      <w:r w:rsidR="000E6DC0" w:rsidRPr="007C4B93">
        <w:rPr>
          <w:rFonts w:ascii="Book Antiqua" w:hAnsi="Book Antiqua" w:cs="Times New Roman"/>
          <w:sz w:val="24"/>
          <w:szCs w:val="24"/>
        </w:rPr>
        <w:t>y</w:t>
      </w:r>
      <w:r w:rsidR="00353AC5" w:rsidRPr="007C4B93">
        <w:rPr>
          <w:rFonts w:ascii="Book Antiqua" w:hAnsi="Book Antiqua" w:cs="Times New Roman"/>
          <w:sz w:val="24"/>
          <w:szCs w:val="24"/>
        </w:rPr>
        <w:t xml:space="preserve"> the</w:t>
      </w:r>
      <w:r w:rsidR="000E6DC0" w:rsidRPr="007C4B93">
        <w:rPr>
          <w:rFonts w:ascii="Book Antiqua" w:hAnsi="Book Antiqua" w:cs="Times New Roman"/>
          <w:sz w:val="24"/>
          <w:szCs w:val="24"/>
        </w:rPr>
        <w:t xml:space="preserve"> inverse </w:t>
      </w:r>
      <w:r w:rsidR="00353AC5" w:rsidRPr="007C4B93">
        <w:rPr>
          <w:rFonts w:ascii="Book Antiqua" w:hAnsi="Book Antiqua" w:cs="Times New Roman"/>
          <w:sz w:val="24"/>
          <w:szCs w:val="24"/>
        </w:rPr>
        <w:t>of</w:t>
      </w:r>
      <w:r w:rsidR="000E6DC0" w:rsidRPr="007C4B93">
        <w:rPr>
          <w:rFonts w:ascii="Book Antiqua" w:hAnsi="Book Antiqua" w:cs="Times New Roman"/>
          <w:sz w:val="24"/>
          <w:szCs w:val="24"/>
        </w:rPr>
        <w:t xml:space="preserve"> their variance.</w:t>
      </w:r>
      <w:r w:rsidR="00B0153B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8675C4" w:rsidRPr="007C4B93">
        <w:rPr>
          <w:rFonts w:ascii="Book Antiqua" w:hAnsi="Book Antiqua" w:cs="Times New Roman"/>
          <w:sz w:val="24"/>
          <w:szCs w:val="24"/>
        </w:rPr>
        <w:t>In a main analysi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675C4" w:rsidRPr="007C4B93">
        <w:rPr>
          <w:rFonts w:ascii="Book Antiqua" w:hAnsi="Book Antiqua" w:cs="Times New Roman"/>
          <w:sz w:val="24"/>
          <w:szCs w:val="24"/>
        </w:rPr>
        <w:t xml:space="preserve"> we compared the </w:t>
      </w:r>
      <w:r w:rsidR="00932592" w:rsidRPr="007C4B93">
        <w:rPr>
          <w:rFonts w:ascii="Book Antiqua" w:hAnsi="Book Antiqua" w:cs="Times New Roman"/>
          <w:sz w:val="24"/>
          <w:szCs w:val="24"/>
        </w:rPr>
        <w:t>highest</w:t>
      </w:r>
      <w:r w:rsidR="00581DEF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8675C4" w:rsidRPr="007C4B93">
        <w:rPr>
          <w:rFonts w:ascii="Book Antiqua" w:hAnsi="Book Antiqua" w:cs="Times New Roman"/>
          <w:sz w:val="24"/>
          <w:szCs w:val="24"/>
        </w:rPr>
        <w:t xml:space="preserve">category with the </w:t>
      </w:r>
      <w:r w:rsidR="00932592" w:rsidRPr="007C4B93">
        <w:rPr>
          <w:rFonts w:ascii="Book Antiqua" w:hAnsi="Book Antiqua" w:cs="Times New Roman"/>
          <w:sz w:val="24"/>
          <w:szCs w:val="24"/>
        </w:rPr>
        <w:t xml:space="preserve">lowest </w:t>
      </w:r>
      <w:r w:rsidR="008675C4" w:rsidRPr="007C4B93">
        <w:rPr>
          <w:rFonts w:ascii="Book Antiqua" w:hAnsi="Book Antiqua" w:cs="Times New Roman"/>
          <w:sz w:val="24"/>
          <w:szCs w:val="24"/>
        </w:rPr>
        <w:t>category of circulating 25(OH</w:t>
      </w:r>
      <w:proofErr w:type="gramStart"/>
      <w:r w:rsidR="008675C4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8675C4" w:rsidRPr="007C4B93">
        <w:rPr>
          <w:rFonts w:ascii="Book Antiqua" w:hAnsi="Book Antiqua" w:cs="Times New Roman"/>
          <w:sz w:val="24"/>
          <w:szCs w:val="24"/>
        </w:rPr>
        <w:t xml:space="preserve"> levels. </w:t>
      </w:r>
      <w:r w:rsidR="001A431A" w:rsidRPr="007C4B93">
        <w:rPr>
          <w:rFonts w:ascii="Book Antiqua" w:hAnsi="Book Antiqua" w:cs="Times New Roman"/>
          <w:sz w:val="24"/>
          <w:szCs w:val="24"/>
        </w:rPr>
        <w:t xml:space="preserve">For a study </w:t>
      </w:r>
      <w:r w:rsidR="00F43CA6" w:rsidRPr="007C4B93">
        <w:rPr>
          <w:rFonts w:ascii="Book Antiqua" w:hAnsi="Book Antiqua" w:cs="Times New Roman"/>
          <w:sz w:val="24"/>
          <w:szCs w:val="24"/>
        </w:rPr>
        <w:t xml:space="preserve">that </w:t>
      </w:r>
      <w:r w:rsidR="001A431A" w:rsidRPr="007C4B93">
        <w:rPr>
          <w:rFonts w:ascii="Book Antiqua" w:hAnsi="Book Antiqua" w:cs="Times New Roman"/>
          <w:sz w:val="24"/>
          <w:szCs w:val="24"/>
        </w:rPr>
        <w:t>reported only a dose-response</w:t>
      </w:r>
      <w:r w:rsidR="00B23C9A" w:rsidRPr="007C4B93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23C9A" w:rsidRPr="007C4B93">
        <w:rPr>
          <w:rFonts w:ascii="Book Antiqua" w:hAnsi="Book Antiqua" w:cs="Times New Roman"/>
          <w:sz w:val="24"/>
          <w:szCs w:val="24"/>
        </w:rPr>
        <w:t>relationship</w:t>
      </w:r>
      <w:proofErr w:type="gramEnd"/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F1PC9BdXRob3I+PFllYXI+MjAwMzwvWWVhcj48UmVj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F1PC9BdXRob3I+PFllYXI+MjAwMzwvWWVhcj48UmVj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389A" w:rsidRPr="007C4B93">
        <w:rPr>
          <w:rFonts w:ascii="Book Antiqua" w:hAnsi="Book Antiqua" w:cs="Times New Roman"/>
          <w:sz w:val="24"/>
          <w:szCs w:val="24"/>
        </w:rPr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Grau, 2003 #21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A431A" w:rsidRPr="007C4B93">
        <w:rPr>
          <w:rFonts w:ascii="Book Antiqua" w:hAnsi="Book Antiqua" w:cs="Times New Roman"/>
          <w:sz w:val="24"/>
          <w:szCs w:val="24"/>
        </w:rPr>
        <w:t xml:space="preserve"> we c</w:t>
      </w:r>
      <w:r w:rsidR="00E95078" w:rsidRPr="007C4B93">
        <w:rPr>
          <w:rFonts w:ascii="Book Antiqua" w:hAnsi="Book Antiqua" w:cs="Times New Roman"/>
          <w:sz w:val="24"/>
          <w:szCs w:val="24"/>
        </w:rPr>
        <w:t xml:space="preserve">alculated </w:t>
      </w:r>
      <w:r w:rsidR="00F43CA6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E95078" w:rsidRPr="007C4B93">
        <w:rPr>
          <w:rFonts w:ascii="Book Antiqua" w:hAnsi="Book Antiqua" w:cs="Times New Roman"/>
          <w:sz w:val="24"/>
          <w:szCs w:val="24"/>
        </w:rPr>
        <w:t xml:space="preserve">OR (95% CI) </w:t>
      </w:r>
      <w:r w:rsidR="00FF7BD7" w:rsidRPr="007C4B93">
        <w:rPr>
          <w:rFonts w:ascii="Book Antiqua" w:hAnsi="Book Antiqua" w:cs="Times New Roman"/>
          <w:sz w:val="24"/>
          <w:szCs w:val="24"/>
        </w:rPr>
        <w:t xml:space="preserve">of </w:t>
      </w:r>
      <w:r w:rsidR="00E95078" w:rsidRPr="007C4B93">
        <w:rPr>
          <w:rFonts w:ascii="Book Antiqua" w:hAnsi="Book Antiqua" w:cs="Times New Roman"/>
          <w:sz w:val="24"/>
          <w:szCs w:val="24"/>
        </w:rPr>
        <w:t>a</w:t>
      </w:r>
      <w:r w:rsidR="001A431A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E95078" w:rsidRPr="007C4B93">
        <w:rPr>
          <w:rFonts w:ascii="Book Antiqua" w:hAnsi="Book Antiqua" w:cs="Times New Roman"/>
          <w:sz w:val="24"/>
          <w:szCs w:val="24"/>
        </w:rPr>
        <w:t xml:space="preserve">mean </w:t>
      </w:r>
      <w:r w:rsidR="001A431A" w:rsidRPr="007C4B93">
        <w:rPr>
          <w:rFonts w:ascii="Book Antiqua" w:hAnsi="Book Antiqua" w:cs="Times New Roman"/>
          <w:sz w:val="24"/>
          <w:szCs w:val="24"/>
        </w:rPr>
        <w:t xml:space="preserve">difference in 25(OH)D levels between </w:t>
      </w:r>
      <w:r w:rsidR="00932592" w:rsidRPr="007C4B93">
        <w:rPr>
          <w:rFonts w:ascii="Book Antiqua" w:hAnsi="Book Antiqua" w:cs="Times New Roman"/>
          <w:sz w:val="24"/>
          <w:szCs w:val="24"/>
        </w:rPr>
        <w:t xml:space="preserve">the highest and the lowest </w:t>
      </w:r>
      <w:r w:rsidR="001A431A" w:rsidRPr="007C4B93">
        <w:rPr>
          <w:rFonts w:ascii="Book Antiqua" w:hAnsi="Book Antiqua" w:cs="Times New Roman"/>
          <w:sz w:val="24"/>
          <w:szCs w:val="24"/>
        </w:rPr>
        <w:t xml:space="preserve">categories </w:t>
      </w:r>
      <w:r w:rsidR="008E1C39" w:rsidRPr="007C4B93">
        <w:rPr>
          <w:rFonts w:ascii="Book Antiqua" w:hAnsi="Book Antiqua" w:cs="Times New Roman"/>
          <w:sz w:val="24"/>
          <w:szCs w:val="24"/>
        </w:rPr>
        <w:t xml:space="preserve">in </w:t>
      </w:r>
      <w:r w:rsidR="001A431A" w:rsidRPr="007C4B93">
        <w:rPr>
          <w:rFonts w:ascii="Book Antiqua" w:hAnsi="Book Antiqua" w:cs="Times New Roman"/>
          <w:sz w:val="24"/>
          <w:szCs w:val="24"/>
        </w:rPr>
        <w:t xml:space="preserve">the other studies </w:t>
      </w:r>
      <w:r w:rsidR="00432DCA" w:rsidRPr="007C4B93">
        <w:rPr>
          <w:rFonts w:ascii="Book Antiqua" w:hAnsi="Book Antiqua" w:cs="Times New Roman"/>
          <w:sz w:val="24"/>
          <w:szCs w:val="24"/>
        </w:rPr>
        <w:t xml:space="preserve">for categorical comparison. </w:t>
      </w:r>
      <w:r w:rsidR="00873A3D" w:rsidRPr="007C4B93">
        <w:rPr>
          <w:rFonts w:ascii="Book Antiqua" w:hAnsi="Book Antiqua" w:cs="Times New Roman"/>
          <w:sz w:val="24"/>
          <w:szCs w:val="24"/>
        </w:rPr>
        <w:t xml:space="preserve">We also </w:t>
      </w:r>
      <w:r w:rsidR="00AE1C36" w:rsidRPr="007C4B93">
        <w:rPr>
          <w:rFonts w:ascii="Book Antiqua" w:hAnsi="Book Antiqua" w:cs="Times New Roman"/>
          <w:sz w:val="24"/>
          <w:szCs w:val="24"/>
        </w:rPr>
        <w:t xml:space="preserve">constructed a dose-response model. If the RR per </w:t>
      </w:r>
      <w:r w:rsidR="00AE1C36" w:rsidRPr="007C4B93">
        <w:rPr>
          <w:rFonts w:ascii="Book Antiqua" w:hAnsi="Book Antiqua" w:cs="Times New Roman"/>
          <w:sz w:val="24"/>
          <w:szCs w:val="24"/>
        </w:rPr>
        <w:lastRenderedPageBreak/>
        <w:t xml:space="preserve">standard unit of increase was not presented in </w:t>
      </w:r>
      <w:r w:rsidR="00F43CA6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AE1C36" w:rsidRPr="007C4B93">
        <w:rPr>
          <w:rFonts w:ascii="Book Antiqua" w:hAnsi="Book Antiqua" w:cs="Times New Roman"/>
          <w:sz w:val="24"/>
          <w:szCs w:val="24"/>
        </w:rPr>
        <w:t>studi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AE1C36" w:rsidRPr="007C4B93">
        <w:rPr>
          <w:rFonts w:ascii="Book Antiqua" w:hAnsi="Book Antiqua" w:cs="Times New Roman"/>
          <w:sz w:val="24"/>
          <w:szCs w:val="24"/>
        </w:rPr>
        <w:t xml:space="preserve"> we convert</w:t>
      </w:r>
      <w:r w:rsidR="00F43CA6" w:rsidRPr="007C4B93">
        <w:rPr>
          <w:rFonts w:ascii="Book Antiqua" w:hAnsi="Book Antiqua" w:cs="Times New Roman"/>
          <w:sz w:val="24"/>
          <w:szCs w:val="24"/>
        </w:rPr>
        <w:t>ed the</w:t>
      </w:r>
      <w:r w:rsidR="00AE1C36" w:rsidRPr="007C4B93">
        <w:rPr>
          <w:rFonts w:ascii="Book Antiqua" w:hAnsi="Book Antiqua" w:cs="Times New Roman"/>
          <w:sz w:val="24"/>
          <w:szCs w:val="24"/>
        </w:rPr>
        <w:t xml:space="preserve"> categorical RR to</w:t>
      </w:r>
      <w:r w:rsidR="00F43CA6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FF7BD7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F43CA6" w:rsidRPr="007C4B93">
        <w:rPr>
          <w:rFonts w:ascii="Book Antiqua" w:hAnsi="Book Antiqua" w:cs="Times New Roman"/>
          <w:sz w:val="24"/>
          <w:szCs w:val="24"/>
        </w:rPr>
        <w:t>dose-</w:t>
      </w:r>
      <w:r w:rsidR="00AE1C36" w:rsidRPr="007C4B93">
        <w:rPr>
          <w:rFonts w:ascii="Book Antiqua" w:hAnsi="Book Antiqua" w:cs="Times New Roman"/>
          <w:sz w:val="24"/>
          <w:szCs w:val="24"/>
        </w:rPr>
        <w:t>dependent</w:t>
      </w:r>
      <w:r w:rsidR="00F43CA6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E1C36" w:rsidRPr="007C4B93">
        <w:rPr>
          <w:rFonts w:ascii="Book Antiqua" w:hAnsi="Book Antiqua" w:cs="Times New Roman"/>
          <w:sz w:val="24"/>
          <w:szCs w:val="24"/>
        </w:rPr>
        <w:t>RR</w:t>
      </w:r>
      <w:r w:rsidR="004E144C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E1C36" w:rsidRPr="007C4B93">
        <w:rPr>
          <w:rFonts w:ascii="Book Antiqua" w:hAnsi="Book Antiqua" w:cs="Times New Roman"/>
          <w:sz w:val="24"/>
          <w:szCs w:val="24"/>
        </w:rPr>
        <w:t xml:space="preserve">using the method suggested by Greenland </w:t>
      </w:r>
      <w:r w:rsidR="00B23C9A" w:rsidRPr="007C4B93">
        <w:rPr>
          <w:rFonts w:ascii="Book Antiqua" w:eastAsia="宋体" w:hAnsi="Book Antiqua" w:cs="Times New Roman" w:hint="eastAsia"/>
          <w:i/>
          <w:sz w:val="24"/>
          <w:szCs w:val="24"/>
          <w:lang w:eastAsia="zh-CN"/>
        </w:rPr>
        <w:t>et al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reenland&lt;/Author&gt;&lt;Year&gt;1992&lt;/Year&gt;&lt;RecNum&gt;14&lt;/RecNum&gt;&lt;DisplayText&gt;&lt;style face="superscript"&gt;[34]&lt;/style&gt;&lt;/DisplayText&gt;&lt;record&gt;&lt;rec-number&gt;14&lt;/rec-number&gt;&lt;foreign-keys&gt;&lt;key app="EN" db-id="rta9xz9zi2rv2zeet5tpex5feextve2etp92"&gt;14&lt;/key&gt;&lt;/foreign-keys&gt;&lt;ref-type name="Journal Article"&gt;17&lt;/ref-type&gt;&lt;contributors&gt;&lt;authors&gt;&lt;author&gt;Greenland, S.&lt;/author&gt;&lt;author&gt;Longnecker, M. P.&lt;/author&gt;&lt;/authors&gt;&lt;/contributors&gt;&lt;auth-address&gt;Department of Epidemiology, School of Public Health, University of California, Los Angeles.&lt;/auth-address&gt;&lt;titles&gt;&lt;title&gt;Methods for trend estimation from summarized dose-response data, with applications to meta-analysis&lt;/title&gt;&lt;secondary-title&gt;Am J Epidemiol&lt;/secondary-title&gt;&lt;alt-title&gt;American journal of epidemiology&lt;/alt-title&gt;&lt;/titles&gt;&lt;periodical&gt;&lt;full-title&gt;Am J Epidemiol&lt;/full-title&gt;&lt;abbr-1&gt;American journal of epidemiology&lt;/abbr-1&gt;&lt;/periodical&gt;&lt;alt-periodical&gt;&lt;full-title&gt;Am J Epidemiol&lt;/full-title&gt;&lt;abbr-1&gt;American journal of epidemiology&lt;/abbr-1&gt;&lt;/alt-periodical&gt;&lt;pages&gt;1301-9&lt;/pages&gt;&lt;volume&gt;135&lt;/volume&gt;&lt;number&gt;11&lt;/number&gt;&lt;edition&gt;1992/06/01&lt;/edition&gt;&lt;keywords&gt;&lt;keyword&gt;Alcohol Drinking/adverse effects/ trends&lt;/keyword&gt;&lt;keyword&gt;Breast Neoplasms/ epidemiology/etiology&lt;/keyword&gt;&lt;keyword&gt;Dose-Response Relationship, Drug&lt;/keyword&gt;&lt;keyword&gt;Humans&lt;/keyword&gt;&lt;keyword&gt;Least-Squares Analysis&lt;/keyword&gt;&lt;keyword&gt;Logistic Models&lt;/keyword&gt;&lt;keyword&gt;Meta-Analysis as Topic&lt;/keyword&gt;&lt;keyword&gt;Odds Ratio&lt;/keyword&gt;&lt;keyword&gt;Risk Factors&lt;/keyword&gt;&lt;/keywords&gt;&lt;dates&gt;&lt;year&gt;1992&lt;/year&gt;&lt;pub-dates&gt;&lt;date&gt;Jun 1&lt;/date&gt;&lt;/pub-dates&gt;&lt;/dates&gt;&lt;isbn&gt;0002-9262 (Print)&amp;#xD;0002-9262 (Linking)&lt;/isbn&gt;&lt;accession-num&gt;1626547&lt;/accession-num&gt;&lt;urls&gt;&lt;/urls&gt;&lt;remote-database-provider&gt;NLM&lt;/remote-database-provider&gt;&lt;language&gt;eng&lt;/language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Greenland, 1992 #14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B23C9A" w:rsidRPr="007C4B93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B23C9A" w:rsidRPr="007C4B93">
        <w:rPr>
          <w:rFonts w:ascii="Book Antiqua" w:hAnsi="Book Antiqua" w:cs="Times New Roman"/>
          <w:sz w:val="24"/>
          <w:szCs w:val="24"/>
        </w:rPr>
        <w:t>Orsini</w:t>
      </w:r>
      <w:proofErr w:type="spellEnd"/>
      <w:r w:rsidR="00B23C9A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B23C9A" w:rsidRPr="007C4B93">
        <w:rPr>
          <w:rFonts w:ascii="Book Antiqua" w:hAnsi="Book Antiqua" w:cs="Times New Roman"/>
          <w:i/>
          <w:sz w:val="24"/>
          <w:szCs w:val="24"/>
        </w:rPr>
        <w:t>et al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Orsini&lt;/Author&gt;&lt;Year&gt;2006&lt;/Year&gt;&lt;RecNum&gt;16&lt;/RecNum&gt;&lt;DisplayText&gt;&lt;style face="superscript"&gt;[35]&lt;/style&gt;&lt;/DisplayText&gt;&lt;record&gt;&lt;rec-number&gt;16&lt;/rec-number&gt;&lt;foreign-keys&gt;&lt;key app="EN" db-id="rta9xz9zi2rv2zeet5tpex5feextve2etp92"&gt;16&lt;/key&gt;&lt;/foreign-keys&gt;&lt;ref-type name="Journal Article"&gt;17&lt;/ref-type&gt;&lt;contributors&gt;&lt;authors&gt;&lt;author&gt;Orsini, Nicola&lt;/author&gt;&lt;author&gt;Bellocco, Rino&lt;/author&gt;&lt;author&gt;Greenland, Sander&lt;/author&gt;&lt;/authors&gt;&lt;/contributors&gt;&lt;titles&gt;&lt;title&gt;Generalized least squares for trend estimation of summarized dose-response data&lt;/title&gt;&lt;secondary-title&gt;Stata Journal&lt;/secondary-title&gt;&lt;/titles&gt;&lt;periodical&gt;&lt;full-title&gt;Stata Journal&lt;/full-title&gt;&lt;/periodical&gt;&lt;pages&gt;40&lt;/pages&gt;&lt;volume&gt;6&lt;/volume&gt;&lt;number&gt;1&lt;/number&gt;&lt;dates&gt;&lt;year&gt;2006&lt;/year&gt;&lt;/dates&gt;&lt;isbn&gt;1536-867X&lt;/isbn&gt;&lt;urls&gt;&lt;/urls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Orsini, 2006 #16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AE1C36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84427C" w:rsidRPr="007C4B93">
        <w:rPr>
          <w:rFonts w:ascii="Book Antiqua" w:hAnsi="Book Antiqua" w:cs="Times New Roman"/>
          <w:sz w:val="24"/>
          <w:szCs w:val="24"/>
        </w:rPr>
        <w:t>For this analysi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4427C" w:rsidRPr="007C4B93">
        <w:rPr>
          <w:rFonts w:ascii="Book Antiqua" w:hAnsi="Book Antiqua" w:cs="Times New Roman"/>
          <w:sz w:val="24"/>
          <w:szCs w:val="24"/>
        </w:rPr>
        <w:t xml:space="preserve"> we assigned the midpoint of the upper and lower levels in each category. If the highest or the lowest </w:t>
      </w:r>
      <w:r w:rsidR="004072FA" w:rsidRPr="007C4B93">
        <w:rPr>
          <w:rFonts w:ascii="Book Antiqua" w:hAnsi="Book Antiqua" w:cs="Times New Roman"/>
          <w:sz w:val="24"/>
          <w:szCs w:val="24"/>
        </w:rPr>
        <w:t xml:space="preserve">boundary </w:t>
      </w:r>
      <w:r w:rsidR="0084427C" w:rsidRPr="007C4B93">
        <w:rPr>
          <w:rFonts w:ascii="Book Antiqua" w:hAnsi="Book Antiqua" w:cs="Times New Roman"/>
          <w:sz w:val="24"/>
          <w:szCs w:val="24"/>
        </w:rPr>
        <w:t xml:space="preserve">was </w:t>
      </w:r>
      <w:r w:rsidR="004072FA" w:rsidRPr="007C4B93">
        <w:rPr>
          <w:rFonts w:ascii="Book Antiqua" w:hAnsi="Book Antiqua" w:cs="Times New Roman"/>
          <w:sz w:val="24"/>
          <w:szCs w:val="24"/>
        </w:rPr>
        <w:t>not reported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84427C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4072FA" w:rsidRPr="007C4B93">
        <w:rPr>
          <w:rFonts w:ascii="Book Antiqua" w:hAnsi="Book Antiqua" w:cs="Times New Roman"/>
          <w:sz w:val="24"/>
          <w:szCs w:val="24"/>
        </w:rPr>
        <w:t xml:space="preserve">we assumed </w:t>
      </w:r>
      <w:r w:rsidR="00A91A04" w:rsidRPr="007C4B93">
        <w:rPr>
          <w:rFonts w:ascii="Book Antiqua" w:hAnsi="Book Antiqua" w:cs="Times New Roman"/>
          <w:sz w:val="24"/>
          <w:szCs w:val="24"/>
        </w:rPr>
        <w:t xml:space="preserve">that the </w:t>
      </w:r>
      <w:r w:rsidR="00BF6A71" w:rsidRPr="007C4B93">
        <w:rPr>
          <w:rFonts w:ascii="Book Antiqua" w:hAnsi="Book Antiqua" w:cs="Times New Roman"/>
          <w:sz w:val="24"/>
          <w:szCs w:val="24"/>
        </w:rPr>
        <w:t>interval</w:t>
      </w:r>
      <w:r w:rsidR="00245CE9" w:rsidRPr="007C4B93">
        <w:rPr>
          <w:rFonts w:ascii="Book Antiqua" w:hAnsi="Book Antiqua" w:cs="Times New Roman"/>
          <w:sz w:val="24"/>
          <w:szCs w:val="24"/>
        </w:rPr>
        <w:t xml:space="preserve"> in the highest or the lowest category</w:t>
      </w:r>
      <w:r w:rsidR="00A91A04" w:rsidRPr="007C4B93">
        <w:rPr>
          <w:rFonts w:ascii="Book Antiqua" w:hAnsi="Book Antiqua" w:cs="Times New Roman"/>
          <w:sz w:val="24"/>
          <w:szCs w:val="24"/>
        </w:rPr>
        <w:t xml:space="preserve"> had the same </w:t>
      </w:r>
      <w:r w:rsidR="0084427C" w:rsidRPr="007C4B93">
        <w:rPr>
          <w:rFonts w:ascii="Book Antiqua" w:hAnsi="Book Antiqua" w:cs="Times New Roman"/>
          <w:sz w:val="24"/>
          <w:szCs w:val="24"/>
        </w:rPr>
        <w:t xml:space="preserve">amplitude </w:t>
      </w:r>
      <w:r w:rsidR="004072FA" w:rsidRPr="007C4B93">
        <w:rPr>
          <w:rFonts w:ascii="Book Antiqua" w:hAnsi="Book Antiqua" w:cs="Times New Roman"/>
          <w:sz w:val="24"/>
          <w:szCs w:val="24"/>
        </w:rPr>
        <w:t>as the</w:t>
      </w:r>
      <w:r w:rsidR="0084427C" w:rsidRPr="007C4B93">
        <w:rPr>
          <w:rFonts w:ascii="Book Antiqua" w:hAnsi="Book Antiqua" w:cs="Times New Roman"/>
          <w:sz w:val="24"/>
          <w:szCs w:val="24"/>
        </w:rPr>
        <w:t xml:space="preserve"> adjacent </w:t>
      </w:r>
      <w:r w:rsidR="00A91A04" w:rsidRPr="007C4B93">
        <w:rPr>
          <w:rFonts w:ascii="Book Antiqua" w:hAnsi="Book Antiqua" w:cs="Times New Roman"/>
          <w:sz w:val="24"/>
          <w:szCs w:val="24"/>
        </w:rPr>
        <w:t>category</w:t>
      </w:r>
      <w:r w:rsidR="0084427C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4E144C" w:rsidRPr="007C4B93">
        <w:rPr>
          <w:rFonts w:ascii="Book Antiqua" w:hAnsi="Book Antiqua" w:cs="Times New Roman"/>
          <w:sz w:val="24"/>
          <w:szCs w:val="24"/>
        </w:rPr>
        <w:t xml:space="preserve">We calculated </w:t>
      </w:r>
      <w:r w:rsidR="00B840FD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4E144C" w:rsidRPr="007C4B93">
        <w:rPr>
          <w:rFonts w:ascii="Book Antiqua" w:hAnsi="Book Antiqua" w:cs="Times New Roman"/>
          <w:sz w:val="24"/>
          <w:szCs w:val="24"/>
        </w:rPr>
        <w:t>RRs and 95% CIs for 10 ng</w:t>
      </w:r>
      <w:r w:rsidR="007B51D5" w:rsidRPr="007C4B93">
        <w:rPr>
          <w:rFonts w:ascii="Book Antiqua" w:hAnsi="Book Antiqua" w:cs="Times New Roman"/>
          <w:sz w:val="24"/>
          <w:szCs w:val="24"/>
        </w:rPr>
        <w:t>/</w:t>
      </w:r>
      <w:r w:rsidR="004E144C" w:rsidRPr="007C4B93">
        <w:rPr>
          <w:rFonts w:ascii="Book Antiqua" w:hAnsi="Book Antiqua" w:cs="Times New Roman"/>
          <w:sz w:val="24"/>
          <w:szCs w:val="24"/>
        </w:rPr>
        <w:t>mL increment</w:t>
      </w:r>
      <w:r w:rsidR="00ED06D2" w:rsidRPr="007C4B93">
        <w:rPr>
          <w:rFonts w:ascii="Book Antiqua" w:hAnsi="Book Antiqua" w:cs="Times New Roman"/>
          <w:sz w:val="24"/>
          <w:szCs w:val="24"/>
        </w:rPr>
        <w:t>s</w:t>
      </w:r>
      <w:r w:rsidR="004E144C" w:rsidRPr="007C4B93">
        <w:rPr>
          <w:rFonts w:ascii="Book Antiqua" w:hAnsi="Book Antiqua" w:cs="Times New Roman"/>
          <w:sz w:val="24"/>
          <w:szCs w:val="24"/>
        </w:rPr>
        <w:t xml:space="preserve"> in </w:t>
      </w:r>
      <w:r w:rsidR="009B31B5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4E144C" w:rsidRPr="007C4B93">
        <w:rPr>
          <w:rFonts w:ascii="Book Antiqua" w:hAnsi="Book Antiqua" w:cs="Times New Roman"/>
          <w:sz w:val="24"/>
          <w:szCs w:val="24"/>
        </w:rPr>
        <w:t>25(OH</w:t>
      </w:r>
      <w:proofErr w:type="gramStart"/>
      <w:r w:rsidR="004E144C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4E144C" w:rsidRPr="007C4B93">
        <w:rPr>
          <w:rFonts w:ascii="Book Antiqua" w:hAnsi="Book Antiqua" w:cs="Times New Roman"/>
          <w:sz w:val="24"/>
          <w:szCs w:val="24"/>
        </w:rPr>
        <w:t xml:space="preserve"> levels. </w:t>
      </w:r>
    </w:p>
    <w:p w14:paraId="7FF63C08" w14:textId="6F1974F3" w:rsidR="000B555D" w:rsidRPr="007C4B93" w:rsidRDefault="00281477" w:rsidP="0080318B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We performed subgroup analyses and meta-regression analyses to assess potential</w:t>
      </w:r>
      <w:r w:rsidR="006242F6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 xml:space="preserve">sources of heterogeneity </w:t>
      </w:r>
      <w:r w:rsidR="002B6A7D" w:rsidRPr="007C4B93">
        <w:rPr>
          <w:rFonts w:ascii="Book Antiqua" w:hAnsi="Book Antiqua" w:cs="Times New Roman"/>
          <w:sz w:val="24"/>
          <w:szCs w:val="24"/>
        </w:rPr>
        <w:t xml:space="preserve">due to </w:t>
      </w:r>
      <w:r w:rsidR="006242F6" w:rsidRPr="007C4B93">
        <w:rPr>
          <w:rFonts w:ascii="Book Antiqua" w:hAnsi="Book Antiqua" w:cs="Times New Roman"/>
          <w:sz w:val="24"/>
          <w:szCs w:val="24"/>
        </w:rPr>
        <w:t>sex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calcium intake (high or low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geographic location (U</w:t>
      </w:r>
      <w:r w:rsidR="0080318B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nited States</w:t>
      </w:r>
      <w:r w:rsidRPr="007C4B93">
        <w:rPr>
          <w:rFonts w:ascii="Book Antiqua" w:hAnsi="Book Antiqua" w:cs="Times New Roman"/>
          <w:sz w:val="24"/>
          <w:szCs w:val="24"/>
        </w:rPr>
        <w:t xml:space="preserve"> or Asia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560900" w:rsidRPr="007C4B93">
        <w:rPr>
          <w:rFonts w:ascii="Book Antiqua" w:hAnsi="Book Antiqua" w:cs="Times New Roman"/>
          <w:sz w:val="24"/>
          <w:szCs w:val="24"/>
        </w:rPr>
        <w:t xml:space="preserve">or </w:t>
      </w:r>
      <w:r w:rsidRPr="007C4B93">
        <w:rPr>
          <w:rFonts w:ascii="Book Antiqua" w:hAnsi="Book Antiqua" w:cs="Times New Roman"/>
          <w:sz w:val="24"/>
          <w:szCs w:val="24"/>
        </w:rPr>
        <w:t>adenoma location (proximal or distal)</w:t>
      </w:r>
      <w:r w:rsidR="0052463E" w:rsidRPr="007C4B93">
        <w:rPr>
          <w:rFonts w:ascii="Book Antiqua" w:hAnsi="Book Antiqua" w:cs="Times New Roman"/>
          <w:sz w:val="24"/>
          <w:szCs w:val="24"/>
        </w:rPr>
        <w:t>.</w:t>
      </w:r>
    </w:p>
    <w:p w14:paraId="132FF28B" w14:textId="41BF247C" w:rsidR="00BB1BBA" w:rsidRPr="007C4B93" w:rsidRDefault="00A52CEA" w:rsidP="0080318B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eastAsia="宋体" w:hAnsi="Book Antiqua" w:cs="Times New Roman" w:hint="eastAsia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sz w:val="24"/>
          <w:szCs w:val="24"/>
        </w:rPr>
        <w:t>The b</w:t>
      </w:r>
      <w:r w:rsidR="003711F6" w:rsidRPr="007C4B93">
        <w:rPr>
          <w:rFonts w:ascii="Book Antiqua" w:hAnsi="Book Antiqua" w:cs="Times New Roman"/>
          <w:sz w:val="24"/>
          <w:szCs w:val="24"/>
        </w:rPr>
        <w:t xml:space="preserve">etween-study heterogeneity was evaluated using </w:t>
      </w:r>
      <w:r w:rsidR="00E469C3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3711F6" w:rsidRPr="007C4B93">
        <w:rPr>
          <w:rFonts w:ascii="Book Antiqua" w:hAnsi="Book Antiqua" w:cs="Times New Roman"/>
          <w:i/>
          <w:sz w:val="24"/>
          <w:szCs w:val="24"/>
        </w:rPr>
        <w:t>Q</w:t>
      </w:r>
      <w:r w:rsidR="003711F6" w:rsidRPr="007C4B93">
        <w:rPr>
          <w:rFonts w:ascii="Book Antiqua" w:hAnsi="Book Antiqua" w:cs="Times New Roman"/>
          <w:sz w:val="24"/>
          <w:szCs w:val="24"/>
        </w:rPr>
        <w:t xml:space="preserve"> t</w:t>
      </w:r>
      <w:r w:rsidR="0080318B" w:rsidRPr="007C4B93">
        <w:rPr>
          <w:rFonts w:ascii="Book Antiqua" w:hAnsi="Book Antiqua" w:cs="Times New Roman"/>
          <w:sz w:val="24"/>
          <w:szCs w:val="24"/>
        </w:rPr>
        <w:t>est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erSimonian&lt;/Author&gt;&lt;Year&gt;1986&lt;/Year&gt;&lt;RecNum&gt;10&lt;/RecNum&gt;&lt;DisplayText&gt;&lt;style face="superscript"&gt;[33]&lt;/style&gt;&lt;/DisplayText&gt;&lt;record&gt;&lt;rec-number&gt;10&lt;/rec-number&gt;&lt;foreign-keys&gt;&lt;key app="EN" db-id="rta9xz9zi2rv2zeet5tpex5feextve2etp92"&gt;10&lt;/key&gt;&lt;/foreign-keys&gt;&lt;ref-type name="Journal Article"&gt;17&lt;/ref-type&gt;&lt;contributors&gt;&lt;authors&gt;&lt;author&gt;DerSimonian, R.&lt;/author&gt;&lt;author&gt;Laird, N.&lt;/author&gt;&lt;/authors&gt;&lt;/contributors&gt;&lt;titles&gt;&lt;title&gt;Meta-analysis in clinical trials&lt;/title&gt;&lt;secondary-title&gt;Control Clin Trials&lt;/secondary-title&gt;&lt;alt-title&gt;Controlled clinical trials&lt;/alt-title&gt;&lt;/titles&gt;&lt;periodical&gt;&lt;full-title&gt;Control Clin Trials&lt;/full-title&gt;&lt;abbr-1&gt;Controlled clinical trials&lt;/abbr-1&gt;&lt;/periodical&gt;&lt;alt-periodical&gt;&lt;full-title&gt;Control Clin Trials&lt;/full-title&gt;&lt;abbr-1&gt;Controlled clinical trials&lt;/abbr-1&gt;&lt;/alt-periodical&gt;&lt;pages&gt;177-88&lt;/pages&gt;&lt;volume&gt;7&lt;/volume&gt;&lt;number&gt;3&lt;/number&gt;&lt;edition&gt;1986/09/01&lt;/edition&gt;&lt;keywords&gt;&lt;keyword&gt;Clinical Trials as Topic/ methods&lt;/keyword&gt;&lt;keyword&gt;Humans&lt;/keyword&gt;&lt;keyword&gt;Models, Theoretical&lt;/keyword&gt;&lt;keyword&gt;Research Design&lt;/keyword&gt;&lt;keyword&gt;Statistics as Topic&lt;/keyword&gt;&lt;/keywords&gt;&lt;dates&gt;&lt;year&gt;1986&lt;/year&gt;&lt;pub-dates&gt;&lt;date&gt;Sep&lt;/date&gt;&lt;/pub-dates&gt;&lt;/dates&gt;&lt;isbn&gt;0197-2456 (Print)&amp;#xD;0197-2456 (Linking)&lt;/isbn&gt;&lt;accession-num&gt;3802833&lt;/accession-num&gt;&lt;urls&gt;&lt;/urls&gt;&lt;electronic-resource-num&gt;10.1016/0197-2456(86)90046-2&lt;/electronic-resource-num&gt;&lt;remote-database-provider&gt;NLM&lt;/remote-database-provider&gt;&lt;language&gt;eng&lt;/language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DerSimonian, 1986 #10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D0718F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FA658B" w:rsidRPr="007C4B93">
        <w:rPr>
          <w:rFonts w:ascii="Book Antiqua" w:hAnsi="Book Antiqua" w:cs="Times New Roman"/>
          <w:sz w:val="24"/>
          <w:szCs w:val="24"/>
        </w:rPr>
        <w:t>We</w:t>
      </w:r>
      <w:r w:rsidR="00D0718F" w:rsidRPr="007C4B93">
        <w:rPr>
          <w:rFonts w:ascii="Book Antiqua" w:hAnsi="Book Antiqua" w:cs="Times New Roman"/>
          <w:sz w:val="24"/>
          <w:szCs w:val="24"/>
        </w:rPr>
        <w:t xml:space="preserve"> evaluated </w:t>
      </w:r>
      <w:r w:rsidR="00942CBB" w:rsidRPr="007C4B93">
        <w:rPr>
          <w:rFonts w:ascii="Book Antiqua" w:hAnsi="Book Antiqua" w:cs="Times New Roman"/>
          <w:sz w:val="24"/>
          <w:szCs w:val="24"/>
        </w:rPr>
        <w:t xml:space="preserve">for a </w:t>
      </w:r>
      <w:r w:rsidR="00D0718F" w:rsidRPr="007C4B93">
        <w:rPr>
          <w:rFonts w:ascii="Book Antiqua" w:hAnsi="Book Antiqua" w:cs="Times New Roman"/>
          <w:sz w:val="24"/>
          <w:szCs w:val="24"/>
        </w:rPr>
        <w:t xml:space="preserve">potential publication bias </w:t>
      </w:r>
      <w:r w:rsidR="00806828" w:rsidRPr="007C4B93">
        <w:rPr>
          <w:rFonts w:ascii="Book Antiqua" w:hAnsi="Book Antiqua" w:cs="Times New Roman"/>
          <w:sz w:val="24"/>
          <w:szCs w:val="24"/>
        </w:rPr>
        <w:t xml:space="preserve">using a </w:t>
      </w:r>
      <w:r w:rsidR="00B40A61" w:rsidRPr="007C4B93">
        <w:rPr>
          <w:rFonts w:ascii="Book Antiqua" w:hAnsi="Book Antiqua" w:cs="Times New Roman"/>
          <w:sz w:val="24"/>
          <w:szCs w:val="24"/>
        </w:rPr>
        <w:t xml:space="preserve">funnel plot and </w:t>
      </w:r>
      <w:r w:rsidR="00D0718F" w:rsidRPr="007C4B93">
        <w:rPr>
          <w:rFonts w:ascii="Book Antiqua" w:hAnsi="Book Antiqua" w:cs="Times New Roman"/>
          <w:sz w:val="24"/>
          <w:szCs w:val="24"/>
        </w:rPr>
        <w:t>Egger linear regression test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gger&lt;/Author&gt;&lt;Year&gt;1997&lt;/Year&gt;&lt;RecNum&gt;20&lt;/RecNum&gt;&lt;DisplayText&gt;&lt;style face="superscript"&gt;[36]&lt;/style&gt;&lt;/DisplayText&gt;&lt;record&gt;&lt;rec-number&gt;20&lt;/rec-number&gt;&lt;foreign-keys&gt;&lt;key app="EN" db-id="rta9xz9zi2rv2zeet5tpex5feextve2etp92"&gt;20&lt;/key&gt;&lt;/foreign-keys&gt;&lt;ref-type name="Journal Article"&gt;17&lt;/ref-type&gt;&lt;contributors&gt;&lt;authors&gt;&lt;author&gt;Egger, M.&lt;/author&gt;&lt;author&gt;Davey Smith, G.&lt;/author&gt;&lt;author&gt;Schneider, M.&lt;/author&gt;&lt;author&gt;Minder, C.&lt;/author&gt;&lt;/authors&gt;&lt;/contributors&gt;&lt;auth-address&gt;Department of Social Medicine, University of Bristol. m.egger@bristol.ac.uk&lt;/auth-address&gt;&lt;titles&gt;&lt;title&gt;Bias in meta-analysis detected by a simple, graphical test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629-34&lt;/pages&gt;&lt;volume&gt;315&lt;/volume&gt;&lt;number&gt;7109&lt;/number&gt;&lt;edition&gt;1997/10/06&lt;/edition&gt;&lt;keywords&gt;&lt;keyword&gt;Bias (Epidemiology)&lt;/keyword&gt;&lt;keyword&gt;Meta-Analysis as Topic&lt;/keyword&gt;&lt;keyword&gt;Randomized Controlled Trials as Topic&lt;/keyword&gt;&lt;keyword&gt;Regression Analysis&lt;/keyword&gt;&lt;keyword&gt;Statistics as Topic&lt;/keyword&gt;&lt;keyword&gt;Treatment Outcome&lt;/keyword&gt;&lt;/keywords&gt;&lt;dates&gt;&lt;year&gt;1997&lt;/year&gt;&lt;pub-dates&gt;&lt;date&gt;Sep 13&lt;/date&gt;&lt;/pub-dates&gt;&lt;/dates&gt;&lt;isbn&gt;0959-8138 (Print)&amp;#xD;0959-535X (Linking)&lt;/isbn&gt;&lt;accession-num&gt;9310563&lt;/accession-num&gt;&lt;urls&gt;&lt;/urls&gt;&lt;custom2&gt;PMC2127453&lt;/custom2&gt;&lt;electronic-resource-num&gt;10.1136/bmj.315.7109.629 &lt;/electronic-resource-num&gt;&lt;remote-database-provider&gt;NLM&lt;/remote-database-provider&gt;&lt;language&gt;eng&lt;/language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Egger, 1997 #20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D0718F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5635BB" w:rsidRPr="007C4B93">
        <w:rPr>
          <w:rFonts w:ascii="Book Antiqua" w:hAnsi="Book Antiqua" w:cs="Times New Roman"/>
          <w:sz w:val="24"/>
          <w:szCs w:val="24"/>
        </w:rPr>
        <w:t>All meta-</w:t>
      </w:r>
      <w:r w:rsidR="00120C07" w:rsidRPr="007C4B93">
        <w:rPr>
          <w:rFonts w:ascii="Book Antiqua" w:hAnsi="Book Antiqua" w:cs="Times New Roman"/>
          <w:sz w:val="24"/>
          <w:szCs w:val="24"/>
        </w:rPr>
        <w:t xml:space="preserve">analyses </w:t>
      </w:r>
      <w:r w:rsidR="005635BB" w:rsidRPr="007C4B93">
        <w:rPr>
          <w:rFonts w:ascii="Book Antiqua" w:hAnsi="Book Antiqua" w:cs="Times New Roman"/>
          <w:sz w:val="24"/>
          <w:szCs w:val="24"/>
        </w:rPr>
        <w:t xml:space="preserve">were performed </w:t>
      </w:r>
      <w:r w:rsidR="00120C07" w:rsidRPr="007C4B93">
        <w:rPr>
          <w:rFonts w:ascii="Book Antiqua" w:hAnsi="Book Antiqua" w:cs="Times New Roman"/>
          <w:sz w:val="24"/>
          <w:szCs w:val="24"/>
        </w:rPr>
        <w:t xml:space="preserve">using </w:t>
      </w:r>
      <w:r w:rsidR="005635BB" w:rsidRPr="007C4B93">
        <w:rPr>
          <w:rFonts w:ascii="Book Antiqua" w:hAnsi="Book Antiqua" w:cs="Times New Roman"/>
          <w:sz w:val="24"/>
          <w:szCs w:val="24"/>
        </w:rPr>
        <w:t>STATA 11 statistical software (</w:t>
      </w:r>
      <w:proofErr w:type="spellStart"/>
      <w:r w:rsidR="005635BB" w:rsidRPr="007C4B93">
        <w:rPr>
          <w:rFonts w:ascii="Book Antiqua" w:hAnsi="Book Antiqua" w:cs="Times New Roman"/>
          <w:sz w:val="24"/>
          <w:szCs w:val="24"/>
        </w:rPr>
        <w:t>StataCorp</w:t>
      </w:r>
      <w:proofErr w:type="spellEnd"/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5635BB" w:rsidRPr="007C4B93">
        <w:rPr>
          <w:rFonts w:ascii="Book Antiqua" w:hAnsi="Book Antiqua" w:cs="Times New Roman"/>
          <w:sz w:val="24"/>
          <w:szCs w:val="24"/>
        </w:rPr>
        <w:t xml:space="preserve"> College Statio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5635BB" w:rsidRPr="007C4B93">
        <w:rPr>
          <w:rFonts w:ascii="Book Antiqua" w:hAnsi="Book Antiqua" w:cs="Times New Roman"/>
          <w:sz w:val="24"/>
          <w:szCs w:val="24"/>
        </w:rPr>
        <w:t xml:space="preserve"> TX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5635BB" w:rsidRPr="007C4B93">
        <w:rPr>
          <w:rFonts w:ascii="Book Antiqua" w:hAnsi="Book Antiqua" w:cs="Times New Roman"/>
          <w:sz w:val="24"/>
          <w:szCs w:val="24"/>
        </w:rPr>
        <w:t xml:space="preserve"> U</w:t>
      </w:r>
      <w:r w:rsidR="0080318B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n</w:t>
      </w:r>
      <w:r w:rsidR="0080318B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ited States</w:t>
      </w:r>
      <w:r w:rsidR="005635BB" w:rsidRPr="007C4B93">
        <w:rPr>
          <w:rFonts w:ascii="Book Antiqua" w:hAnsi="Book Antiqua" w:cs="Times New Roman"/>
          <w:sz w:val="24"/>
          <w:szCs w:val="24"/>
        </w:rPr>
        <w:t>). All P values were two-sided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5635BB" w:rsidRPr="007C4B93">
        <w:rPr>
          <w:rFonts w:ascii="Book Antiqua" w:hAnsi="Book Antiqua" w:cs="Times New Roman"/>
          <w:sz w:val="24"/>
          <w:szCs w:val="24"/>
        </w:rPr>
        <w:t xml:space="preserve"> and </w:t>
      </w:r>
      <w:r w:rsidR="008E2CF0" w:rsidRPr="007C4B93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5635BB" w:rsidRPr="007C4B93">
        <w:rPr>
          <w:rFonts w:ascii="Book Antiqua" w:hAnsi="Book Antiqua" w:cs="Times New Roman"/>
          <w:sz w:val="24"/>
          <w:szCs w:val="24"/>
        </w:rPr>
        <w:t>0.05 was considered</w:t>
      </w:r>
      <w:r w:rsidR="00120C07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040B9" w:rsidRPr="007C4B93">
        <w:rPr>
          <w:rFonts w:ascii="Book Antiqua" w:hAnsi="Book Antiqua" w:cs="Times New Roman"/>
          <w:sz w:val="24"/>
          <w:szCs w:val="24"/>
        </w:rPr>
        <w:t xml:space="preserve">to be </w:t>
      </w:r>
      <w:r w:rsidR="0080318B" w:rsidRPr="007C4B93">
        <w:rPr>
          <w:rFonts w:ascii="Book Antiqua" w:hAnsi="Book Antiqua" w:cs="Times New Roman"/>
          <w:sz w:val="24"/>
          <w:szCs w:val="24"/>
        </w:rPr>
        <w:t>statistically significant.</w:t>
      </w:r>
    </w:p>
    <w:p w14:paraId="317876B2" w14:textId="77777777" w:rsidR="00691ACE" w:rsidRPr="007C4B93" w:rsidRDefault="00BB1BBA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t>RE</w:t>
      </w:r>
      <w:r w:rsidR="00691ACE" w:rsidRPr="007C4B93">
        <w:rPr>
          <w:rFonts w:ascii="Book Antiqua" w:hAnsi="Book Antiqua" w:cs="Times New Roman"/>
          <w:b/>
          <w:sz w:val="24"/>
          <w:szCs w:val="24"/>
        </w:rPr>
        <w:t>SULTS</w:t>
      </w:r>
    </w:p>
    <w:p w14:paraId="756E46FA" w14:textId="77777777" w:rsidR="00927BF8" w:rsidRPr="007C4B93" w:rsidRDefault="00927BF8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C4B93">
        <w:rPr>
          <w:rFonts w:ascii="Book Antiqua" w:hAnsi="Book Antiqua" w:cs="Times New Roman"/>
          <w:b/>
          <w:i/>
          <w:sz w:val="24"/>
          <w:szCs w:val="24"/>
        </w:rPr>
        <w:t>Case-control study</w:t>
      </w:r>
    </w:p>
    <w:p w14:paraId="22A5ED7E" w14:textId="3AD3F646" w:rsidR="001B236B" w:rsidRPr="007C4B93" w:rsidRDefault="00C171AE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 xml:space="preserve">The characteristics </w:t>
      </w:r>
      <w:r w:rsidR="00A43C88" w:rsidRPr="007C4B93">
        <w:rPr>
          <w:rFonts w:ascii="Book Antiqua" w:hAnsi="Book Antiqua" w:cs="Times New Roman"/>
          <w:sz w:val="24"/>
          <w:szCs w:val="24"/>
        </w:rPr>
        <w:t>according to</w:t>
      </w:r>
      <w:r w:rsidR="00D6141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01EB4" w:rsidRPr="007C4B93">
        <w:rPr>
          <w:rFonts w:ascii="Book Antiqua" w:hAnsi="Book Antiqua" w:cs="Times New Roman"/>
          <w:sz w:val="24"/>
          <w:szCs w:val="24"/>
        </w:rPr>
        <w:t xml:space="preserve">colorectal </w:t>
      </w:r>
      <w:r w:rsidR="00D61418" w:rsidRPr="007C4B93">
        <w:rPr>
          <w:rFonts w:ascii="Book Antiqua" w:hAnsi="Book Antiqua" w:cs="Times New Roman"/>
          <w:sz w:val="24"/>
          <w:szCs w:val="24"/>
        </w:rPr>
        <w:t xml:space="preserve">adenoma </w:t>
      </w:r>
      <w:r w:rsidR="0022198F" w:rsidRPr="007C4B93">
        <w:rPr>
          <w:rFonts w:ascii="Book Antiqua" w:hAnsi="Book Antiqua" w:cs="Times New Roman"/>
          <w:sz w:val="24"/>
          <w:szCs w:val="24"/>
        </w:rPr>
        <w:t>prevalence</w:t>
      </w:r>
      <w:r w:rsidR="00D6141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are </w:t>
      </w:r>
      <w:r w:rsidR="00A43C88" w:rsidRPr="007C4B93">
        <w:rPr>
          <w:rFonts w:ascii="Book Antiqua" w:hAnsi="Book Antiqua" w:cs="Times New Roman"/>
          <w:sz w:val="24"/>
          <w:szCs w:val="24"/>
        </w:rPr>
        <w:t xml:space="preserve">presented </w:t>
      </w:r>
      <w:r w:rsidR="00CA1C60" w:rsidRPr="007C4B93">
        <w:rPr>
          <w:rFonts w:ascii="Book Antiqua" w:hAnsi="Book Antiqua" w:cs="Times New Roman"/>
          <w:sz w:val="24"/>
          <w:szCs w:val="24"/>
        </w:rPr>
        <w:t xml:space="preserve">in </w:t>
      </w:r>
      <w:r w:rsidR="00A43C88" w:rsidRPr="007C4B93">
        <w:rPr>
          <w:rFonts w:ascii="Book Antiqua" w:hAnsi="Book Antiqua" w:cs="Times New Roman"/>
          <w:sz w:val="24"/>
          <w:szCs w:val="24"/>
        </w:rPr>
        <w:t>T</w:t>
      </w:r>
      <w:r w:rsidR="00CA1C60" w:rsidRPr="007C4B93">
        <w:rPr>
          <w:rFonts w:ascii="Book Antiqua" w:hAnsi="Book Antiqua" w:cs="Times New Roman"/>
          <w:sz w:val="24"/>
          <w:szCs w:val="24"/>
        </w:rPr>
        <w:t>able</w:t>
      </w:r>
      <w:r w:rsidR="00A43C8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CA1C60" w:rsidRPr="007C4B93">
        <w:rPr>
          <w:rFonts w:ascii="Book Antiqua" w:hAnsi="Book Antiqua" w:cs="Times New Roman"/>
          <w:sz w:val="24"/>
          <w:szCs w:val="24"/>
        </w:rPr>
        <w:t xml:space="preserve">1. </w:t>
      </w:r>
      <w:r w:rsidR="00251C70" w:rsidRPr="007C4B93">
        <w:rPr>
          <w:rFonts w:ascii="Book Antiqua" w:hAnsi="Book Antiqua" w:cs="Times New Roman"/>
          <w:sz w:val="24"/>
          <w:szCs w:val="24"/>
        </w:rPr>
        <w:t>The mean age was</w:t>
      </w:r>
      <w:r w:rsidR="005D0B55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91375" w:rsidRPr="007C4B93">
        <w:rPr>
          <w:rFonts w:ascii="Book Antiqua" w:hAnsi="Book Antiqua" w:cs="Times New Roman"/>
          <w:sz w:val="24"/>
          <w:szCs w:val="24"/>
        </w:rPr>
        <w:t>60.3 (SD = 5.3)</w:t>
      </w:r>
      <w:r w:rsidR="00533290" w:rsidRPr="007C4B93">
        <w:rPr>
          <w:rFonts w:ascii="Book Antiqua" w:hAnsi="Book Antiqua" w:cs="Times New Roman"/>
          <w:sz w:val="24"/>
          <w:szCs w:val="24"/>
        </w:rPr>
        <w:t xml:space="preserve"> years</w:t>
      </w:r>
      <w:r w:rsidR="00A91375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5D0B55" w:rsidRPr="007C4B93">
        <w:rPr>
          <w:rFonts w:ascii="Book Antiqua" w:hAnsi="Book Antiqua" w:cs="Times New Roman"/>
          <w:sz w:val="24"/>
          <w:szCs w:val="24"/>
        </w:rPr>
        <w:t xml:space="preserve">for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5D0B55" w:rsidRPr="007C4B93">
        <w:rPr>
          <w:rFonts w:ascii="Book Antiqua" w:hAnsi="Book Antiqua" w:cs="Times New Roman"/>
          <w:sz w:val="24"/>
          <w:szCs w:val="24"/>
        </w:rPr>
        <w:t xml:space="preserve">cases and </w:t>
      </w:r>
      <w:r w:rsidR="00A91375" w:rsidRPr="007C4B93">
        <w:rPr>
          <w:rFonts w:ascii="Book Antiqua" w:hAnsi="Book Antiqua" w:cs="Times New Roman"/>
          <w:sz w:val="24"/>
          <w:szCs w:val="24"/>
        </w:rPr>
        <w:t>59.</w:t>
      </w:r>
      <w:r w:rsidR="00196D13" w:rsidRPr="007C4B93">
        <w:rPr>
          <w:rFonts w:ascii="Book Antiqua" w:hAnsi="Book Antiqua" w:cs="Times New Roman"/>
          <w:sz w:val="24"/>
          <w:szCs w:val="24"/>
        </w:rPr>
        <w:t>7</w:t>
      </w:r>
      <w:r w:rsidR="00A91375" w:rsidRPr="007C4B93">
        <w:rPr>
          <w:rFonts w:ascii="Book Antiqua" w:hAnsi="Book Antiqua" w:cs="Times New Roman"/>
          <w:sz w:val="24"/>
          <w:szCs w:val="24"/>
        </w:rPr>
        <w:t xml:space="preserve"> (SD = 5.</w:t>
      </w:r>
      <w:r w:rsidR="00A93016" w:rsidRPr="007C4B93">
        <w:rPr>
          <w:rFonts w:ascii="Book Antiqua" w:hAnsi="Book Antiqua" w:cs="Times New Roman"/>
          <w:sz w:val="24"/>
          <w:szCs w:val="24"/>
        </w:rPr>
        <w:t>4</w:t>
      </w:r>
      <w:r w:rsidR="00A91375" w:rsidRPr="007C4B93">
        <w:rPr>
          <w:rFonts w:ascii="Book Antiqua" w:hAnsi="Book Antiqua" w:cs="Times New Roman"/>
          <w:sz w:val="24"/>
          <w:szCs w:val="24"/>
        </w:rPr>
        <w:t>)</w:t>
      </w:r>
      <w:r w:rsidR="00533290" w:rsidRPr="007C4B93">
        <w:rPr>
          <w:rFonts w:ascii="Book Antiqua" w:hAnsi="Book Antiqua" w:cs="Times New Roman"/>
          <w:sz w:val="24"/>
          <w:szCs w:val="24"/>
        </w:rPr>
        <w:t xml:space="preserve"> years</w:t>
      </w:r>
      <w:r w:rsidR="00A91375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5D0B55" w:rsidRPr="007C4B93">
        <w:rPr>
          <w:rFonts w:ascii="Book Antiqua" w:hAnsi="Book Antiqua" w:cs="Times New Roman"/>
          <w:sz w:val="24"/>
          <w:szCs w:val="24"/>
        </w:rPr>
        <w:t xml:space="preserve">for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5D0B55" w:rsidRPr="007C4B93">
        <w:rPr>
          <w:rFonts w:ascii="Book Antiqua" w:hAnsi="Book Antiqua" w:cs="Times New Roman"/>
          <w:sz w:val="24"/>
          <w:szCs w:val="24"/>
        </w:rPr>
        <w:t xml:space="preserve">controls. </w:t>
      </w:r>
      <w:r w:rsidR="00251C70" w:rsidRPr="007C4B93">
        <w:rPr>
          <w:rFonts w:ascii="Book Antiqua" w:hAnsi="Book Antiqua" w:cs="Times New Roman"/>
          <w:sz w:val="24"/>
          <w:szCs w:val="24"/>
        </w:rPr>
        <w:t>The w</w:t>
      </w:r>
      <w:r w:rsidR="002C3310" w:rsidRPr="007C4B93">
        <w:rPr>
          <w:rFonts w:ascii="Book Antiqua" w:hAnsi="Book Antiqua" w:cs="Times New Roman"/>
          <w:sz w:val="24"/>
          <w:szCs w:val="24"/>
        </w:rPr>
        <w:t>aist circumference</w:t>
      </w:r>
      <w:r w:rsidR="00A87BB3" w:rsidRPr="007C4B93">
        <w:rPr>
          <w:rFonts w:ascii="Book Antiqua" w:hAnsi="Book Antiqua" w:cs="Times New Roman"/>
          <w:sz w:val="24"/>
          <w:szCs w:val="24"/>
        </w:rPr>
        <w:t xml:space="preserve"> and BMI </w:t>
      </w:r>
      <w:r w:rsidR="00772EC1" w:rsidRPr="007C4B93">
        <w:rPr>
          <w:rFonts w:ascii="Book Antiqua" w:hAnsi="Book Antiqua" w:cs="Times New Roman"/>
          <w:sz w:val="24"/>
          <w:szCs w:val="24"/>
        </w:rPr>
        <w:t xml:space="preserve">were higher among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772EC1" w:rsidRPr="007C4B93">
        <w:rPr>
          <w:rFonts w:ascii="Book Antiqua" w:hAnsi="Book Antiqua" w:cs="Times New Roman"/>
          <w:sz w:val="24"/>
          <w:szCs w:val="24"/>
        </w:rPr>
        <w:t xml:space="preserve">cases than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among the </w:t>
      </w:r>
      <w:r w:rsidR="00772EC1" w:rsidRPr="007C4B93">
        <w:rPr>
          <w:rFonts w:ascii="Book Antiqua" w:hAnsi="Book Antiqua" w:cs="Times New Roman"/>
          <w:sz w:val="24"/>
          <w:szCs w:val="24"/>
        </w:rPr>
        <w:t xml:space="preserve">controls. </w:t>
      </w:r>
      <w:r w:rsidR="00251C70" w:rsidRPr="007C4B93">
        <w:rPr>
          <w:rFonts w:ascii="Book Antiqua" w:hAnsi="Book Antiqua" w:cs="Times New Roman"/>
          <w:sz w:val="24"/>
          <w:szCs w:val="24"/>
        </w:rPr>
        <w:t>The c</w:t>
      </w:r>
      <w:r w:rsidR="00772EC1" w:rsidRPr="007C4B93">
        <w:rPr>
          <w:rFonts w:ascii="Book Antiqua" w:hAnsi="Book Antiqua" w:cs="Times New Roman"/>
          <w:sz w:val="24"/>
          <w:szCs w:val="24"/>
        </w:rPr>
        <w:t xml:space="preserve">ases consumed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772EC1" w:rsidRPr="007C4B93">
        <w:rPr>
          <w:rFonts w:ascii="Book Antiqua" w:hAnsi="Book Antiqua" w:cs="Times New Roman"/>
          <w:sz w:val="24"/>
          <w:szCs w:val="24"/>
        </w:rPr>
        <w:t xml:space="preserve">higher amount of alcohol than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did the </w:t>
      </w:r>
      <w:r w:rsidR="00772EC1" w:rsidRPr="007C4B93">
        <w:rPr>
          <w:rFonts w:ascii="Book Antiqua" w:hAnsi="Book Antiqua" w:cs="Times New Roman"/>
          <w:sz w:val="24"/>
          <w:szCs w:val="24"/>
        </w:rPr>
        <w:t xml:space="preserve">controls. </w:t>
      </w:r>
      <w:r w:rsidR="00251C70" w:rsidRPr="007C4B93">
        <w:rPr>
          <w:rFonts w:ascii="Book Antiqua" w:hAnsi="Book Antiqua" w:cs="Times New Roman"/>
          <w:sz w:val="24"/>
          <w:szCs w:val="24"/>
        </w:rPr>
        <w:t>The m</w:t>
      </w:r>
      <w:r w:rsidR="0033555E" w:rsidRPr="007C4B93">
        <w:rPr>
          <w:rFonts w:ascii="Book Antiqua" w:hAnsi="Book Antiqua" w:cs="Times New Roman"/>
          <w:sz w:val="24"/>
          <w:szCs w:val="24"/>
        </w:rPr>
        <w:t>ean 25(OH</w:t>
      </w:r>
      <w:proofErr w:type="gramStart"/>
      <w:r w:rsidR="0033555E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33555E" w:rsidRPr="007C4B93">
        <w:rPr>
          <w:rFonts w:ascii="Book Antiqua" w:hAnsi="Book Antiqua" w:cs="Times New Roman"/>
          <w:sz w:val="24"/>
          <w:szCs w:val="24"/>
        </w:rPr>
        <w:t xml:space="preserve"> levels were 15.7 </w:t>
      </w:r>
      <w:r w:rsidR="0033555E" w:rsidRPr="007C4B93">
        <w:rPr>
          <w:rFonts w:ascii="Book Antiqua" w:eastAsia="Malgun Gothic" w:hAnsi="Book Antiqua" w:cs="Times New Roman"/>
          <w:sz w:val="24"/>
          <w:szCs w:val="24"/>
        </w:rPr>
        <w:t xml:space="preserve">(SD = </w:t>
      </w:r>
      <w:r w:rsidR="0033555E" w:rsidRPr="007C4B93">
        <w:rPr>
          <w:rFonts w:ascii="Book Antiqua" w:hAnsi="Book Antiqua" w:cs="Times New Roman"/>
          <w:sz w:val="24"/>
          <w:szCs w:val="24"/>
        </w:rPr>
        <w:t>5.8)</w:t>
      </w:r>
      <w:r w:rsidR="001B236B" w:rsidRPr="007C4B93">
        <w:rPr>
          <w:rFonts w:ascii="Book Antiqua" w:hAnsi="Book Antiqua" w:cs="Times New Roman"/>
          <w:sz w:val="24"/>
          <w:szCs w:val="24"/>
        </w:rPr>
        <w:t xml:space="preserve"> ng/</w:t>
      </w:r>
      <w:r w:rsidR="0033555E" w:rsidRPr="007C4B93">
        <w:rPr>
          <w:rFonts w:ascii="Book Antiqua" w:hAnsi="Book Antiqua" w:cs="Times New Roman"/>
          <w:sz w:val="24"/>
          <w:szCs w:val="24"/>
        </w:rPr>
        <w:t xml:space="preserve">mL for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33555E" w:rsidRPr="007C4B93">
        <w:rPr>
          <w:rFonts w:ascii="Book Antiqua" w:hAnsi="Book Antiqua" w:cs="Times New Roman"/>
          <w:sz w:val="24"/>
          <w:szCs w:val="24"/>
        </w:rPr>
        <w:t>cases and 16.</w:t>
      </w:r>
      <w:r w:rsidR="00196D13" w:rsidRPr="007C4B93">
        <w:rPr>
          <w:rFonts w:ascii="Book Antiqua" w:hAnsi="Book Antiqua" w:cs="Times New Roman"/>
          <w:sz w:val="24"/>
          <w:szCs w:val="24"/>
        </w:rPr>
        <w:t>7</w:t>
      </w:r>
      <w:r w:rsidR="0033555E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33555E" w:rsidRPr="007C4B93">
        <w:rPr>
          <w:rFonts w:ascii="Book Antiqua" w:eastAsia="Malgun Gothic" w:hAnsi="Book Antiqua" w:cs="Times New Roman"/>
          <w:sz w:val="24"/>
          <w:szCs w:val="24"/>
        </w:rPr>
        <w:t xml:space="preserve">(SD = 5.6) ng/mL for 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 xml:space="preserve">the </w:t>
      </w:r>
      <w:r w:rsidR="0033555E" w:rsidRPr="007C4B93">
        <w:rPr>
          <w:rFonts w:ascii="Book Antiqua" w:eastAsia="Malgun Gothic" w:hAnsi="Book Antiqua" w:cs="Times New Roman"/>
          <w:sz w:val="24"/>
          <w:szCs w:val="24"/>
        </w:rPr>
        <w:t xml:space="preserve">controls. 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>Overall</w:t>
      </w:r>
      <w:r w:rsidR="004E3863" w:rsidRPr="007C4B93">
        <w:rPr>
          <w:rFonts w:ascii="Book Antiqua" w:eastAsia="Malgun Gothic" w:hAnsi="Book Antiqua" w:cs="Times New Roman"/>
          <w:sz w:val="24"/>
          <w:szCs w:val="24"/>
        </w:rPr>
        <w:t>,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81.3</w:t>
      </w:r>
      <w:r w:rsidR="002823D6" w:rsidRPr="007C4B93">
        <w:rPr>
          <w:rFonts w:ascii="Book Antiqua" w:eastAsia="Malgun Gothic" w:hAnsi="Book Antiqua" w:cs="Times New Roman"/>
          <w:sz w:val="24"/>
          <w:szCs w:val="24"/>
        </w:rPr>
        <w:t xml:space="preserve">% of 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 xml:space="preserve">the </w:t>
      </w:r>
      <w:r w:rsidR="002823D6" w:rsidRPr="007C4B93">
        <w:rPr>
          <w:rFonts w:ascii="Book Antiqua" w:eastAsia="Malgun Gothic" w:hAnsi="Book Antiqua" w:cs="Times New Roman"/>
          <w:sz w:val="24"/>
          <w:szCs w:val="24"/>
        </w:rPr>
        <w:t xml:space="preserve">cases and 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73.2</w:t>
      </w:r>
      <w:r w:rsidR="002823D6" w:rsidRPr="007C4B93">
        <w:rPr>
          <w:rFonts w:ascii="Book Antiqua" w:eastAsia="Malgun Gothic" w:hAnsi="Book Antiqua" w:cs="Times New Roman"/>
          <w:sz w:val="24"/>
          <w:szCs w:val="24"/>
        </w:rPr>
        <w:t xml:space="preserve">% of 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 xml:space="preserve">the </w:t>
      </w:r>
      <w:r w:rsidR="002823D6" w:rsidRPr="007C4B93">
        <w:rPr>
          <w:rFonts w:ascii="Book Antiqua" w:eastAsia="Malgun Gothic" w:hAnsi="Book Antiqua" w:cs="Times New Roman"/>
          <w:sz w:val="24"/>
          <w:szCs w:val="24"/>
        </w:rPr>
        <w:t xml:space="preserve">controls had 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>25(OH</w:t>
      </w:r>
      <w:proofErr w:type="gramStart"/>
      <w:r w:rsidR="00251C70" w:rsidRPr="007C4B93">
        <w:rPr>
          <w:rFonts w:ascii="Book Antiqua" w:eastAsia="Malgun Gothic" w:hAnsi="Book Antiqua" w:cs="Times New Roman"/>
          <w:sz w:val="24"/>
          <w:szCs w:val="24"/>
        </w:rPr>
        <w:t>)D</w:t>
      </w:r>
      <w:proofErr w:type="gramEnd"/>
      <w:r w:rsidR="00251C70" w:rsidRPr="007C4B93">
        <w:rPr>
          <w:rFonts w:ascii="Book Antiqua" w:eastAsia="Malgun Gothic" w:hAnsi="Book Antiqua" w:cs="Times New Roman"/>
          <w:sz w:val="24"/>
          <w:szCs w:val="24"/>
        </w:rPr>
        <w:t xml:space="preserve"> levels </w:t>
      </w:r>
      <w:r w:rsidR="002823D6" w:rsidRPr="007C4B93">
        <w:rPr>
          <w:rFonts w:ascii="Book Antiqua" w:eastAsia="Malgun Gothic" w:hAnsi="Book Antiqua" w:cs="Times New Roman"/>
          <w:sz w:val="24"/>
          <w:szCs w:val="24"/>
        </w:rPr>
        <w:t>&lt;</w:t>
      </w:r>
      <w:r w:rsidR="0080318B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2823D6" w:rsidRPr="007C4B93">
        <w:rPr>
          <w:rFonts w:ascii="Book Antiqua" w:eastAsia="Malgun Gothic" w:hAnsi="Book Antiqua" w:cs="Times New Roman"/>
          <w:sz w:val="24"/>
          <w:szCs w:val="24"/>
        </w:rPr>
        <w:t>20 ng/</w:t>
      </w:r>
      <w:proofErr w:type="spellStart"/>
      <w:r w:rsidR="003C3BF4" w:rsidRPr="007C4B93">
        <w:rPr>
          <w:rFonts w:ascii="Book Antiqua" w:eastAsia="Malgun Gothic" w:hAnsi="Book Antiqua" w:cs="Times New Roman"/>
          <w:sz w:val="24"/>
          <w:szCs w:val="24"/>
        </w:rPr>
        <w:t>mL</w:t>
      </w:r>
      <w:r w:rsidR="002823D6" w:rsidRPr="007C4B93">
        <w:rPr>
          <w:rFonts w:ascii="Book Antiqua" w:eastAsia="Malgun Gothic" w:hAnsi="Book Antiqua" w:cs="Times New Roman"/>
          <w:sz w:val="24"/>
          <w:szCs w:val="24"/>
        </w:rPr>
        <w:t>.</w:t>
      </w:r>
      <w:proofErr w:type="spellEnd"/>
      <w:r w:rsidR="002823D6" w:rsidRPr="007C4B93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1B236B" w:rsidRPr="007C4B93">
        <w:rPr>
          <w:rFonts w:ascii="Book Antiqua" w:hAnsi="Book Antiqua" w:cs="Times New Roman"/>
          <w:sz w:val="24"/>
          <w:szCs w:val="24"/>
        </w:rPr>
        <w:t xml:space="preserve">In our </w:t>
      </w:r>
      <w:r w:rsidR="008F42DD" w:rsidRPr="007C4B93">
        <w:rPr>
          <w:rFonts w:ascii="Book Antiqua" w:hAnsi="Book Antiqua" w:cs="Times New Roman"/>
          <w:sz w:val="24"/>
          <w:szCs w:val="24"/>
        </w:rPr>
        <w:t>stud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B236B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480962" w:rsidRPr="007C4B93">
        <w:rPr>
          <w:rFonts w:ascii="Book Antiqua" w:hAnsi="Book Antiqua" w:cs="Times New Roman"/>
          <w:sz w:val="24"/>
          <w:szCs w:val="24"/>
        </w:rPr>
        <w:t xml:space="preserve">76.3% of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480962" w:rsidRPr="007C4B93">
        <w:rPr>
          <w:rFonts w:ascii="Book Antiqua" w:hAnsi="Book Antiqua" w:cs="Times New Roman"/>
          <w:sz w:val="24"/>
          <w:szCs w:val="24"/>
        </w:rPr>
        <w:t xml:space="preserve">men and 78.2% of 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480962" w:rsidRPr="007C4B93">
        <w:rPr>
          <w:rFonts w:ascii="Book Antiqua" w:hAnsi="Book Antiqua" w:cs="Times New Roman"/>
          <w:sz w:val="24"/>
          <w:szCs w:val="24"/>
        </w:rPr>
        <w:t>women had 25(OH</w:t>
      </w:r>
      <w:proofErr w:type="gramStart"/>
      <w:r w:rsidR="00480962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480962" w:rsidRPr="007C4B93">
        <w:rPr>
          <w:rFonts w:ascii="Book Antiqua" w:hAnsi="Book Antiqua" w:cs="Times New Roman"/>
          <w:sz w:val="24"/>
          <w:szCs w:val="24"/>
        </w:rPr>
        <w:t xml:space="preserve"> levels</w:t>
      </w:r>
      <w:r w:rsidR="00251C70" w:rsidRPr="007C4B93">
        <w:rPr>
          <w:rFonts w:ascii="Book Antiqua" w:hAnsi="Book Antiqua" w:cs="Times New Roman"/>
          <w:sz w:val="24"/>
          <w:szCs w:val="24"/>
        </w:rPr>
        <w:t xml:space="preserve"> &lt;</w:t>
      </w:r>
      <w:r w:rsidR="0080318B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251C70" w:rsidRPr="007C4B93">
        <w:rPr>
          <w:rFonts w:ascii="Book Antiqua" w:hAnsi="Book Antiqua" w:cs="Times New Roman"/>
          <w:sz w:val="24"/>
          <w:szCs w:val="24"/>
        </w:rPr>
        <w:t>20 ng/</w:t>
      </w:r>
      <w:proofErr w:type="spellStart"/>
      <w:r w:rsidR="00251C70" w:rsidRPr="007C4B93">
        <w:rPr>
          <w:rFonts w:ascii="Book Antiqua" w:hAnsi="Book Antiqua" w:cs="Times New Roman"/>
          <w:sz w:val="24"/>
          <w:szCs w:val="24"/>
        </w:rPr>
        <w:t>mL</w:t>
      </w:r>
      <w:r w:rsidR="00480962" w:rsidRPr="007C4B93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480962" w:rsidRPr="007C4B93">
        <w:rPr>
          <w:rFonts w:ascii="Book Antiqua" w:hAnsi="Book Antiqua" w:cs="Times New Roman"/>
          <w:sz w:val="24"/>
          <w:szCs w:val="24"/>
        </w:rPr>
        <w:t xml:space="preserve"> </w:t>
      </w:r>
    </w:p>
    <w:p w14:paraId="2EB98A3B" w14:textId="5998C499" w:rsidR="003B4A9B" w:rsidRPr="007C4B93" w:rsidRDefault="001B236B" w:rsidP="0080318B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eastAsia="宋体" w:hAnsi="Book Antiqua" w:cs="Times New Roman" w:hint="eastAsia"/>
          <w:sz w:val="24"/>
          <w:szCs w:val="24"/>
          <w:lang w:eastAsia="zh-CN"/>
        </w:rPr>
      </w:pP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We found no association between 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 xml:space="preserve">the </w:t>
      </w:r>
      <w:r w:rsidRPr="007C4B93">
        <w:rPr>
          <w:rFonts w:ascii="Book Antiqua" w:eastAsia="Malgun Gothic" w:hAnsi="Book Antiqua" w:cs="Times New Roman"/>
          <w:sz w:val="24"/>
          <w:szCs w:val="24"/>
        </w:rPr>
        <w:t>25(OH</w:t>
      </w:r>
      <w:proofErr w:type="gramStart"/>
      <w:r w:rsidRPr="007C4B93">
        <w:rPr>
          <w:rFonts w:ascii="Book Antiqua" w:eastAsia="Malgun Gothic" w:hAnsi="Book Antiqua" w:cs="Times New Roman"/>
          <w:sz w:val="24"/>
          <w:szCs w:val="24"/>
        </w:rPr>
        <w:t>)D</w:t>
      </w:r>
      <w:proofErr w:type="gramEnd"/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levels and colorec</w:t>
      </w:r>
      <w:r w:rsidR="005901C0" w:rsidRPr="007C4B93">
        <w:rPr>
          <w:rFonts w:ascii="Book Antiqua" w:eastAsia="Malgun Gothic" w:hAnsi="Book Antiqua" w:cs="Times New Roman"/>
          <w:sz w:val="24"/>
          <w:szCs w:val="24"/>
        </w:rPr>
        <w:t>t</w:t>
      </w:r>
      <w:r w:rsidRPr="007C4B93">
        <w:rPr>
          <w:rFonts w:ascii="Book Antiqua" w:eastAsia="Malgun Gothic" w:hAnsi="Book Antiqua" w:cs="Times New Roman"/>
          <w:sz w:val="24"/>
          <w:szCs w:val="24"/>
        </w:rPr>
        <w:t>al adenoma for men</w:t>
      </w:r>
      <w:r w:rsidR="004E3863" w:rsidRPr="007C4B93">
        <w:rPr>
          <w:rFonts w:ascii="Book Antiqua" w:eastAsia="Malgun Gothic" w:hAnsi="Book Antiqua" w:cs="Times New Roman"/>
          <w:sz w:val="24"/>
          <w:szCs w:val="24"/>
        </w:rPr>
        <w:t>,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but 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 xml:space="preserve">we found </w:t>
      </w:r>
      <w:r w:rsidR="00773FC1" w:rsidRPr="007C4B93">
        <w:rPr>
          <w:rFonts w:ascii="Book Antiqua" w:hAnsi="Book Antiqua" w:cs="Times New Roman"/>
          <w:sz w:val="24"/>
          <w:szCs w:val="24"/>
        </w:rPr>
        <w:t>a suggestive inverse trend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for women (</w:t>
      </w:r>
      <w:r w:rsidR="004F02A6" w:rsidRPr="007C4B93">
        <w:rPr>
          <w:rFonts w:ascii="Book Antiqua" w:eastAsia="Malgun Gothic" w:hAnsi="Book Antiqua" w:cs="Times New Roman"/>
          <w:sz w:val="24"/>
          <w:szCs w:val="24"/>
        </w:rPr>
        <w:t>Table 2</w:t>
      </w:r>
      <w:r w:rsidRPr="007C4B93">
        <w:rPr>
          <w:rFonts w:ascii="Book Antiqua" w:eastAsia="Malgun Gothic" w:hAnsi="Book Antiqua" w:cs="Times New Roman"/>
          <w:sz w:val="24"/>
          <w:szCs w:val="24"/>
        </w:rPr>
        <w:t>);</w:t>
      </w:r>
      <w:r w:rsidR="000D4CE2" w:rsidRPr="007C4B93">
        <w:rPr>
          <w:rFonts w:ascii="Book Antiqua" w:eastAsia="Malgun Gothic" w:hAnsi="Book Antiqua" w:cs="Times New Roman"/>
          <w:sz w:val="24"/>
          <w:szCs w:val="24"/>
        </w:rPr>
        <w:t xml:space="preserve"> the</w:t>
      </w:r>
      <w:r w:rsidRPr="007C4B93">
        <w:rPr>
          <w:rFonts w:ascii="Book Antiqua" w:eastAsia="Malgun Gothic" w:hAnsi="Book Antiqua" w:cs="Times New Roman"/>
          <w:b/>
          <w:sz w:val="24"/>
          <w:szCs w:val="24"/>
        </w:rPr>
        <w:t xml:space="preserve"> </w:t>
      </w:r>
      <w:r w:rsidR="004F02A6" w:rsidRPr="007C4B93">
        <w:rPr>
          <w:rFonts w:ascii="Book Antiqua" w:eastAsia="Malgun Gothic" w:hAnsi="Book Antiqua" w:cs="Times New Roman"/>
          <w:sz w:val="24"/>
          <w:szCs w:val="24"/>
        </w:rPr>
        <w:t xml:space="preserve">multivariate ORs and 95%CIs </w:t>
      </w:r>
      <w:r w:rsidRPr="007C4B93">
        <w:rPr>
          <w:rFonts w:ascii="Book Antiqua" w:eastAsia="Malgun Gothic" w:hAnsi="Book Antiqua" w:cs="Times New Roman"/>
          <w:sz w:val="24"/>
          <w:szCs w:val="24"/>
        </w:rPr>
        <w:t>compared to the bottom quartile of 25(OH)D levels were 0.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89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(0.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26</w:t>
      </w:r>
      <w:r w:rsidRPr="007C4B93">
        <w:rPr>
          <w:rFonts w:ascii="Book Antiqua" w:eastAsia="Malgun Gothic" w:hAnsi="Book Antiqua" w:cs="Times New Roman"/>
          <w:sz w:val="24"/>
          <w:szCs w:val="24"/>
        </w:rPr>
        <w:t>-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3</w:t>
      </w:r>
      <w:r w:rsidRPr="007C4B93">
        <w:rPr>
          <w:rFonts w:ascii="Book Antiqua" w:eastAsia="Malgun Gothic" w:hAnsi="Book Antiqua" w:cs="Times New Roman"/>
          <w:sz w:val="24"/>
          <w:szCs w:val="24"/>
        </w:rPr>
        <w:t>.</w:t>
      </w:r>
      <w:r w:rsidR="009B51A8" w:rsidRPr="007C4B93">
        <w:rPr>
          <w:rFonts w:ascii="Book Antiqua" w:hAnsi="Book Antiqua" w:cs="Times New Roman"/>
          <w:sz w:val="24"/>
          <w:szCs w:val="24"/>
        </w:rPr>
        <w:t>10</w:t>
      </w:r>
      <w:r w:rsidRPr="007C4B93">
        <w:rPr>
          <w:rFonts w:ascii="Book Antiqua" w:eastAsia="Malgun Gothic" w:hAnsi="Book Antiqua" w:cs="Times New Roman"/>
          <w:sz w:val="24"/>
          <w:szCs w:val="24"/>
        </w:rPr>
        <w:t>) for the 2</w:t>
      </w:r>
      <w:r w:rsidRPr="007C4B93">
        <w:rPr>
          <w:rFonts w:ascii="Book Antiqua" w:eastAsia="Malgun Gothic" w:hAnsi="Book Antiqua" w:cs="Times New Roman"/>
          <w:sz w:val="24"/>
          <w:szCs w:val="24"/>
          <w:vertAlign w:val="superscript"/>
        </w:rPr>
        <w:t>nd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quartile</w:t>
      </w:r>
      <w:r w:rsidR="004E3863" w:rsidRPr="007C4B93">
        <w:rPr>
          <w:rFonts w:ascii="Book Antiqua" w:eastAsia="Malgun Gothic" w:hAnsi="Book Antiqua" w:cs="Times New Roman"/>
          <w:sz w:val="24"/>
          <w:szCs w:val="24"/>
        </w:rPr>
        <w:t>,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0</w:t>
      </w:r>
      <w:r w:rsidRPr="007C4B93">
        <w:rPr>
          <w:rFonts w:ascii="Book Antiqua" w:eastAsia="Malgun Gothic" w:hAnsi="Book Antiqua" w:cs="Times New Roman"/>
          <w:sz w:val="24"/>
          <w:szCs w:val="24"/>
        </w:rPr>
        <w:t>.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54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(0.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13</w:t>
      </w:r>
      <w:r w:rsidRPr="007C4B93">
        <w:rPr>
          <w:rFonts w:ascii="Book Antiqua" w:eastAsia="Malgun Gothic" w:hAnsi="Book Antiqua" w:cs="Times New Roman"/>
          <w:sz w:val="24"/>
          <w:szCs w:val="24"/>
        </w:rPr>
        <w:t>-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2</w:t>
      </w:r>
      <w:r w:rsidRPr="007C4B93">
        <w:rPr>
          <w:rFonts w:ascii="Book Antiqua" w:eastAsia="Malgun Gothic" w:hAnsi="Book Antiqua" w:cs="Times New Roman"/>
          <w:sz w:val="24"/>
          <w:szCs w:val="24"/>
        </w:rPr>
        <w:t>.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16</w:t>
      </w:r>
      <w:r w:rsidRPr="007C4B93">
        <w:rPr>
          <w:rFonts w:ascii="Book Antiqua" w:eastAsia="Malgun Gothic" w:hAnsi="Book Antiqua" w:cs="Times New Roman"/>
          <w:sz w:val="24"/>
          <w:szCs w:val="24"/>
        </w:rPr>
        <w:t>) for the third quartile</w:t>
      </w:r>
      <w:r w:rsidR="004E3863" w:rsidRPr="007C4B93">
        <w:rPr>
          <w:rFonts w:ascii="Book Antiqua" w:eastAsia="Malgun Gothic" w:hAnsi="Book Antiqua" w:cs="Times New Roman"/>
          <w:sz w:val="24"/>
          <w:szCs w:val="24"/>
        </w:rPr>
        <w:t>,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and 0.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2</w:t>
      </w:r>
      <w:r w:rsidRPr="007C4B93">
        <w:rPr>
          <w:rFonts w:ascii="Book Antiqua" w:eastAsia="Malgun Gothic" w:hAnsi="Book Antiqua" w:cs="Times New Roman"/>
          <w:sz w:val="24"/>
          <w:szCs w:val="24"/>
        </w:rPr>
        <w:t>2 (0.0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4</w:t>
      </w:r>
      <w:r w:rsidRPr="007C4B93">
        <w:rPr>
          <w:rFonts w:ascii="Book Antiqua" w:eastAsia="Malgun Gothic" w:hAnsi="Book Antiqua" w:cs="Times New Roman"/>
          <w:sz w:val="24"/>
          <w:szCs w:val="24"/>
        </w:rPr>
        <w:t>-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1.15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) for </w:t>
      </w:r>
      <w:r w:rsidRPr="007C4B93">
        <w:rPr>
          <w:rFonts w:ascii="Book Antiqua" w:eastAsia="Malgun Gothic" w:hAnsi="Book Antiqua" w:cs="Times New Roman"/>
          <w:sz w:val="24"/>
          <w:szCs w:val="24"/>
        </w:rPr>
        <w:lastRenderedPageBreak/>
        <w:t>the 4th quartile (</w:t>
      </w:r>
      <w:r w:rsidRPr="007C4B93">
        <w:rPr>
          <w:rFonts w:ascii="Book Antiqua" w:eastAsia="Malgun Gothic" w:hAnsi="Book Antiqua" w:cs="Times New Roman"/>
          <w:i/>
          <w:sz w:val="24"/>
          <w:szCs w:val="24"/>
        </w:rPr>
        <w:t>P</w:t>
      </w:r>
      <w:r w:rsidRPr="007C4B93">
        <w:rPr>
          <w:rFonts w:ascii="Book Antiqua" w:eastAsia="Malgun Gothic" w:hAnsi="Book Antiqua" w:cs="Times New Roman"/>
          <w:sz w:val="24"/>
          <w:szCs w:val="24"/>
        </w:rPr>
        <w:t xml:space="preserve"> for trend =</w:t>
      </w:r>
      <w:r w:rsidR="00551300" w:rsidRPr="007C4B93">
        <w:rPr>
          <w:rFonts w:ascii="Book Antiqua" w:eastAsia="Malgun Gothic" w:hAnsi="Book Antiqua" w:cs="Times New Roman"/>
          <w:sz w:val="24"/>
          <w:szCs w:val="24"/>
        </w:rPr>
        <w:t xml:space="preserve"> 0.</w:t>
      </w:r>
      <w:r w:rsidR="00196D13" w:rsidRPr="007C4B93">
        <w:rPr>
          <w:rFonts w:ascii="Book Antiqua" w:eastAsia="Malgun Gothic" w:hAnsi="Book Antiqua" w:cs="Times New Roman"/>
          <w:sz w:val="24"/>
          <w:szCs w:val="24"/>
        </w:rPr>
        <w:t>05</w:t>
      </w:r>
      <w:r w:rsidRPr="007C4B93">
        <w:rPr>
          <w:rFonts w:ascii="Book Antiqua" w:eastAsia="Malgun Gothic" w:hAnsi="Book Antiqua" w:cs="Times New Roman"/>
          <w:sz w:val="24"/>
          <w:szCs w:val="24"/>
        </w:rPr>
        <w:t>).</w:t>
      </w:r>
      <w:r w:rsidR="001E221B" w:rsidRPr="007C4B93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DF7814" w:rsidRPr="007C4B93">
        <w:rPr>
          <w:rFonts w:ascii="Book Antiqua" w:eastAsia="Malgun Gothic" w:hAnsi="Book Antiqua" w:cs="Times New Roman"/>
          <w:sz w:val="24"/>
          <w:szCs w:val="24"/>
        </w:rPr>
        <w:t>When we stratified our data by adenoma location (proximal or distal)</w:t>
      </w:r>
      <w:r w:rsidR="004E3863" w:rsidRPr="007C4B93">
        <w:rPr>
          <w:rFonts w:ascii="Book Antiqua" w:eastAsia="Malgun Gothic" w:hAnsi="Book Antiqua" w:cs="Times New Roman"/>
          <w:sz w:val="24"/>
          <w:szCs w:val="24"/>
        </w:rPr>
        <w:t>,</w:t>
      </w:r>
      <w:r w:rsidR="00A95497" w:rsidRPr="007C4B93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 xml:space="preserve">the </w:t>
      </w:r>
      <w:r w:rsidR="0080318B" w:rsidRPr="007C4B93">
        <w:rPr>
          <w:rFonts w:ascii="Book Antiqua" w:eastAsia="Malgun Gothic" w:hAnsi="Book Antiqua" w:cs="Times New Roman"/>
          <w:sz w:val="24"/>
          <w:szCs w:val="24"/>
        </w:rPr>
        <w:t>ORs (95%</w:t>
      </w:r>
      <w:r w:rsidR="00401331" w:rsidRPr="007C4B93">
        <w:rPr>
          <w:rFonts w:ascii="Book Antiqua" w:eastAsia="Malgun Gothic" w:hAnsi="Book Antiqua" w:cs="Times New Roman"/>
          <w:sz w:val="24"/>
          <w:szCs w:val="24"/>
        </w:rPr>
        <w:t xml:space="preserve">CIs) were </w:t>
      </w:r>
      <w:r w:rsidR="00BF6002" w:rsidRPr="007C4B93">
        <w:rPr>
          <w:rFonts w:ascii="Book Antiqua" w:eastAsia="Malgun Gothic" w:hAnsi="Book Antiqua" w:cs="Times New Roman"/>
          <w:sz w:val="24"/>
          <w:szCs w:val="24"/>
        </w:rPr>
        <w:t>0.</w:t>
      </w:r>
      <w:r w:rsidR="00BF6002" w:rsidRPr="007C4B93">
        <w:rPr>
          <w:rFonts w:ascii="Book Antiqua" w:hAnsi="Book Antiqua" w:cs="Times New Roman"/>
          <w:sz w:val="24"/>
          <w:szCs w:val="24"/>
        </w:rPr>
        <w:t>55</w:t>
      </w:r>
      <w:r w:rsidR="00BF6002" w:rsidRPr="007C4B93">
        <w:rPr>
          <w:rFonts w:ascii="Book Antiqua" w:eastAsia="Malgun Gothic" w:hAnsi="Book Antiqua" w:cs="Times New Roman"/>
          <w:sz w:val="24"/>
          <w:szCs w:val="24"/>
        </w:rPr>
        <w:t xml:space="preserve"> (0.</w:t>
      </w:r>
      <w:r w:rsidR="00BF6002" w:rsidRPr="007C4B93">
        <w:rPr>
          <w:rFonts w:ascii="Book Antiqua" w:hAnsi="Book Antiqua" w:cs="Times New Roman"/>
          <w:sz w:val="24"/>
          <w:szCs w:val="24"/>
        </w:rPr>
        <w:t>22</w:t>
      </w:r>
      <w:r w:rsidR="00BF6002" w:rsidRPr="007C4B93">
        <w:rPr>
          <w:rFonts w:ascii="Book Antiqua" w:eastAsia="Malgun Gothic" w:hAnsi="Book Antiqua" w:cs="Times New Roman"/>
          <w:sz w:val="24"/>
          <w:szCs w:val="24"/>
        </w:rPr>
        <w:t>-1.</w:t>
      </w:r>
      <w:r w:rsidR="00BF6002" w:rsidRPr="007C4B93">
        <w:rPr>
          <w:rFonts w:ascii="Book Antiqua" w:hAnsi="Book Antiqua" w:cs="Times New Roman"/>
          <w:sz w:val="24"/>
          <w:szCs w:val="24"/>
        </w:rPr>
        <w:t>42</w:t>
      </w:r>
      <w:r w:rsidR="00BF6002" w:rsidRPr="007C4B93">
        <w:rPr>
          <w:rFonts w:ascii="Book Antiqua" w:eastAsia="Malgun Gothic" w:hAnsi="Book Antiqua" w:cs="Times New Roman"/>
          <w:sz w:val="24"/>
          <w:szCs w:val="24"/>
        </w:rPr>
        <w:t xml:space="preserve">) </w:t>
      </w:r>
      <w:r w:rsidR="00401331" w:rsidRPr="007C4B93">
        <w:rPr>
          <w:rFonts w:ascii="Book Antiqua" w:eastAsia="Malgun Gothic" w:hAnsi="Book Antiqua" w:cs="Times New Roman"/>
          <w:sz w:val="24"/>
          <w:szCs w:val="24"/>
        </w:rPr>
        <w:t>for distal adenoma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>s</w:t>
      </w:r>
      <w:r w:rsidR="00401331" w:rsidRPr="007C4B93">
        <w:rPr>
          <w:rFonts w:ascii="Book Antiqua" w:eastAsia="Malgun Gothic" w:hAnsi="Book Antiqua" w:cs="Times New Roman"/>
          <w:sz w:val="24"/>
          <w:szCs w:val="24"/>
        </w:rPr>
        <w:t xml:space="preserve"> and </w:t>
      </w:r>
      <w:r w:rsidR="00BF6002" w:rsidRPr="007C4B93">
        <w:rPr>
          <w:rFonts w:ascii="Book Antiqua" w:eastAsia="Malgun Gothic" w:hAnsi="Book Antiqua" w:cs="Times New Roman"/>
          <w:sz w:val="24"/>
          <w:szCs w:val="24"/>
        </w:rPr>
        <w:t>0.</w:t>
      </w:r>
      <w:r w:rsidR="00BF6002" w:rsidRPr="007C4B93">
        <w:rPr>
          <w:rFonts w:ascii="Book Antiqua" w:hAnsi="Book Antiqua" w:cs="Times New Roman"/>
          <w:sz w:val="24"/>
          <w:szCs w:val="24"/>
        </w:rPr>
        <w:t>59</w:t>
      </w:r>
      <w:r w:rsidR="00BF6002" w:rsidRPr="007C4B93">
        <w:rPr>
          <w:rFonts w:ascii="Book Antiqua" w:eastAsia="Malgun Gothic" w:hAnsi="Book Antiqua" w:cs="Times New Roman"/>
          <w:sz w:val="24"/>
          <w:szCs w:val="24"/>
        </w:rPr>
        <w:t xml:space="preserve"> (0.</w:t>
      </w:r>
      <w:r w:rsidR="00BF6002" w:rsidRPr="007C4B93">
        <w:rPr>
          <w:rFonts w:ascii="Book Antiqua" w:hAnsi="Book Antiqua" w:cs="Times New Roman"/>
          <w:sz w:val="24"/>
          <w:szCs w:val="24"/>
        </w:rPr>
        <w:t>2</w:t>
      </w:r>
      <w:r w:rsidR="00BF6002" w:rsidRPr="007C4B93">
        <w:rPr>
          <w:rFonts w:ascii="Book Antiqua" w:eastAsia="Malgun Gothic" w:hAnsi="Book Antiqua" w:cs="Times New Roman"/>
          <w:sz w:val="24"/>
          <w:szCs w:val="24"/>
        </w:rPr>
        <w:t>3-1.</w:t>
      </w:r>
      <w:r w:rsidR="00BF6002" w:rsidRPr="007C4B93">
        <w:rPr>
          <w:rFonts w:ascii="Book Antiqua" w:hAnsi="Book Antiqua" w:cs="Times New Roman"/>
          <w:sz w:val="24"/>
          <w:szCs w:val="24"/>
        </w:rPr>
        <w:t>54</w:t>
      </w:r>
      <w:r w:rsidR="00BF6002" w:rsidRPr="007C4B93">
        <w:rPr>
          <w:rFonts w:ascii="Book Antiqua" w:eastAsia="Malgun Gothic" w:hAnsi="Book Antiqua" w:cs="Times New Roman"/>
          <w:sz w:val="24"/>
          <w:szCs w:val="24"/>
        </w:rPr>
        <w:t xml:space="preserve">) </w:t>
      </w:r>
      <w:r w:rsidR="00401331" w:rsidRPr="007C4B93">
        <w:rPr>
          <w:rFonts w:ascii="Book Antiqua" w:eastAsia="Malgun Gothic" w:hAnsi="Book Antiqua" w:cs="Times New Roman"/>
          <w:sz w:val="24"/>
          <w:szCs w:val="24"/>
        </w:rPr>
        <w:t>for proximal adenoma</w:t>
      </w:r>
      <w:r w:rsidR="00251C70" w:rsidRPr="007C4B93">
        <w:rPr>
          <w:rFonts w:ascii="Book Antiqua" w:eastAsia="Malgun Gothic" w:hAnsi="Book Antiqua" w:cs="Times New Roman"/>
          <w:sz w:val="24"/>
          <w:szCs w:val="24"/>
        </w:rPr>
        <w:t>s</w:t>
      </w:r>
      <w:r w:rsidR="00401331" w:rsidRPr="007C4B93">
        <w:rPr>
          <w:rFonts w:ascii="Book Antiqua" w:eastAsia="Malgun Gothic" w:hAnsi="Book Antiqua" w:cs="Times New Roman"/>
          <w:sz w:val="24"/>
          <w:szCs w:val="24"/>
        </w:rPr>
        <w:t xml:space="preserve">. </w:t>
      </w:r>
      <w:r w:rsidR="00F26812" w:rsidRPr="007C4B93">
        <w:rPr>
          <w:rFonts w:ascii="Book Antiqua" w:hAnsi="Book Antiqua" w:cs="Times New Roman"/>
          <w:sz w:val="24"/>
          <w:szCs w:val="24"/>
        </w:rPr>
        <w:t>S</w:t>
      </w:r>
      <w:r w:rsidR="00B355E4" w:rsidRPr="007C4B93">
        <w:rPr>
          <w:rFonts w:ascii="Book Antiqua" w:hAnsi="Book Antiqua" w:cs="Times New Roman"/>
          <w:sz w:val="24"/>
          <w:szCs w:val="24"/>
        </w:rPr>
        <w:t xml:space="preserve">tratification by calcium intake </w:t>
      </w:r>
      <w:r w:rsidR="00F26812" w:rsidRPr="007C4B93">
        <w:rPr>
          <w:rFonts w:ascii="Book Antiqua" w:hAnsi="Book Antiqua" w:cs="Times New Roman"/>
          <w:sz w:val="24"/>
          <w:szCs w:val="24"/>
        </w:rPr>
        <w:t xml:space="preserve">showed </w:t>
      </w:r>
      <w:r w:rsidR="00AE5194" w:rsidRPr="007C4B93">
        <w:rPr>
          <w:rFonts w:ascii="Book Antiqua" w:hAnsi="Book Antiqua" w:cs="Times New Roman"/>
          <w:sz w:val="24"/>
          <w:szCs w:val="24"/>
        </w:rPr>
        <w:t xml:space="preserve">0.71 (0.19-2.58) </w:t>
      </w:r>
      <w:r w:rsidR="00D322DD" w:rsidRPr="007C4B93">
        <w:rPr>
          <w:rFonts w:ascii="Book Antiqua" w:hAnsi="Book Antiqua" w:cs="Times New Roman"/>
          <w:sz w:val="24"/>
          <w:szCs w:val="24"/>
        </w:rPr>
        <w:t xml:space="preserve">for low calcium intake (less than median levels) and </w:t>
      </w:r>
      <w:r w:rsidR="00AE5194" w:rsidRPr="007C4B93">
        <w:rPr>
          <w:rFonts w:ascii="Book Antiqua" w:hAnsi="Book Antiqua" w:cs="Times New Roman"/>
          <w:sz w:val="24"/>
          <w:szCs w:val="24"/>
        </w:rPr>
        <w:t xml:space="preserve">0.36 (0.10-1.30) </w:t>
      </w:r>
      <w:r w:rsidR="00D322DD" w:rsidRPr="007C4B93">
        <w:rPr>
          <w:rFonts w:ascii="Book Antiqua" w:hAnsi="Book Antiqua" w:cs="Times New Roman"/>
          <w:sz w:val="24"/>
          <w:szCs w:val="24"/>
        </w:rPr>
        <w:t xml:space="preserve">for high calcium intake (median or greater levels) </w:t>
      </w:r>
      <w:r w:rsidR="00A57AC0" w:rsidRPr="007C4B93">
        <w:rPr>
          <w:rFonts w:ascii="Book Antiqua" w:hAnsi="Book Antiqua" w:cs="Times New Roman"/>
          <w:sz w:val="24"/>
          <w:szCs w:val="24"/>
        </w:rPr>
        <w:t xml:space="preserve">of </w:t>
      </w:r>
      <w:r w:rsidR="0080318B" w:rsidRPr="007C4B93">
        <w:rPr>
          <w:rFonts w:ascii="Book Antiqua" w:hAnsi="Book Antiqua" w:cs="Times New Roman"/>
          <w:sz w:val="24"/>
          <w:szCs w:val="24"/>
        </w:rPr>
        <w:t>ORs (95%</w:t>
      </w:r>
      <w:r w:rsidR="00F26812" w:rsidRPr="007C4B93">
        <w:rPr>
          <w:rFonts w:ascii="Book Antiqua" w:hAnsi="Book Antiqua" w:cs="Times New Roman"/>
          <w:sz w:val="24"/>
          <w:szCs w:val="24"/>
        </w:rPr>
        <w:t>CI</w:t>
      </w:r>
      <w:r w:rsidR="0080318B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s</w:t>
      </w:r>
      <w:r w:rsidR="00F26812" w:rsidRPr="007C4B93">
        <w:rPr>
          <w:rFonts w:ascii="Book Antiqua" w:hAnsi="Book Antiqua" w:cs="Times New Roman"/>
          <w:sz w:val="24"/>
          <w:szCs w:val="24"/>
        </w:rPr>
        <w:t>) comparing the 4</w:t>
      </w:r>
      <w:r w:rsidR="00F26812" w:rsidRPr="007C4B93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="00F26812" w:rsidRPr="007C4B93">
        <w:rPr>
          <w:rFonts w:ascii="Book Antiqua" w:hAnsi="Book Antiqua" w:cs="Times New Roman"/>
          <w:sz w:val="24"/>
          <w:szCs w:val="24"/>
        </w:rPr>
        <w:t xml:space="preserve"> quartile with the other three lower quartil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F26812" w:rsidRPr="007C4B93">
        <w:rPr>
          <w:rFonts w:ascii="Book Antiqua" w:hAnsi="Book Antiqua" w:cs="Times New Roman"/>
          <w:sz w:val="24"/>
          <w:szCs w:val="24"/>
        </w:rPr>
        <w:t xml:space="preserve"> but the difference was not statistically </w:t>
      </w:r>
      <w:r w:rsidR="004E4403" w:rsidRPr="007C4B93">
        <w:rPr>
          <w:rFonts w:ascii="Book Antiqua" w:hAnsi="Book Antiqua" w:cs="Times New Roman"/>
          <w:sz w:val="24"/>
          <w:szCs w:val="24"/>
        </w:rPr>
        <w:t>significant (</w:t>
      </w:r>
      <w:r w:rsidR="004E4403" w:rsidRPr="007C4B93">
        <w:rPr>
          <w:rFonts w:ascii="Book Antiqua" w:hAnsi="Book Antiqua" w:cs="Times New Roman"/>
          <w:i/>
          <w:sz w:val="24"/>
          <w:szCs w:val="24"/>
        </w:rPr>
        <w:t>P</w:t>
      </w:r>
      <w:r w:rsidR="004E4403" w:rsidRPr="007C4B93">
        <w:rPr>
          <w:rFonts w:ascii="Book Antiqua" w:hAnsi="Book Antiqua" w:cs="Times New Roman"/>
          <w:sz w:val="24"/>
          <w:szCs w:val="24"/>
        </w:rPr>
        <w:t xml:space="preserve"> for interaction = </w:t>
      </w:r>
      <w:r w:rsidR="009F3DB3" w:rsidRPr="007C4B93">
        <w:rPr>
          <w:rFonts w:ascii="Book Antiqua" w:hAnsi="Book Antiqua" w:cs="Times New Roman"/>
          <w:sz w:val="24"/>
          <w:szCs w:val="24"/>
        </w:rPr>
        <w:t>0.36</w:t>
      </w:r>
      <w:r w:rsidR="004E4403" w:rsidRPr="007C4B93">
        <w:rPr>
          <w:rFonts w:ascii="Book Antiqua" w:hAnsi="Book Antiqua" w:cs="Times New Roman"/>
          <w:sz w:val="24"/>
          <w:szCs w:val="24"/>
        </w:rPr>
        <w:t>)</w:t>
      </w:r>
      <w:r w:rsidR="008F4285" w:rsidRPr="007C4B93">
        <w:rPr>
          <w:rFonts w:ascii="Book Antiqua" w:hAnsi="Book Antiqua" w:cs="Times New Roman"/>
          <w:sz w:val="24"/>
          <w:szCs w:val="24"/>
        </w:rPr>
        <w:t>.</w:t>
      </w:r>
      <w:r w:rsidR="00F26812" w:rsidRPr="007C4B93">
        <w:rPr>
          <w:rFonts w:ascii="Book Antiqua" w:hAnsi="Book Antiqua" w:cs="Times New Roman"/>
          <w:sz w:val="24"/>
          <w:szCs w:val="24"/>
        </w:rPr>
        <w:t xml:space="preserve"> </w:t>
      </w:r>
    </w:p>
    <w:p w14:paraId="1EF8CBA2" w14:textId="77777777" w:rsidR="00927BF8" w:rsidRPr="007C4B93" w:rsidRDefault="00927BF8" w:rsidP="00824547">
      <w:pPr>
        <w:pStyle w:val="a7"/>
        <w:widowControl w:val="0"/>
        <w:autoSpaceDE w:val="0"/>
        <w:autoSpaceDN w:val="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 w:cs="Times New Roman"/>
          <w:b/>
          <w:i/>
        </w:rPr>
      </w:pPr>
      <w:r w:rsidRPr="007C4B93">
        <w:rPr>
          <w:rFonts w:ascii="Book Antiqua" w:eastAsia="Malgun Gothic" w:hAnsi="Book Antiqua" w:cs="Times New Roman"/>
          <w:b/>
          <w:i/>
        </w:rPr>
        <w:t>Meta-analysis</w:t>
      </w:r>
    </w:p>
    <w:p w14:paraId="49A8C34B" w14:textId="3397B6D4" w:rsidR="00D50B42" w:rsidRPr="007C4B93" w:rsidRDefault="0084427C" w:rsidP="00824547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 w:cs="Times New Roman"/>
        </w:rPr>
      </w:pPr>
      <w:r w:rsidRPr="007C4B93">
        <w:rPr>
          <w:rFonts w:ascii="Book Antiqua" w:eastAsia="Malgun Gothic" w:hAnsi="Book Antiqua" w:cs="Times New Roman"/>
        </w:rPr>
        <w:t xml:space="preserve">A total of </w:t>
      </w:r>
      <w:r w:rsidR="007A3F82" w:rsidRPr="007C4B93">
        <w:rPr>
          <w:rFonts w:ascii="Book Antiqua" w:eastAsia="Malgun Gothic" w:hAnsi="Book Antiqua" w:cs="Times New Roman"/>
        </w:rPr>
        <w:t>1</w:t>
      </w:r>
      <w:r w:rsidR="007A3F82" w:rsidRPr="007C4B93">
        <w:rPr>
          <w:rFonts w:ascii="Book Antiqua" w:eastAsiaTheme="minorEastAsia" w:hAnsi="Book Antiqua" w:cs="Times New Roman"/>
        </w:rPr>
        <w:t>5</w:t>
      </w:r>
      <w:r w:rsidR="007A3F82" w:rsidRPr="007C4B93">
        <w:rPr>
          <w:rFonts w:ascii="Book Antiqua" w:eastAsia="Malgun Gothic" w:hAnsi="Book Antiqua" w:cs="Times New Roman"/>
        </w:rPr>
        <w:t xml:space="preserve"> </w:t>
      </w:r>
      <w:r w:rsidRPr="007C4B93">
        <w:rPr>
          <w:rFonts w:ascii="Book Antiqua" w:eastAsia="Malgun Gothic" w:hAnsi="Book Antiqua" w:cs="Times New Roman"/>
        </w:rPr>
        <w:t xml:space="preserve">articles </w:t>
      </w:r>
      <w:r w:rsidR="00426D9B" w:rsidRPr="007C4B93">
        <w:rPr>
          <w:rFonts w:ascii="Book Antiqua" w:eastAsia="Malgun Gothic" w:hAnsi="Book Antiqua" w:cs="Times New Roman"/>
        </w:rPr>
        <w:t xml:space="preserve">reporting </w:t>
      </w:r>
      <w:r w:rsidR="00AB6883" w:rsidRPr="007C4B93">
        <w:rPr>
          <w:rFonts w:ascii="Book Antiqua" w:hAnsi="Book Antiqua" w:cs="Times New Roman"/>
        </w:rPr>
        <w:t>5</w:t>
      </w:r>
      <w:r w:rsidR="00841A15" w:rsidRPr="007C4B93">
        <w:rPr>
          <w:rFonts w:ascii="Book Antiqua" w:eastAsiaTheme="minorEastAsia" w:hAnsi="Book Antiqua" w:cs="Times New Roman"/>
        </w:rPr>
        <w:t xml:space="preserve">454 </w:t>
      </w:r>
      <w:r w:rsidR="00AB6883" w:rsidRPr="007C4B93">
        <w:rPr>
          <w:rFonts w:ascii="Book Antiqua" w:hAnsi="Book Antiqua" w:cs="Times New Roman"/>
        </w:rPr>
        <w:t>colorectal adenomas and 6</w:t>
      </w:r>
      <w:r w:rsidR="004E3863" w:rsidRPr="007C4B93">
        <w:rPr>
          <w:rFonts w:ascii="Book Antiqua" w:hAnsi="Book Antiqua" w:cs="Times New Roman"/>
        </w:rPr>
        <w:t>,</w:t>
      </w:r>
      <w:r w:rsidR="00B70203" w:rsidRPr="007C4B93">
        <w:rPr>
          <w:rFonts w:ascii="Book Antiqua" w:eastAsiaTheme="minorEastAsia" w:hAnsi="Book Antiqua" w:cs="Times New Roman"/>
        </w:rPr>
        <w:t>656</w:t>
      </w:r>
      <w:r w:rsidR="00B70203" w:rsidRPr="007C4B93">
        <w:rPr>
          <w:rFonts w:ascii="Book Antiqua" w:hAnsi="Book Antiqua" w:cs="Times New Roman"/>
        </w:rPr>
        <w:t xml:space="preserve"> </w:t>
      </w:r>
      <w:r w:rsidR="00AB6883" w:rsidRPr="007C4B93">
        <w:rPr>
          <w:rFonts w:ascii="Book Antiqua" w:hAnsi="Book Antiqua" w:cs="Times New Roman"/>
        </w:rPr>
        <w:t xml:space="preserve">controls </w:t>
      </w:r>
      <w:r w:rsidRPr="007C4B93">
        <w:rPr>
          <w:rFonts w:ascii="Book Antiqua" w:eastAsia="Malgun Gothic" w:hAnsi="Book Antiqua" w:cs="Times New Roman"/>
        </w:rPr>
        <w:t>were included in the meta-analysis</w:t>
      </w:r>
      <w:r w:rsidR="006504A0" w:rsidRPr="007C4B93">
        <w:rPr>
          <w:rFonts w:ascii="Book Antiqua" w:eastAsia="Malgun Gothic" w:hAnsi="Book Antiqua" w:cs="Times New Roman"/>
        </w:rPr>
        <w:t xml:space="preserve"> (</w:t>
      </w:r>
      <w:r w:rsidR="00AB6883" w:rsidRPr="007C4B93">
        <w:rPr>
          <w:rFonts w:ascii="Book Antiqua" w:eastAsia="Malgun Gothic" w:hAnsi="Book Antiqua" w:cs="Times New Roman"/>
        </w:rPr>
        <w:t>Table 3</w:t>
      </w:r>
      <w:r w:rsidR="006504A0" w:rsidRPr="007C4B93">
        <w:rPr>
          <w:rFonts w:ascii="Book Antiqua" w:eastAsia="Malgun Gothic" w:hAnsi="Book Antiqua" w:cs="Times New Roman"/>
        </w:rPr>
        <w:t>)</w:t>
      </w:r>
      <w:r w:rsidRPr="007C4B93">
        <w:rPr>
          <w:rFonts w:ascii="Book Antiqua" w:eastAsia="Malgun Gothic" w:hAnsi="Book Antiqua" w:cs="Times New Roman"/>
        </w:rPr>
        <w:t xml:space="preserve">. </w:t>
      </w:r>
      <w:r w:rsidR="00041D77" w:rsidRPr="007C4B93">
        <w:rPr>
          <w:rFonts w:ascii="Book Antiqua" w:eastAsia="Malgun Gothic" w:hAnsi="Book Antiqua" w:cs="Times New Roman"/>
        </w:rPr>
        <w:t xml:space="preserve">The </w:t>
      </w:r>
      <w:r w:rsidR="00523146" w:rsidRPr="007C4B93">
        <w:rPr>
          <w:rFonts w:ascii="Book Antiqua" w:eastAsia="Malgun Gothic" w:hAnsi="Book Antiqua" w:cs="Times New Roman"/>
        </w:rPr>
        <w:t>25(OH</w:t>
      </w:r>
      <w:proofErr w:type="gramStart"/>
      <w:r w:rsidR="00523146" w:rsidRPr="007C4B93">
        <w:rPr>
          <w:rFonts w:ascii="Book Antiqua" w:eastAsia="Malgun Gothic" w:hAnsi="Book Antiqua" w:cs="Times New Roman"/>
        </w:rPr>
        <w:t>)D</w:t>
      </w:r>
      <w:proofErr w:type="gramEnd"/>
      <w:r w:rsidR="00523146" w:rsidRPr="007C4B93">
        <w:rPr>
          <w:rFonts w:ascii="Book Antiqua" w:eastAsia="Malgun Gothic" w:hAnsi="Book Antiqua" w:cs="Times New Roman"/>
        </w:rPr>
        <w:t xml:space="preserve"> levels were measured at baseline </w:t>
      </w:r>
      <w:r w:rsidR="007E514F" w:rsidRPr="007C4B93">
        <w:rPr>
          <w:rFonts w:ascii="Book Antiqua" w:eastAsia="Malgun Gothic" w:hAnsi="Book Antiqua" w:cs="Times New Roman"/>
        </w:rPr>
        <w:t>during</w:t>
      </w:r>
      <w:r w:rsidR="00523146" w:rsidRPr="007C4B93">
        <w:rPr>
          <w:rFonts w:ascii="Book Antiqua" w:eastAsia="Malgun Gothic" w:hAnsi="Book Antiqua" w:cs="Times New Roman"/>
        </w:rPr>
        <w:t xml:space="preserve"> clinical trials o</w:t>
      </w:r>
      <w:r w:rsidR="0080318B" w:rsidRPr="007C4B93">
        <w:rPr>
          <w:rFonts w:ascii="Book Antiqua" w:eastAsia="Malgun Gothic" w:hAnsi="Book Antiqua" w:cs="Times New Roman"/>
        </w:rPr>
        <w:t>f colorectal adenoma recurrence</w:t>
      </w:r>
      <w:r w:rsidR="00562427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HcmF1PC9BdXRob3I+PFllYXI+MjAwMzwvWWVhcj48UmVj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</w:fldData>
        </w:fldChar>
      </w:r>
      <w:r w:rsidR="0000389A" w:rsidRPr="007C4B93">
        <w:rPr>
          <w:rFonts w:ascii="Book Antiqua" w:eastAsia="Malgun Gothic" w:hAnsi="Book Antiqua" w:cs="Times New Roman"/>
        </w:rPr>
        <w:instrText xml:space="preserve"> ADDIN EN.CITE </w:instrText>
      </w:r>
      <w:r w:rsidR="0000389A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HcmF1PC9BdXRob3I+PFllYXI+MjAwMzwvWWVhcj48UmVj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</w:fldData>
        </w:fldChar>
      </w:r>
      <w:r w:rsidR="0000389A" w:rsidRPr="007C4B93">
        <w:rPr>
          <w:rFonts w:ascii="Book Antiqua" w:eastAsia="Malgun Gothic" w:hAnsi="Book Antiqua" w:cs="Times New Roman"/>
        </w:rPr>
        <w:instrText xml:space="preserve"> ADDIN EN.CITE.DATA </w:instrText>
      </w:r>
      <w:r w:rsidR="0000389A" w:rsidRPr="007C4B93">
        <w:rPr>
          <w:rFonts w:ascii="Book Antiqua" w:eastAsia="Malgun Gothic" w:hAnsi="Book Antiqua" w:cs="Times New Roman"/>
        </w:rPr>
      </w:r>
      <w:r w:rsidR="0000389A" w:rsidRPr="007C4B93">
        <w:rPr>
          <w:rFonts w:ascii="Book Antiqua" w:eastAsia="Malgun Gothic" w:hAnsi="Book Antiqua" w:cs="Times New Roman"/>
        </w:rPr>
        <w:fldChar w:fldCharType="end"/>
      </w:r>
      <w:r w:rsidR="00562427" w:rsidRPr="007C4B93">
        <w:rPr>
          <w:rFonts w:ascii="Book Antiqua" w:eastAsia="Malgun Gothic" w:hAnsi="Book Antiqua" w:cs="Times New Roman"/>
        </w:rPr>
      </w:r>
      <w:r w:rsidR="00562427" w:rsidRPr="007C4B93">
        <w:rPr>
          <w:rFonts w:ascii="Book Antiqua" w:eastAsia="Malgun Gothic" w:hAnsi="Book Antiqua" w:cs="Times New Roman"/>
        </w:rPr>
        <w:fldChar w:fldCharType="separate"/>
      </w:r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[</w:t>
      </w:r>
      <w:hyperlink w:anchor="_ENREF_20" w:tooltip="Jacobs, 2013 #22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0</w:t>
        </w:r>
      </w:hyperlink>
      <w:r w:rsidR="004E3863" w:rsidRPr="007C4B93">
        <w:rPr>
          <w:rFonts w:ascii="Book Antiqua" w:eastAsia="Malgun Gothic" w:hAnsi="Book Antiqua" w:cs="Times New Roman"/>
          <w:noProof/>
          <w:vertAlign w:val="superscript"/>
        </w:rPr>
        <w:t>,</w:t>
      </w:r>
      <w:hyperlink w:anchor="_ENREF_26" w:tooltip="Grau, 2003 #21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6</w:t>
        </w:r>
      </w:hyperlink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Malgun Gothic" w:hAnsi="Book Antiqua" w:cs="Times New Roman"/>
        </w:rPr>
        <w:fldChar w:fldCharType="end"/>
      </w:r>
      <w:r w:rsidR="00523146" w:rsidRPr="007C4B93">
        <w:rPr>
          <w:rFonts w:ascii="Book Antiqua" w:eastAsia="Malgun Gothic" w:hAnsi="Book Antiqua" w:cs="Times New Roman"/>
        </w:rPr>
        <w:t>.</w:t>
      </w:r>
      <w:r w:rsidR="00281477" w:rsidRPr="007C4B93">
        <w:rPr>
          <w:rFonts w:ascii="Book Antiqua" w:eastAsia="Malgun Gothic" w:hAnsi="Book Antiqua" w:cs="Times New Roman"/>
        </w:rPr>
        <w:t xml:space="preserve"> As a result</w:t>
      </w:r>
      <w:r w:rsidR="004E3863" w:rsidRPr="007C4B93">
        <w:rPr>
          <w:rFonts w:ascii="Book Antiqua" w:eastAsia="Malgun Gothic" w:hAnsi="Book Antiqua" w:cs="Times New Roman"/>
        </w:rPr>
        <w:t>,</w:t>
      </w:r>
      <w:r w:rsidR="00281477" w:rsidRPr="007C4B93">
        <w:rPr>
          <w:rFonts w:ascii="Book Antiqua" w:eastAsia="Malgun Gothic" w:hAnsi="Book Antiqua" w:cs="Times New Roman"/>
        </w:rPr>
        <w:t xml:space="preserve"> we included </w:t>
      </w:r>
      <w:r w:rsidR="00456551" w:rsidRPr="007C4B93">
        <w:rPr>
          <w:rFonts w:ascii="Book Antiqua" w:eastAsiaTheme="minorEastAsia" w:hAnsi="Book Antiqua" w:cs="Times New Roman"/>
        </w:rPr>
        <w:t>6</w:t>
      </w:r>
      <w:r w:rsidR="009C75F5" w:rsidRPr="007C4B93">
        <w:rPr>
          <w:rFonts w:ascii="Book Antiqua" w:eastAsia="Malgun Gothic" w:hAnsi="Book Antiqua" w:cs="Times New Roman"/>
        </w:rPr>
        <w:t xml:space="preserve"> </w:t>
      </w:r>
      <w:r w:rsidR="00281477" w:rsidRPr="007C4B93">
        <w:rPr>
          <w:rFonts w:ascii="Book Antiqua" w:eastAsia="Malgun Gothic" w:hAnsi="Book Antiqua" w:cs="Times New Roman"/>
        </w:rPr>
        <w:t>case-control studies</w:t>
      </w:r>
      <w:r w:rsidR="004E3863" w:rsidRPr="007C4B93">
        <w:rPr>
          <w:rFonts w:ascii="Book Antiqua" w:eastAsia="Malgun Gothic" w:hAnsi="Book Antiqua" w:cs="Times New Roman"/>
        </w:rPr>
        <w:t>,</w:t>
      </w:r>
      <w:r w:rsidR="003D3D4A" w:rsidRPr="007C4B93">
        <w:rPr>
          <w:rFonts w:ascii="Book Antiqua" w:eastAsia="Malgun Gothic" w:hAnsi="Book Antiqua" w:cs="Times New Roman"/>
        </w:rPr>
        <w:t xml:space="preserve"> </w:t>
      </w:r>
      <w:r w:rsidR="00456551" w:rsidRPr="007C4B93">
        <w:rPr>
          <w:rFonts w:ascii="Book Antiqua" w:eastAsia="Malgun Gothic" w:hAnsi="Book Antiqua" w:cs="Times New Roman"/>
        </w:rPr>
        <w:t>4</w:t>
      </w:r>
      <w:r w:rsidR="003D3D4A" w:rsidRPr="007C4B93">
        <w:rPr>
          <w:rFonts w:ascii="Book Antiqua" w:eastAsia="Malgun Gothic" w:hAnsi="Book Antiqua" w:cs="Times New Roman"/>
        </w:rPr>
        <w:t xml:space="preserve"> cross-sectional studies</w:t>
      </w:r>
      <w:r w:rsidR="004E3863" w:rsidRPr="007C4B93">
        <w:rPr>
          <w:rFonts w:ascii="Book Antiqua" w:eastAsia="Malgun Gothic" w:hAnsi="Book Antiqua" w:cs="Times New Roman"/>
        </w:rPr>
        <w:t>,</w:t>
      </w:r>
      <w:r w:rsidR="00281477" w:rsidRPr="007C4B93">
        <w:rPr>
          <w:rFonts w:ascii="Book Antiqua" w:eastAsia="Malgun Gothic" w:hAnsi="Book Antiqua" w:cs="Times New Roman"/>
        </w:rPr>
        <w:t xml:space="preserve"> 1 pooled case-control study</w:t>
      </w:r>
      <w:r w:rsidR="004E3863" w:rsidRPr="007C4B93">
        <w:rPr>
          <w:rFonts w:ascii="Book Antiqua" w:eastAsia="Malgun Gothic" w:hAnsi="Book Antiqua" w:cs="Times New Roman"/>
        </w:rPr>
        <w:t>,</w:t>
      </w:r>
      <w:r w:rsidR="00281477" w:rsidRPr="007C4B93">
        <w:rPr>
          <w:rFonts w:ascii="Book Antiqua" w:eastAsia="Malgun Gothic" w:hAnsi="Book Antiqua" w:cs="Times New Roman"/>
        </w:rPr>
        <w:t xml:space="preserve"> and 4 prospective studies</w:t>
      </w:r>
      <w:r w:rsidR="006504A0" w:rsidRPr="007C4B93">
        <w:rPr>
          <w:rFonts w:ascii="Book Antiqua" w:eastAsia="Malgun Gothic" w:hAnsi="Book Antiqua" w:cs="Times New Roman"/>
        </w:rPr>
        <w:t xml:space="preserve"> (two </w:t>
      </w:r>
      <w:r w:rsidR="000F53A8" w:rsidRPr="007C4B93">
        <w:rPr>
          <w:rFonts w:ascii="Book Antiqua" w:eastAsia="Malgun Gothic" w:hAnsi="Book Antiqua" w:cs="Times New Roman"/>
        </w:rPr>
        <w:t>used</w:t>
      </w:r>
      <w:r w:rsidR="006504A0" w:rsidRPr="007C4B93">
        <w:rPr>
          <w:rFonts w:ascii="Book Antiqua" w:eastAsia="Malgun Gothic" w:hAnsi="Book Antiqua" w:cs="Times New Roman"/>
        </w:rPr>
        <w:t xml:space="preserve"> </w:t>
      </w:r>
      <w:r w:rsidR="007E5160" w:rsidRPr="007C4B93">
        <w:rPr>
          <w:rFonts w:ascii="Book Antiqua" w:eastAsia="Malgun Gothic" w:hAnsi="Book Antiqua" w:cs="Times New Roman"/>
        </w:rPr>
        <w:t xml:space="preserve">a </w:t>
      </w:r>
      <w:r w:rsidR="0080318B" w:rsidRPr="007C4B93">
        <w:rPr>
          <w:rFonts w:ascii="Book Antiqua" w:eastAsia="Malgun Gothic" w:hAnsi="Book Antiqua" w:cs="Times New Roman"/>
        </w:rPr>
        <w:t xml:space="preserve">clinical trial </w:t>
      </w:r>
      <w:proofErr w:type="gramStart"/>
      <w:r w:rsidR="0080318B" w:rsidRPr="007C4B93">
        <w:rPr>
          <w:rFonts w:ascii="Book Antiqua" w:eastAsia="Malgun Gothic" w:hAnsi="Book Antiqua" w:cs="Times New Roman"/>
        </w:rPr>
        <w:t>design</w:t>
      </w:r>
      <w:proofErr w:type="gramEnd"/>
      <w:r w:rsidR="00562427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HcmF1PC9BdXRob3I+PFllYXI+MjAwMzwvWWVhcj48UmVj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</w:fldData>
        </w:fldChar>
      </w:r>
      <w:r w:rsidR="0000389A" w:rsidRPr="007C4B93">
        <w:rPr>
          <w:rFonts w:ascii="Book Antiqua" w:eastAsia="Malgun Gothic" w:hAnsi="Book Antiqua" w:cs="Times New Roman"/>
        </w:rPr>
        <w:instrText xml:space="preserve"> ADDIN EN.CITE </w:instrText>
      </w:r>
      <w:r w:rsidR="0000389A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HcmF1PC9BdXRob3I+PFllYXI+MjAwMzwvWWVhcj48UmVj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</w:fldData>
        </w:fldChar>
      </w:r>
      <w:r w:rsidR="0000389A" w:rsidRPr="007C4B93">
        <w:rPr>
          <w:rFonts w:ascii="Book Antiqua" w:eastAsia="Malgun Gothic" w:hAnsi="Book Antiqua" w:cs="Times New Roman"/>
        </w:rPr>
        <w:instrText xml:space="preserve"> ADDIN EN.CITE.DATA </w:instrText>
      </w:r>
      <w:r w:rsidR="0000389A" w:rsidRPr="007C4B93">
        <w:rPr>
          <w:rFonts w:ascii="Book Antiqua" w:eastAsia="Malgun Gothic" w:hAnsi="Book Antiqua" w:cs="Times New Roman"/>
        </w:rPr>
      </w:r>
      <w:r w:rsidR="0000389A" w:rsidRPr="007C4B93">
        <w:rPr>
          <w:rFonts w:ascii="Book Antiqua" w:eastAsia="Malgun Gothic" w:hAnsi="Book Antiqua" w:cs="Times New Roman"/>
        </w:rPr>
        <w:fldChar w:fldCharType="end"/>
      </w:r>
      <w:r w:rsidR="00562427" w:rsidRPr="007C4B93">
        <w:rPr>
          <w:rFonts w:ascii="Book Antiqua" w:eastAsia="Malgun Gothic" w:hAnsi="Book Antiqua" w:cs="Times New Roman"/>
        </w:rPr>
      </w:r>
      <w:r w:rsidR="00562427" w:rsidRPr="007C4B93">
        <w:rPr>
          <w:rFonts w:ascii="Book Antiqua" w:eastAsia="Malgun Gothic" w:hAnsi="Book Antiqua" w:cs="Times New Roman"/>
        </w:rPr>
        <w:fldChar w:fldCharType="separate"/>
      </w:r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[</w:t>
      </w:r>
      <w:hyperlink w:anchor="_ENREF_20" w:tooltip="Jacobs, 2013 #22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0</w:t>
        </w:r>
      </w:hyperlink>
      <w:r w:rsidR="004E3863" w:rsidRPr="007C4B93">
        <w:rPr>
          <w:rFonts w:ascii="Book Antiqua" w:eastAsia="Malgun Gothic" w:hAnsi="Book Antiqua" w:cs="Times New Roman"/>
          <w:noProof/>
          <w:vertAlign w:val="superscript"/>
        </w:rPr>
        <w:t>,</w:t>
      </w:r>
      <w:hyperlink w:anchor="_ENREF_26" w:tooltip="Grau, 2003 #21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6</w:t>
        </w:r>
      </w:hyperlink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Malgun Gothic" w:hAnsi="Book Antiqua" w:cs="Times New Roman"/>
        </w:rPr>
        <w:fldChar w:fldCharType="end"/>
      </w:r>
      <w:r w:rsidR="006504A0" w:rsidRPr="007C4B93">
        <w:rPr>
          <w:rFonts w:ascii="Book Antiqua" w:eastAsia="Malgun Gothic" w:hAnsi="Book Antiqua" w:cs="Times New Roman"/>
        </w:rPr>
        <w:t xml:space="preserve">). </w:t>
      </w:r>
      <w:r w:rsidR="00041D77" w:rsidRPr="007C4B93">
        <w:rPr>
          <w:rFonts w:ascii="Book Antiqua" w:eastAsia="Malgun Gothic" w:hAnsi="Book Antiqua" w:cs="Times New Roman"/>
        </w:rPr>
        <w:t xml:space="preserve">Ten </w:t>
      </w:r>
      <w:r w:rsidR="00523146" w:rsidRPr="007C4B93">
        <w:rPr>
          <w:rFonts w:ascii="Book Antiqua" w:eastAsia="Malgun Gothic" w:hAnsi="Book Antiqua" w:cs="Times New Roman"/>
        </w:rPr>
        <w:t xml:space="preserve">studies were conducted in </w:t>
      </w:r>
      <w:r w:rsidR="00A96811" w:rsidRPr="007C4B93">
        <w:rPr>
          <w:rFonts w:ascii="Book Antiqua" w:eastAsia="Malgun Gothic" w:hAnsi="Book Antiqua" w:cs="Times New Roman"/>
        </w:rPr>
        <w:t>the U</w:t>
      </w:r>
      <w:r w:rsidR="0080318B" w:rsidRPr="007C4B93">
        <w:rPr>
          <w:rFonts w:ascii="Book Antiqua" w:eastAsia="宋体" w:hAnsi="Book Antiqua" w:cs="Times New Roman" w:hint="eastAsia"/>
          <w:lang w:eastAsia="zh-CN"/>
        </w:rPr>
        <w:t>nited States</w:t>
      </w:r>
      <w:r w:rsidR="004E3863" w:rsidRPr="007C4B93">
        <w:rPr>
          <w:rFonts w:ascii="Book Antiqua" w:eastAsia="Malgun Gothic" w:hAnsi="Book Antiqua" w:cs="Times New Roman"/>
        </w:rPr>
        <w:t>,</w:t>
      </w:r>
      <w:r w:rsidR="00523146" w:rsidRPr="007C4B93">
        <w:rPr>
          <w:rFonts w:ascii="Book Antiqua" w:eastAsia="Malgun Gothic" w:hAnsi="Book Antiqua" w:cs="Times New Roman"/>
        </w:rPr>
        <w:t xml:space="preserve"> </w:t>
      </w:r>
      <w:r w:rsidR="008E7DFB" w:rsidRPr="007C4B93">
        <w:rPr>
          <w:rFonts w:ascii="Book Antiqua" w:eastAsiaTheme="minorEastAsia" w:hAnsi="Book Antiqua" w:cs="Times New Roman"/>
        </w:rPr>
        <w:t>1 in Austria</w:t>
      </w:r>
      <w:r w:rsidR="004E3863" w:rsidRPr="007C4B93">
        <w:rPr>
          <w:rFonts w:ascii="Book Antiqua" w:eastAsiaTheme="minorEastAsia" w:hAnsi="Book Antiqua" w:cs="Times New Roman"/>
        </w:rPr>
        <w:t>,</w:t>
      </w:r>
      <w:r w:rsidR="008E7DFB" w:rsidRPr="007C4B93">
        <w:rPr>
          <w:rFonts w:ascii="Book Antiqua" w:eastAsiaTheme="minorEastAsia" w:hAnsi="Book Antiqua" w:cs="Times New Roman"/>
        </w:rPr>
        <w:t xml:space="preserve"> </w:t>
      </w:r>
      <w:r w:rsidR="00A96811" w:rsidRPr="007C4B93">
        <w:rPr>
          <w:rFonts w:ascii="Book Antiqua" w:eastAsia="Malgun Gothic" w:hAnsi="Book Antiqua" w:cs="Times New Roman"/>
        </w:rPr>
        <w:t>2</w:t>
      </w:r>
      <w:r w:rsidR="00523146" w:rsidRPr="007C4B93">
        <w:rPr>
          <w:rFonts w:ascii="Book Antiqua" w:eastAsia="Malgun Gothic" w:hAnsi="Book Antiqua" w:cs="Times New Roman"/>
        </w:rPr>
        <w:t xml:space="preserve"> in </w:t>
      </w:r>
      <w:r w:rsidR="00A96811" w:rsidRPr="007C4B93">
        <w:rPr>
          <w:rFonts w:ascii="Book Antiqua" w:eastAsia="Malgun Gothic" w:hAnsi="Book Antiqua" w:cs="Times New Roman"/>
        </w:rPr>
        <w:t>Japan</w:t>
      </w:r>
      <w:r w:rsidR="004E3863" w:rsidRPr="007C4B93">
        <w:rPr>
          <w:rFonts w:ascii="Book Antiqua" w:eastAsia="Malgun Gothic" w:hAnsi="Book Antiqua" w:cs="Times New Roman"/>
        </w:rPr>
        <w:t>,</w:t>
      </w:r>
      <w:r w:rsidR="00A96811" w:rsidRPr="007C4B93">
        <w:rPr>
          <w:rFonts w:ascii="Book Antiqua" w:eastAsia="Malgun Gothic" w:hAnsi="Book Antiqua" w:cs="Times New Roman"/>
        </w:rPr>
        <w:t xml:space="preserve"> and 2 in Korea. </w:t>
      </w:r>
      <w:r w:rsidR="004908C3" w:rsidRPr="007C4B93">
        <w:rPr>
          <w:rFonts w:ascii="Book Antiqua" w:eastAsiaTheme="minorEastAsia" w:hAnsi="Book Antiqua" w:cs="Times New Roman"/>
        </w:rPr>
        <w:t>Nine</w:t>
      </w:r>
      <w:r w:rsidR="004908C3" w:rsidRPr="007C4B93">
        <w:rPr>
          <w:rFonts w:ascii="Book Antiqua" w:eastAsia="Malgun Gothic" w:hAnsi="Book Antiqua" w:cs="Times New Roman"/>
        </w:rPr>
        <w:t xml:space="preserve"> </w:t>
      </w:r>
      <w:r w:rsidR="001C7B75" w:rsidRPr="007C4B93">
        <w:rPr>
          <w:rFonts w:ascii="Book Antiqua" w:eastAsia="Malgun Gothic" w:hAnsi="Book Antiqua" w:cs="Times New Roman"/>
        </w:rPr>
        <w:t xml:space="preserve">studies </w:t>
      </w:r>
      <w:r w:rsidR="003E4DED" w:rsidRPr="007C4B93">
        <w:rPr>
          <w:rFonts w:ascii="Book Antiqua" w:eastAsia="Malgun Gothic" w:hAnsi="Book Antiqua" w:cs="Times New Roman"/>
        </w:rPr>
        <w:t xml:space="preserve">used </w:t>
      </w:r>
      <w:r w:rsidR="001C7B75" w:rsidRPr="007C4B93">
        <w:rPr>
          <w:rFonts w:ascii="Book Antiqua" w:eastAsia="Malgun Gothic" w:hAnsi="Book Antiqua" w:cs="Times New Roman"/>
        </w:rPr>
        <w:t xml:space="preserve">the first adenoma as </w:t>
      </w:r>
      <w:r w:rsidR="00041D77" w:rsidRPr="007C4B93">
        <w:rPr>
          <w:rFonts w:ascii="Book Antiqua" w:eastAsia="Malgun Gothic" w:hAnsi="Book Antiqua" w:cs="Times New Roman"/>
        </w:rPr>
        <w:t xml:space="preserve">the </w:t>
      </w:r>
      <w:r w:rsidR="001C7B75" w:rsidRPr="007C4B93">
        <w:rPr>
          <w:rFonts w:ascii="Book Antiqua" w:eastAsia="Malgun Gothic" w:hAnsi="Book Antiqua" w:cs="Times New Roman"/>
        </w:rPr>
        <w:t>endpoint</w:t>
      </w:r>
      <w:r w:rsidR="004E3863" w:rsidRPr="007C4B93">
        <w:rPr>
          <w:rFonts w:ascii="Book Antiqua" w:eastAsia="Malgun Gothic" w:hAnsi="Book Antiqua" w:cs="Times New Roman"/>
        </w:rPr>
        <w:t>,</w:t>
      </w:r>
      <w:r w:rsidR="00A85633" w:rsidRPr="007C4B93">
        <w:rPr>
          <w:rFonts w:ascii="Book Antiqua" w:eastAsia="Malgun Gothic" w:hAnsi="Book Antiqua" w:cs="Times New Roman"/>
        </w:rPr>
        <w:t xml:space="preserve"> and two </w:t>
      </w:r>
      <w:r w:rsidR="005901C0" w:rsidRPr="007C4B93">
        <w:rPr>
          <w:rFonts w:ascii="Book Antiqua" w:eastAsia="Malgun Gothic" w:hAnsi="Book Antiqua" w:cs="Times New Roman"/>
        </w:rPr>
        <w:t>prospective</w:t>
      </w:r>
      <w:r w:rsidR="00A85633" w:rsidRPr="007C4B93">
        <w:rPr>
          <w:rFonts w:ascii="Book Antiqua" w:eastAsia="Malgun Gothic" w:hAnsi="Book Antiqua" w:cs="Times New Roman"/>
        </w:rPr>
        <w:t xml:space="preserve"> studies from clinical </w:t>
      </w:r>
      <w:r w:rsidR="00F8216B" w:rsidRPr="007C4B93">
        <w:rPr>
          <w:rFonts w:ascii="Book Antiqua" w:eastAsia="Malgun Gothic" w:hAnsi="Book Antiqua" w:cs="Times New Roman"/>
        </w:rPr>
        <w:t>trial</w:t>
      </w:r>
      <w:r w:rsidR="00041D77" w:rsidRPr="007C4B93">
        <w:rPr>
          <w:rFonts w:ascii="Book Antiqua" w:eastAsia="Malgun Gothic" w:hAnsi="Book Antiqua" w:cs="Times New Roman"/>
        </w:rPr>
        <w:t>s</w:t>
      </w:r>
      <w:r w:rsidR="00A85633" w:rsidRPr="007C4B93">
        <w:rPr>
          <w:rFonts w:ascii="Book Antiqua" w:eastAsia="Malgun Gothic" w:hAnsi="Book Antiqua" w:cs="Times New Roman"/>
        </w:rPr>
        <w:t xml:space="preserve"> considered adenoma recurrence as </w:t>
      </w:r>
      <w:r w:rsidR="00041D77" w:rsidRPr="007C4B93">
        <w:rPr>
          <w:rFonts w:ascii="Book Antiqua" w:eastAsia="Malgun Gothic" w:hAnsi="Book Antiqua" w:cs="Times New Roman"/>
        </w:rPr>
        <w:t xml:space="preserve">the </w:t>
      </w:r>
      <w:r w:rsidR="00A85633" w:rsidRPr="007C4B93">
        <w:rPr>
          <w:rFonts w:ascii="Book Antiqua" w:eastAsia="Malgun Gothic" w:hAnsi="Book Antiqua" w:cs="Times New Roman"/>
        </w:rPr>
        <w:t>endpoint.</w:t>
      </w:r>
      <w:r w:rsidR="005F154E" w:rsidRPr="007C4B93">
        <w:rPr>
          <w:rFonts w:ascii="Book Antiqua" w:eastAsia="Malgun Gothic" w:hAnsi="Book Antiqua" w:cs="Times New Roman"/>
        </w:rPr>
        <w:t xml:space="preserve"> </w:t>
      </w:r>
      <w:r w:rsidR="008D16C4" w:rsidRPr="007C4B93">
        <w:rPr>
          <w:rFonts w:ascii="Book Antiqua" w:eastAsia="Malgun Gothic" w:hAnsi="Book Antiqua" w:cs="Times New Roman"/>
        </w:rPr>
        <w:t xml:space="preserve">The other two </w:t>
      </w:r>
      <w:proofErr w:type="gramStart"/>
      <w:r w:rsidR="0080318B" w:rsidRPr="007C4B93">
        <w:rPr>
          <w:rFonts w:ascii="Book Antiqua" w:eastAsia="Malgun Gothic" w:hAnsi="Book Antiqua" w:cs="Times New Roman"/>
        </w:rPr>
        <w:t>studies</w:t>
      </w:r>
      <w:proofErr w:type="gramEnd"/>
      <w:r w:rsidR="00562427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QZXRlcnM8L0F1dGhvcj48WWVhcj4yMDAxPC9ZZWFyPjxS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hbHQtcGVyaW9kaWNhbD48cGFnZXM+MTI2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</w:fldData>
        </w:fldChar>
      </w:r>
      <w:r w:rsidR="00AB70D8" w:rsidRPr="007C4B93">
        <w:rPr>
          <w:rFonts w:ascii="Book Antiqua" w:eastAsia="Malgun Gothic" w:hAnsi="Book Antiqua" w:cs="Times New Roman"/>
        </w:rPr>
        <w:instrText xml:space="preserve"> ADDIN EN.CITE </w:instrText>
      </w:r>
      <w:r w:rsidR="00AB70D8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QZXRlcnM8L0F1dGhvcj48WWVhcj4yMDAxPC9ZZWFyPjxS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hbHQtcGVyaW9kaWNhbD48cGFnZXM+MTI2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</w:fldData>
        </w:fldChar>
      </w:r>
      <w:r w:rsidR="00AB70D8" w:rsidRPr="007C4B93">
        <w:rPr>
          <w:rFonts w:ascii="Book Antiqua" w:eastAsia="Malgun Gothic" w:hAnsi="Book Antiqua" w:cs="Times New Roman"/>
        </w:rPr>
        <w:instrText xml:space="preserve"> ADDIN EN.CITE.DATA </w:instrText>
      </w:r>
      <w:r w:rsidR="00AB70D8" w:rsidRPr="007C4B93">
        <w:rPr>
          <w:rFonts w:ascii="Book Antiqua" w:eastAsia="Malgun Gothic" w:hAnsi="Book Antiqua" w:cs="Times New Roman"/>
        </w:rPr>
      </w:r>
      <w:r w:rsidR="00AB70D8" w:rsidRPr="007C4B93">
        <w:rPr>
          <w:rFonts w:ascii="Book Antiqua" w:eastAsia="Malgun Gothic" w:hAnsi="Book Antiqua" w:cs="Times New Roman"/>
        </w:rPr>
        <w:fldChar w:fldCharType="end"/>
      </w:r>
      <w:r w:rsidR="00562427" w:rsidRPr="007C4B93">
        <w:rPr>
          <w:rFonts w:ascii="Book Antiqua" w:eastAsia="Malgun Gothic" w:hAnsi="Book Antiqua" w:cs="Times New Roman"/>
        </w:rPr>
      </w:r>
      <w:r w:rsidR="00562427" w:rsidRPr="007C4B93">
        <w:rPr>
          <w:rFonts w:ascii="Book Antiqua" w:eastAsia="Malgun Gothic" w:hAnsi="Book Antiqua" w:cs="Times New Roman"/>
        </w:rPr>
        <w:fldChar w:fldCharType="separate"/>
      </w:r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[</w:t>
      </w:r>
      <w:hyperlink w:anchor="_ENREF_25" w:tooltip="Peters, 2001 #25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5</w:t>
        </w:r>
      </w:hyperlink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Malgun Gothic" w:hAnsi="Book Antiqua" w:cs="Times New Roman"/>
        </w:rPr>
        <w:fldChar w:fldCharType="end"/>
      </w:r>
      <w:r w:rsidR="004E3863" w:rsidRPr="007C4B93">
        <w:rPr>
          <w:rFonts w:ascii="Book Antiqua" w:eastAsia="Malgun Gothic" w:hAnsi="Book Antiqua" w:cs="Times New Roman"/>
        </w:rPr>
        <w:t>,</w:t>
      </w:r>
      <w:r w:rsidR="00A85633" w:rsidRPr="007C4B93">
        <w:rPr>
          <w:rFonts w:ascii="Book Antiqua" w:eastAsia="Malgun Gothic" w:hAnsi="Book Antiqua" w:cs="Times New Roman"/>
        </w:rPr>
        <w:t xml:space="preserve"> including our study</w:t>
      </w:r>
      <w:r w:rsidR="004E3863" w:rsidRPr="007C4B93">
        <w:rPr>
          <w:rFonts w:ascii="Book Antiqua" w:eastAsia="Malgun Gothic" w:hAnsi="Book Antiqua" w:cs="Times New Roman"/>
        </w:rPr>
        <w:t>,</w:t>
      </w:r>
      <w:r w:rsidR="005F154E" w:rsidRPr="007C4B93">
        <w:rPr>
          <w:rFonts w:ascii="Book Antiqua" w:eastAsia="Malgun Gothic" w:hAnsi="Book Antiqua" w:cs="Times New Roman"/>
        </w:rPr>
        <w:t xml:space="preserve"> </w:t>
      </w:r>
      <w:r w:rsidR="00A85633" w:rsidRPr="007C4B93">
        <w:rPr>
          <w:rFonts w:ascii="Book Antiqua" w:eastAsia="Malgun Gothic" w:hAnsi="Book Antiqua" w:cs="Times New Roman"/>
        </w:rPr>
        <w:t>included</w:t>
      </w:r>
      <w:r w:rsidR="005F154E" w:rsidRPr="007C4B93">
        <w:rPr>
          <w:rFonts w:ascii="Book Antiqua" w:eastAsia="Malgun Gothic" w:hAnsi="Book Antiqua" w:cs="Times New Roman"/>
        </w:rPr>
        <w:t xml:space="preserve"> </w:t>
      </w:r>
      <w:r w:rsidR="00A85633" w:rsidRPr="007C4B93">
        <w:rPr>
          <w:rFonts w:ascii="Book Antiqua" w:eastAsia="Malgun Gothic" w:hAnsi="Book Antiqua" w:cs="Times New Roman"/>
        </w:rPr>
        <w:t>a small proportion of participants who</w:t>
      </w:r>
      <w:r w:rsidR="00FD428F" w:rsidRPr="007C4B93">
        <w:rPr>
          <w:rFonts w:ascii="Book Antiqua" w:eastAsia="Malgun Gothic" w:hAnsi="Book Antiqua" w:cs="Times New Roman"/>
        </w:rPr>
        <w:t xml:space="preserve"> </w:t>
      </w:r>
      <w:r w:rsidR="00A85633" w:rsidRPr="007C4B93">
        <w:rPr>
          <w:rFonts w:ascii="Book Antiqua" w:eastAsia="Malgun Gothic" w:hAnsi="Book Antiqua" w:cs="Times New Roman"/>
        </w:rPr>
        <w:t>had recurrence</w:t>
      </w:r>
      <w:r w:rsidR="00C1004E" w:rsidRPr="007C4B93">
        <w:rPr>
          <w:rFonts w:ascii="Book Antiqua" w:eastAsia="Malgun Gothic" w:hAnsi="Book Antiqua" w:cs="Times New Roman"/>
        </w:rPr>
        <w:t xml:space="preserve">. </w:t>
      </w:r>
      <w:r w:rsidR="00041D77" w:rsidRPr="007C4B93">
        <w:rPr>
          <w:rFonts w:ascii="Book Antiqua" w:eastAsia="Malgun Gothic" w:hAnsi="Book Antiqua" w:cs="Times New Roman"/>
        </w:rPr>
        <w:t>The e</w:t>
      </w:r>
      <w:r w:rsidR="00C1004E" w:rsidRPr="007C4B93">
        <w:rPr>
          <w:rFonts w:ascii="Book Antiqua" w:eastAsia="Malgun Gothic" w:hAnsi="Book Antiqua" w:cs="Times New Roman"/>
        </w:rPr>
        <w:t xml:space="preserve">ndpoint of </w:t>
      </w:r>
      <w:r w:rsidR="00041D77" w:rsidRPr="007C4B93">
        <w:rPr>
          <w:rFonts w:ascii="Book Antiqua" w:eastAsia="Malgun Gothic" w:hAnsi="Book Antiqua" w:cs="Times New Roman"/>
        </w:rPr>
        <w:t xml:space="preserve">the </w:t>
      </w:r>
      <w:r w:rsidR="00C1004E" w:rsidRPr="007C4B93">
        <w:rPr>
          <w:rFonts w:ascii="Book Antiqua" w:eastAsia="Malgun Gothic" w:hAnsi="Book Antiqua" w:cs="Times New Roman"/>
        </w:rPr>
        <w:t xml:space="preserve">study </w:t>
      </w:r>
      <w:r w:rsidR="00A85633" w:rsidRPr="007C4B93">
        <w:rPr>
          <w:rFonts w:ascii="Book Antiqua" w:eastAsia="Malgun Gothic" w:hAnsi="Book Antiqua" w:cs="Times New Roman"/>
        </w:rPr>
        <w:t xml:space="preserve">was not clear in one </w:t>
      </w:r>
      <w:r w:rsidR="00C1004E" w:rsidRPr="007C4B93">
        <w:rPr>
          <w:rFonts w:ascii="Book Antiqua" w:eastAsia="Malgun Gothic" w:hAnsi="Book Antiqua" w:cs="Times New Roman"/>
        </w:rPr>
        <w:t>article</w:t>
      </w:r>
      <w:r w:rsidR="00A85633" w:rsidRPr="007C4B93">
        <w:rPr>
          <w:rFonts w:ascii="Book Antiqua" w:eastAsia="Malgun Gothic" w:hAnsi="Book Antiqua" w:cs="Times New Roman"/>
        </w:rPr>
        <w:t xml:space="preserve"> </w:t>
      </w:r>
      <w:r w:rsidR="00562427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Bc2hrdG9yYWI8L0F1dGhvcj48WWVhcj4yMDExPC9ZZWFy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yNTMxNDwvcGFnZXM+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=
</w:fldData>
        </w:fldChar>
      </w:r>
      <w:r w:rsidR="00AB70D8" w:rsidRPr="007C4B93">
        <w:rPr>
          <w:rFonts w:ascii="Book Antiqua" w:eastAsia="Malgun Gothic" w:hAnsi="Book Antiqua" w:cs="Times New Roman"/>
        </w:rPr>
        <w:instrText xml:space="preserve"> ADDIN EN.CITE </w:instrText>
      </w:r>
      <w:r w:rsidR="00AB70D8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Bc2hrdG9yYWI8L0F1dGhvcj48WWVhcj4yMDExPC9ZZWFy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yNTMxNDwvcGFnZXM+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=
</w:fldData>
        </w:fldChar>
      </w:r>
      <w:r w:rsidR="00AB70D8" w:rsidRPr="007C4B93">
        <w:rPr>
          <w:rFonts w:ascii="Book Antiqua" w:eastAsia="Malgun Gothic" w:hAnsi="Book Antiqua" w:cs="Times New Roman"/>
        </w:rPr>
        <w:instrText xml:space="preserve"> ADDIN EN.CITE.DATA </w:instrText>
      </w:r>
      <w:r w:rsidR="00AB70D8" w:rsidRPr="007C4B93">
        <w:rPr>
          <w:rFonts w:ascii="Book Antiqua" w:eastAsia="Malgun Gothic" w:hAnsi="Book Antiqua" w:cs="Times New Roman"/>
        </w:rPr>
      </w:r>
      <w:r w:rsidR="00AB70D8" w:rsidRPr="007C4B93">
        <w:rPr>
          <w:rFonts w:ascii="Book Antiqua" w:eastAsia="Malgun Gothic" w:hAnsi="Book Antiqua" w:cs="Times New Roman"/>
        </w:rPr>
        <w:fldChar w:fldCharType="end"/>
      </w:r>
      <w:r w:rsidR="00562427" w:rsidRPr="007C4B93">
        <w:rPr>
          <w:rFonts w:ascii="Book Antiqua" w:eastAsia="Malgun Gothic" w:hAnsi="Book Antiqua" w:cs="Times New Roman"/>
        </w:rPr>
      </w:r>
      <w:r w:rsidR="00562427" w:rsidRPr="007C4B93">
        <w:rPr>
          <w:rFonts w:ascii="Book Antiqua" w:eastAsia="Malgun Gothic" w:hAnsi="Book Antiqua" w:cs="Times New Roman"/>
        </w:rPr>
        <w:fldChar w:fldCharType="separate"/>
      </w:r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[</w:t>
      </w:r>
      <w:hyperlink w:anchor="_ENREF_30" w:tooltip="Ashktorab, 2011 #23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30</w:t>
        </w:r>
      </w:hyperlink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Malgun Gothic" w:hAnsi="Book Antiqua" w:cs="Times New Roman"/>
        </w:rPr>
        <w:fldChar w:fldCharType="end"/>
      </w:r>
      <w:r w:rsidR="00C1004E" w:rsidRPr="007C4B93">
        <w:rPr>
          <w:rFonts w:ascii="Book Antiqua" w:eastAsia="Malgun Gothic" w:hAnsi="Book Antiqua" w:cs="Times New Roman"/>
        </w:rPr>
        <w:t>.</w:t>
      </w:r>
      <w:r w:rsidR="003221B6" w:rsidRPr="007C4B93">
        <w:rPr>
          <w:rFonts w:ascii="Book Antiqua" w:eastAsia="Malgun Gothic" w:hAnsi="Book Antiqua" w:cs="Times New Roman"/>
        </w:rPr>
        <w:t xml:space="preserve"> </w:t>
      </w:r>
      <w:r w:rsidR="00416D55" w:rsidRPr="007C4B93">
        <w:rPr>
          <w:rFonts w:ascii="Book Antiqua" w:eastAsia="Malgun Gothic" w:hAnsi="Book Antiqua" w:cs="Times New Roman"/>
        </w:rPr>
        <w:t xml:space="preserve">Adenomatous polyps were determined through colonoscopy except </w:t>
      </w:r>
      <w:r w:rsidR="00041D77" w:rsidRPr="007C4B93">
        <w:rPr>
          <w:rFonts w:ascii="Book Antiqua" w:eastAsia="Malgun Gothic" w:hAnsi="Book Antiqua" w:cs="Times New Roman"/>
        </w:rPr>
        <w:t xml:space="preserve">in </w:t>
      </w:r>
      <w:r w:rsidR="00416D55" w:rsidRPr="007C4B93">
        <w:rPr>
          <w:rFonts w:ascii="Book Antiqua" w:eastAsia="Malgun Gothic" w:hAnsi="Book Antiqua" w:cs="Times New Roman"/>
        </w:rPr>
        <w:t>four studies</w:t>
      </w:r>
      <w:r w:rsidR="00C0344B" w:rsidRPr="007C4B93">
        <w:rPr>
          <w:rFonts w:ascii="Book Antiqua" w:eastAsia="Malgun Gothic" w:hAnsi="Book Antiqua" w:cs="Times New Roman"/>
        </w:rPr>
        <w:t xml:space="preserve">; two studies used both colonoscopy and </w:t>
      </w:r>
      <w:proofErr w:type="gramStart"/>
      <w:r w:rsidR="00C0344B" w:rsidRPr="007C4B93">
        <w:rPr>
          <w:rFonts w:ascii="Book Antiqua" w:eastAsia="Malgun Gothic" w:hAnsi="Book Antiqua" w:cs="Times New Roman"/>
        </w:rPr>
        <w:t>sigmoidoscopy</w:t>
      </w:r>
      <w:proofErr w:type="gramEnd"/>
      <w:r w:rsidR="00562427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QbGF0ejwvQXV0aG9yPjxZZWFyPjIwMDA8L1llYXI+PFJl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2FsdC1wZXJp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</w:fldData>
        </w:fldChar>
      </w:r>
      <w:r w:rsidR="00C96A40" w:rsidRPr="007C4B93">
        <w:rPr>
          <w:rFonts w:ascii="Book Antiqua" w:eastAsia="Malgun Gothic" w:hAnsi="Book Antiqua" w:cs="Times New Roman"/>
        </w:rPr>
        <w:instrText xml:space="preserve"> ADDIN EN.CITE </w:instrText>
      </w:r>
      <w:r w:rsidR="00C96A40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QbGF0ejwvQXV0aG9yPjxZZWFyPjIwMDA8L1llYXI+PFJl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2FsdC1wZXJp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</w:fldData>
        </w:fldChar>
      </w:r>
      <w:r w:rsidR="00C96A40" w:rsidRPr="007C4B93">
        <w:rPr>
          <w:rFonts w:ascii="Book Antiqua" w:eastAsia="Malgun Gothic" w:hAnsi="Book Antiqua" w:cs="Times New Roman"/>
        </w:rPr>
        <w:instrText xml:space="preserve"> ADDIN EN.CITE.DATA </w:instrText>
      </w:r>
      <w:r w:rsidR="00C96A40" w:rsidRPr="007C4B93">
        <w:rPr>
          <w:rFonts w:ascii="Book Antiqua" w:eastAsia="Malgun Gothic" w:hAnsi="Book Antiqua" w:cs="Times New Roman"/>
        </w:rPr>
      </w:r>
      <w:r w:rsidR="00C96A40" w:rsidRPr="007C4B93">
        <w:rPr>
          <w:rFonts w:ascii="Book Antiqua" w:eastAsia="Malgun Gothic" w:hAnsi="Book Antiqua" w:cs="Times New Roman"/>
        </w:rPr>
        <w:fldChar w:fldCharType="end"/>
      </w:r>
      <w:r w:rsidR="00562427" w:rsidRPr="007C4B93">
        <w:rPr>
          <w:rFonts w:ascii="Book Antiqua" w:eastAsia="Malgun Gothic" w:hAnsi="Book Antiqua" w:cs="Times New Roman"/>
        </w:rPr>
      </w:r>
      <w:r w:rsidR="00562427" w:rsidRPr="007C4B93">
        <w:rPr>
          <w:rFonts w:ascii="Book Antiqua" w:eastAsia="Malgun Gothic" w:hAnsi="Book Antiqua" w:cs="Times New Roman"/>
        </w:rPr>
        <w:fldChar w:fldCharType="separate"/>
      </w:r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[</w:t>
      </w:r>
      <w:hyperlink w:anchor="_ENREF_23" w:tooltip="Platz, 2000 #24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3</w:t>
        </w:r>
      </w:hyperlink>
      <w:r w:rsidR="004E3863" w:rsidRPr="007C4B93">
        <w:rPr>
          <w:rFonts w:ascii="Book Antiqua" w:eastAsia="Malgun Gothic" w:hAnsi="Book Antiqua" w:cs="Times New Roman"/>
          <w:noProof/>
          <w:vertAlign w:val="superscript"/>
        </w:rPr>
        <w:t>,</w:t>
      </w:r>
      <w:hyperlink w:anchor="_ENREF_25" w:tooltip="Peters, 2001 #25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5</w:t>
        </w:r>
      </w:hyperlink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Malgun Gothic" w:hAnsi="Book Antiqua" w:cs="Times New Roman"/>
        </w:rPr>
        <w:fldChar w:fldCharType="end"/>
      </w:r>
      <w:r w:rsidR="004E3863" w:rsidRPr="007C4B93">
        <w:rPr>
          <w:rFonts w:ascii="Book Antiqua" w:eastAsia="Malgun Gothic" w:hAnsi="Book Antiqua" w:cs="Times New Roman"/>
        </w:rPr>
        <w:t>,</w:t>
      </w:r>
      <w:r w:rsidR="000554F7" w:rsidRPr="007C4B93">
        <w:rPr>
          <w:rFonts w:ascii="Book Antiqua" w:eastAsia="Malgun Gothic" w:hAnsi="Book Antiqua" w:cs="Times New Roman"/>
        </w:rPr>
        <w:t xml:space="preserve"> </w:t>
      </w:r>
      <w:r w:rsidR="00C0344B" w:rsidRPr="007C4B93">
        <w:rPr>
          <w:rFonts w:ascii="Book Antiqua" w:eastAsia="Malgun Gothic" w:hAnsi="Book Antiqua" w:cs="Times New Roman"/>
        </w:rPr>
        <w:t xml:space="preserve">and the other two </w:t>
      </w:r>
      <w:r w:rsidR="0080318B" w:rsidRPr="007C4B93">
        <w:rPr>
          <w:rFonts w:ascii="Book Antiqua" w:eastAsia="Malgun Gothic" w:hAnsi="Book Antiqua" w:cs="Times New Roman"/>
        </w:rPr>
        <w:t>studies used only sigmoidoscopy</w:t>
      </w:r>
      <w:r w:rsidR="00562427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MZXZpbmU8L0F1dGhvcj48WWVhcj4yMDAxPC9ZZWFyPjxS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</w:fldData>
        </w:fldChar>
      </w:r>
      <w:r w:rsidR="0000389A" w:rsidRPr="007C4B93">
        <w:rPr>
          <w:rFonts w:ascii="Book Antiqua" w:eastAsia="Malgun Gothic" w:hAnsi="Book Antiqua" w:cs="Times New Roman"/>
        </w:rPr>
        <w:instrText xml:space="preserve"> ADDIN EN.CITE </w:instrText>
      </w:r>
      <w:r w:rsidR="0000389A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MZXZpbmU8L0F1dGhvcj48WWVhcj4yMDAxPC9ZZWFyPjxS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</w:fldData>
        </w:fldChar>
      </w:r>
      <w:r w:rsidR="0000389A" w:rsidRPr="007C4B93">
        <w:rPr>
          <w:rFonts w:ascii="Book Antiqua" w:eastAsia="Malgun Gothic" w:hAnsi="Book Antiqua" w:cs="Times New Roman"/>
        </w:rPr>
        <w:instrText xml:space="preserve"> ADDIN EN.CITE.DATA </w:instrText>
      </w:r>
      <w:r w:rsidR="0000389A" w:rsidRPr="007C4B93">
        <w:rPr>
          <w:rFonts w:ascii="Book Antiqua" w:eastAsia="Malgun Gothic" w:hAnsi="Book Antiqua" w:cs="Times New Roman"/>
        </w:rPr>
      </w:r>
      <w:r w:rsidR="0000389A" w:rsidRPr="007C4B93">
        <w:rPr>
          <w:rFonts w:ascii="Book Antiqua" w:eastAsia="Malgun Gothic" w:hAnsi="Book Antiqua" w:cs="Times New Roman"/>
        </w:rPr>
        <w:fldChar w:fldCharType="end"/>
      </w:r>
      <w:r w:rsidR="00562427" w:rsidRPr="007C4B93">
        <w:rPr>
          <w:rFonts w:ascii="Book Antiqua" w:eastAsia="Malgun Gothic" w:hAnsi="Book Antiqua" w:cs="Times New Roman"/>
        </w:rPr>
      </w:r>
      <w:r w:rsidR="00562427" w:rsidRPr="007C4B93">
        <w:rPr>
          <w:rFonts w:ascii="Book Antiqua" w:eastAsia="Malgun Gothic" w:hAnsi="Book Antiqua" w:cs="Times New Roman"/>
        </w:rPr>
        <w:fldChar w:fldCharType="separate"/>
      </w:r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[</w:t>
      </w:r>
      <w:hyperlink w:anchor="_ENREF_24" w:tooltip="Levine, 2001 #26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4</w:t>
        </w:r>
      </w:hyperlink>
      <w:r w:rsidR="004E3863" w:rsidRPr="007C4B93">
        <w:rPr>
          <w:rFonts w:ascii="Book Antiqua" w:eastAsia="Malgun Gothic" w:hAnsi="Book Antiqua" w:cs="Times New Roman"/>
          <w:noProof/>
          <w:vertAlign w:val="superscript"/>
        </w:rPr>
        <w:t>,</w:t>
      </w:r>
      <w:hyperlink w:anchor="_ENREF_27" w:tooltip="Peters, 2004 #27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7</w:t>
        </w:r>
      </w:hyperlink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Malgun Gothic" w:hAnsi="Book Antiqua" w:cs="Times New Roman"/>
        </w:rPr>
        <w:fldChar w:fldCharType="end"/>
      </w:r>
      <w:r w:rsidR="00C0344B" w:rsidRPr="007C4B93">
        <w:rPr>
          <w:rFonts w:ascii="Book Antiqua" w:eastAsia="Malgun Gothic" w:hAnsi="Book Antiqua" w:cs="Times New Roman"/>
        </w:rPr>
        <w:t>.</w:t>
      </w:r>
      <w:r w:rsidR="000D04A9" w:rsidRPr="007C4B93">
        <w:rPr>
          <w:rFonts w:ascii="Book Antiqua" w:eastAsia="Malgun Gothic" w:hAnsi="Book Antiqua" w:cs="Times New Roman"/>
        </w:rPr>
        <w:t xml:space="preserve"> Two </w:t>
      </w:r>
      <w:r w:rsidR="00D34812" w:rsidRPr="007C4B93">
        <w:rPr>
          <w:rFonts w:ascii="Book Antiqua" w:eastAsia="Malgun Gothic" w:hAnsi="Book Antiqua" w:cs="Times New Roman"/>
        </w:rPr>
        <w:t xml:space="preserve">studies conducted </w:t>
      </w:r>
      <w:r w:rsidR="000D04A9" w:rsidRPr="007C4B93">
        <w:rPr>
          <w:rFonts w:ascii="Book Antiqua" w:eastAsia="Malgun Gothic" w:hAnsi="Book Antiqua" w:cs="Times New Roman"/>
        </w:rPr>
        <w:t xml:space="preserve">pooled analyses; </w:t>
      </w:r>
      <w:r w:rsidR="005F4381" w:rsidRPr="007C4B93">
        <w:rPr>
          <w:rFonts w:ascii="Book Antiqua" w:eastAsia="Malgun Gothic" w:hAnsi="Book Antiqua" w:cs="Times New Roman"/>
        </w:rPr>
        <w:t xml:space="preserve">the </w:t>
      </w:r>
      <w:r w:rsidR="000D04A9" w:rsidRPr="007C4B93">
        <w:rPr>
          <w:rFonts w:ascii="Book Antiqua" w:eastAsia="Malgun Gothic" w:hAnsi="Book Antiqua" w:cs="Times New Roman"/>
        </w:rPr>
        <w:t xml:space="preserve">pooled analysis </w:t>
      </w:r>
      <w:r w:rsidR="00CB0EDB" w:rsidRPr="007C4B93">
        <w:rPr>
          <w:rFonts w:ascii="Book Antiqua" w:eastAsia="Malgun Gothic" w:hAnsi="Book Antiqua" w:cs="Times New Roman"/>
        </w:rPr>
        <w:t>included</w:t>
      </w:r>
      <w:r w:rsidR="000D04A9" w:rsidRPr="007C4B93">
        <w:rPr>
          <w:rFonts w:ascii="Book Antiqua" w:eastAsia="Malgun Gothic" w:hAnsi="Book Antiqua" w:cs="Times New Roman"/>
        </w:rPr>
        <w:t xml:space="preserve"> three </w:t>
      </w:r>
      <w:r w:rsidR="009360FF" w:rsidRPr="007C4B93">
        <w:rPr>
          <w:rFonts w:ascii="Book Antiqua" w:eastAsia="Malgun Gothic" w:hAnsi="Book Antiqua" w:cs="Times New Roman"/>
        </w:rPr>
        <w:t xml:space="preserve">colonoscopy-based case-control </w:t>
      </w:r>
      <w:r w:rsidR="000D04A9" w:rsidRPr="007C4B93">
        <w:rPr>
          <w:rFonts w:ascii="Book Antiqua" w:eastAsia="Malgun Gothic" w:hAnsi="Book Antiqua" w:cs="Times New Roman"/>
        </w:rPr>
        <w:t xml:space="preserve">studies </w:t>
      </w:r>
      <w:r w:rsidR="006D2936" w:rsidRPr="007C4B93">
        <w:rPr>
          <w:rFonts w:ascii="Book Antiqua" w:eastAsia="Malgun Gothic" w:hAnsi="Book Antiqua" w:cs="Times New Roman"/>
        </w:rPr>
        <w:t>(</w:t>
      </w:r>
      <w:r w:rsidR="000D04A9" w:rsidRPr="007C4B93">
        <w:rPr>
          <w:rFonts w:ascii="Book Antiqua" w:eastAsia="Malgun Gothic" w:hAnsi="Book Antiqua" w:cs="Times New Roman"/>
        </w:rPr>
        <w:t xml:space="preserve">the Cancer Prevention Research Unit (CPRU) and the Markers of Adenomatous Polyps (MAP) </w:t>
      </w:r>
      <w:r w:rsidR="005F4381" w:rsidRPr="007C4B93">
        <w:rPr>
          <w:rFonts w:ascii="Book Antiqua" w:eastAsia="Malgun Gothic" w:hAnsi="Book Antiqua" w:cs="Times New Roman"/>
        </w:rPr>
        <w:t xml:space="preserve">studies </w:t>
      </w:r>
      <w:r w:rsidR="000D04A9" w:rsidRPr="007C4B93">
        <w:rPr>
          <w:rFonts w:ascii="Book Antiqua" w:eastAsia="Malgun Gothic" w:hAnsi="Book Antiqua" w:cs="Times New Roman"/>
        </w:rPr>
        <w:t xml:space="preserve">in North Carolina and </w:t>
      </w:r>
      <w:r w:rsidR="00B52126" w:rsidRPr="007C4B93">
        <w:rPr>
          <w:rFonts w:ascii="Book Antiqua" w:eastAsia="Malgun Gothic" w:hAnsi="Book Antiqua" w:cs="Times New Roman"/>
        </w:rPr>
        <w:t xml:space="preserve">the </w:t>
      </w:r>
      <w:r w:rsidR="000D04A9" w:rsidRPr="007C4B93">
        <w:rPr>
          <w:rFonts w:ascii="Book Antiqua" w:eastAsia="Malgun Gothic" w:hAnsi="Book Antiqua" w:cs="Times New Roman"/>
        </w:rPr>
        <w:t>MAP</w:t>
      </w:r>
      <w:r w:rsidR="00041D77" w:rsidRPr="007C4B93">
        <w:rPr>
          <w:rFonts w:ascii="Book Antiqua" w:eastAsia="Malgun Gothic" w:hAnsi="Book Antiqua" w:cs="Times New Roman"/>
        </w:rPr>
        <w:t>II</w:t>
      </w:r>
      <w:r w:rsidR="00B52126" w:rsidRPr="007C4B93">
        <w:rPr>
          <w:rFonts w:ascii="Book Antiqua" w:eastAsia="Malgun Gothic" w:hAnsi="Book Antiqua" w:cs="Times New Roman"/>
        </w:rPr>
        <w:t xml:space="preserve"> study</w:t>
      </w:r>
      <w:r w:rsidR="003C3BF4" w:rsidRPr="007C4B93">
        <w:rPr>
          <w:rFonts w:ascii="Book Antiqua" w:eastAsia="Malgun Gothic" w:hAnsi="Book Antiqua" w:cs="Times New Roman"/>
        </w:rPr>
        <w:t xml:space="preserve"> </w:t>
      </w:r>
      <w:r w:rsidR="000D04A9" w:rsidRPr="007C4B93">
        <w:rPr>
          <w:rFonts w:ascii="Book Antiqua" w:eastAsia="Malgun Gothic" w:hAnsi="Book Antiqua" w:cs="Times New Roman"/>
        </w:rPr>
        <w:t xml:space="preserve">in </w:t>
      </w:r>
      <w:r w:rsidR="009360FF" w:rsidRPr="007C4B93">
        <w:rPr>
          <w:rFonts w:ascii="Book Antiqua" w:eastAsia="Malgun Gothic" w:hAnsi="Book Antiqua" w:cs="Times New Roman"/>
        </w:rPr>
        <w:t>S</w:t>
      </w:r>
      <w:r w:rsidR="000D04A9" w:rsidRPr="007C4B93">
        <w:rPr>
          <w:rFonts w:ascii="Book Antiqua" w:eastAsia="Malgun Gothic" w:hAnsi="Book Antiqua" w:cs="Times New Roman"/>
        </w:rPr>
        <w:t>outh Carolina</w:t>
      </w:r>
      <w:r w:rsidR="006D2936" w:rsidRPr="007C4B93">
        <w:rPr>
          <w:rFonts w:ascii="Book Antiqua" w:eastAsia="Malgun Gothic" w:hAnsi="Book Antiqua" w:cs="Times New Roman"/>
        </w:rPr>
        <w:t>)</w:t>
      </w:r>
      <w:r w:rsidR="00562427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GZWRpcmtvPC9BdXRob3I+PFllYXI+MjAxMDwvWWVhcj48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=
</w:fldData>
        </w:fldChar>
      </w:r>
      <w:r w:rsidR="00AB70D8" w:rsidRPr="007C4B93">
        <w:rPr>
          <w:rFonts w:ascii="Book Antiqua" w:eastAsia="Malgun Gothic" w:hAnsi="Book Antiqua" w:cs="Times New Roman"/>
        </w:rPr>
        <w:instrText xml:space="preserve"> ADDIN EN.CITE </w:instrText>
      </w:r>
      <w:r w:rsidR="00AB70D8" w:rsidRPr="007C4B93">
        <w:rPr>
          <w:rFonts w:ascii="Book Antiqua" w:eastAsia="Malgun Gothic" w:hAnsi="Book Antiqua" w:cs="Times New Roman"/>
        </w:rPr>
        <w:fldChar w:fldCharType="begin">
          <w:fldData xml:space="preserve">PEVuZE5vdGU+PENpdGU+PEF1dGhvcj5GZWRpcmtvPC9BdXRob3I+PFllYXI+MjAxMDwvWWVhcj48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=
</w:fldData>
        </w:fldChar>
      </w:r>
      <w:r w:rsidR="00AB70D8" w:rsidRPr="007C4B93">
        <w:rPr>
          <w:rFonts w:ascii="Book Antiqua" w:eastAsia="Malgun Gothic" w:hAnsi="Book Antiqua" w:cs="Times New Roman"/>
        </w:rPr>
        <w:instrText xml:space="preserve"> ADDIN EN.CITE.DATA </w:instrText>
      </w:r>
      <w:r w:rsidR="00AB70D8" w:rsidRPr="007C4B93">
        <w:rPr>
          <w:rFonts w:ascii="Book Antiqua" w:eastAsia="Malgun Gothic" w:hAnsi="Book Antiqua" w:cs="Times New Roman"/>
        </w:rPr>
      </w:r>
      <w:r w:rsidR="00AB70D8" w:rsidRPr="007C4B93">
        <w:rPr>
          <w:rFonts w:ascii="Book Antiqua" w:eastAsia="Malgun Gothic" w:hAnsi="Book Antiqua" w:cs="Times New Roman"/>
        </w:rPr>
        <w:fldChar w:fldCharType="end"/>
      </w:r>
      <w:r w:rsidR="00562427" w:rsidRPr="007C4B93">
        <w:rPr>
          <w:rFonts w:ascii="Book Antiqua" w:eastAsia="Malgun Gothic" w:hAnsi="Book Antiqua" w:cs="Times New Roman"/>
        </w:rPr>
      </w:r>
      <w:r w:rsidR="00562427" w:rsidRPr="007C4B93">
        <w:rPr>
          <w:rFonts w:ascii="Book Antiqua" w:eastAsia="Malgun Gothic" w:hAnsi="Book Antiqua" w:cs="Times New Roman"/>
        </w:rPr>
        <w:fldChar w:fldCharType="separate"/>
      </w:r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[</w:t>
      </w:r>
      <w:hyperlink w:anchor="_ENREF_28" w:tooltip="Fedirko, 2010 #31" w:history="1">
        <w:r w:rsidR="0000389A" w:rsidRPr="007C4B93">
          <w:rPr>
            <w:rFonts w:ascii="Book Antiqua" w:eastAsia="Malgun Gothic" w:hAnsi="Book Antiqua" w:cs="Times New Roman"/>
            <w:noProof/>
            <w:vertAlign w:val="superscript"/>
          </w:rPr>
          <w:t>28</w:t>
        </w:r>
      </w:hyperlink>
      <w:r w:rsidR="00AB70D8" w:rsidRPr="007C4B93">
        <w:rPr>
          <w:rFonts w:ascii="Book Antiqua" w:eastAsia="Malgun Gothic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Malgun Gothic" w:hAnsi="Book Antiqua" w:cs="Times New Roman"/>
        </w:rPr>
        <w:fldChar w:fldCharType="end"/>
      </w:r>
      <w:r w:rsidR="006D2936" w:rsidRPr="007C4B93">
        <w:rPr>
          <w:rFonts w:ascii="Book Antiqua" w:eastAsia="Malgun Gothic" w:hAnsi="Book Antiqua" w:cs="Times New Roman"/>
        </w:rPr>
        <w:t xml:space="preserve"> </w:t>
      </w:r>
      <w:r w:rsidR="009360FF" w:rsidRPr="007C4B93">
        <w:rPr>
          <w:rFonts w:ascii="Book Antiqua" w:eastAsia="Malgun Gothic" w:hAnsi="Book Antiqua" w:cs="Times New Roman"/>
        </w:rPr>
        <w:t xml:space="preserve">and </w:t>
      </w:r>
      <w:r w:rsidR="008D6FA3" w:rsidRPr="007C4B93">
        <w:rPr>
          <w:rFonts w:ascii="Book Antiqua" w:eastAsia="Malgun Gothic" w:hAnsi="Book Antiqua" w:cs="Times New Roman"/>
        </w:rPr>
        <w:t xml:space="preserve">a pooled analysis of two </w:t>
      </w:r>
      <w:r w:rsidR="0012210C" w:rsidRPr="007C4B93">
        <w:rPr>
          <w:rFonts w:ascii="Book Antiqua" w:eastAsia="Malgun Gothic" w:hAnsi="Book Antiqua" w:cs="Times New Roman"/>
        </w:rPr>
        <w:t xml:space="preserve">randomized clinical trials </w:t>
      </w:r>
      <w:r w:rsidR="006D2936" w:rsidRPr="007C4B93">
        <w:rPr>
          <w:rFonts w:ascii="Book Antiqua" w:eastAsia="Malgun Gothic" w:hAnsi="Book Antiqua" w:cs="Times New Roman"/>
        </w:rPr>
        <w:t>(</w:t>
      </w:r>
      <w:r w:rsidR="0012210C" w:rsidRPr="007C4B93">
        <w:rPr>
          <w:rFonts w:ascii="Book Antiqua" w:eastAsia="Batang" w:hAnsi="Book Antiqua" w:cs="Times New Roman"/>
        </w:rPr>
        <w:t>the Wheat Bran Fiber Tria</w:t>
      </w:r>
      <w:r w:rsidR="0080318B" w:rsidRPr="007C4B93">
        <w:rPr>
          <w:rFonts w:ascii="Book Antiqua" w:eastAsia="Batang" w:hAnsi="Book Antiqua" w:cs="Times New Roman"/>
        </w:rPr>
        <w:t xml:space="preserve">l and the </w:t>
      </w:r>
      <w:proofErr w:type="spellStart"/>
      <w:r w:rsidR="0080318B" w:rsidRPr="007C4B93">
        <w:rPr>
          <w:rFonts w:ascii="Book Antiqua" w:eastAsia="Batang" w:hAnsi="Book Antiqua" w:cs="Times New Roman"/>
        </w:rPr>
        <w:t>Ursodeoxycholic</w:t>
      </w:r>
      <w:proofErr w:type="spellEnd"/>
      <w:r w:rsidR="0080318B" w:rsidRPr="007C4B93">
        <w:rPr>
          <w:rFonts w:ascii="Book Antiqua" w:eastAsia="Batang" w:hAnsi="Book Antiqua" w:cs="Times New Roman"/>
        </w:rPr>
        <w:t xml:space="preserve"> Acid </w:t>
      </w:r>
      <w:r w:rsidR="0012210C" w:rsidRPr="007C4B93">
        <w:rPr>
          <w:rFonts w:ascii="Book Antiqua" w:eastAsia="Batang" w:hAnsi="Book Antiqua" w:cs="Times New Roman"/>
        </w:rPr>
        <w:t>Trial</w:t>
      </w:r>
      <w:r w:rsidR="006D2936" w:rsidRPr="007C4B93">
        <w:rPr>
          <w:rFonts w:ascii="Book Antiqua" w:eastAsia="Batang" w:hAnsi="Book Antiqua" w:cs="Times New Roman"/>
        </w:rPr>
        <w:t>)</w:t>
      </w:r>
      <w:r w:rsidR="00562427" w:rsidRPr="007C4B93">
        <w:rPr>
          <w:rFonts w:ascii="Book Antiqua" w:eastAsia="Batang" w:hAnsi="Book Antiqua" w:cs="Times New Roman"/>
        </w:rPr>
        <w:fldChar w:fldCharType="begin"/>
      </w:r>
      <w:r w:rsidR="00AB70D8" w:rsidRPr="007C4B93">
        <w:rPr>
          <w:rFonts w:ascii="Book Antiqua" w:eastAsia="Batang" w:hAnsi="Book Antiqua" w:cs="Times New Roman"/>
        </w:rPr>
        <w:instrText xml:space="preserve"> ADDIN EN.CITE &lt;EndNote&gt;&lt;Cite&gt;&lt;Author&gt;Jacobs&lt;/Author&gt;&lt;Year&gt;2013&lt;/Year&gt;&lt;RecNum&gt;22&lt;/RecNum&gt;&lt;DisplayText&gt;&lt;style face="superscript"&gt;[20]&lt;/style&gt;&lt;/DisplayText&gt;&lt;record&gt;&lt;rec-number&gt;22&lt;/rec-number&gt;&lt;foreign-keys&gt;&lt;key app="EN" db-id="rta9xz9zi2rv2zeet5tpex5feextve2etp92"&gt;22&lt;/key&gt;&lt;/foreign-keys&gt;&lt;ref-type name="Journal Article"&gt;17&lt;/ref-type&gt;&lt;contributors&gt;&lt;authors&gt;&lt;author&gt;Jacobs, E. T.&lt;/author&gt;&lt;author&gt;Hibler, E. A.&lt;/author&gt;&lt;author&gt;Lance, P.&lt;/author&gt;&lt;author&gt;Sardo, C. L.&lt;/author&gt;&lt;author&gt;Jurutka, P. W.&lt;/author&gt;&lt;/authors&gt;&lt;/contributors&gt;&lt;auth-address&gt;University of Arizona Cancer Center, University of Arizona, Tucson, Arizona; Division of Epidemiology, Mel and Enid Zuckerman College of Public Health, University of Arizona, Tucson, Arizona.&lt;/auth-address&gt;&lt;titles&gt;&lt;title&gt;Association between circulating concentrations of 25(OH)D and colorectal adenoma: A pooled analysis&lt;/title&gt;&lt;secondary-title&gt;Int J Cancer&lt;/secondary-title&gt;&lt;alt-title&gt;International journal of cancer. Journal international du cancer&lt;/alt-title&gt;&lt;/titles&gt;&lt;periodical&gt;&lt;full-title&gt;Int J Cancer&lt;/full-title&gt;&lt;abbr-1&gt;International journal of cancer. Journal international du cancer&lt;/abbr-1&gt;&lt;/periodical&gt;&lt;alt-periodical&gt;&lt;full-title&gt;Int J Cancer&lt;/full-title&gt;&lt;abbr-1&gt;International journal of cancer. Journal international du cancer&lt;/abbr-1&gt;&lt;/alt-periodical&gt;&lt;edition&gt;2013/06/12&lt;/edition&gt;&lt;dates&gt;&lt;year&gt;2013&lt;/year&gt;&lt;pub-dates&gt;&lt;date&gt;Jun 10&lt;/date&gt;&lt;/pub-dates&gt;&lt;/dates&gt;&lt;isbn&gt;1097-0215 (Electronic)&amp;#xD;0020-7136 (Linking)&lt;/isbn&gt;&lt;accession-num&gt;23754630&lt;/accession-num&gt;&lt;urls&gt;&lt;/urls&gt;&lt;electronic-resource-num&gt;10.1002/ijc.28316&lt;/electronic-resource-num&gt;&lt;remote-database-provider&gt;NLM&lt;/remote-database-provider&gt;&lt;language&gt;Eng&lt;/language&gt;&lt;/record&gt;&lt;/Cite&gt;&lt;/EndNote&gt;</w:instrText>
      </w:r>
      <w:r w:rsidR="00562427" w:rsidRPr="007C4B93">
        <w:rPr>
          <w:rFonts w:ascii="Book Antiqua" w:eastAsia="Batang" w:hAnsi="Book Antiqua" w:cs="Times New Roman"/>
        </w:rPr>
        <w:fldChar w:fldCharType="separate"/>
      </w:r>
      <w:r w:rsidR="00AB70D8" w:rsidRPr="007C4B93">
        <w:rPr>
          <w:rFonts w:ascii="Book Antiqua" w:eastAsia="Batang" w:hAnsi="Book Antiqua" w:cs="Times New Roman"/>
          <w:noProof/>
          <w:vertAlign w:val="superscript"/>
        </w:rPr>
        <w:t>[</w:t>
      </w:r>
      <w:hyperlink w:anchor="_ENREF_20" w:tooltip="Jacobs, 2013 #22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20</w:t>
        </w:r>
      </w:hyperlink>
      <w:r w:rsidR="00AB70D8" w:rsidRPr="007C4B93">
        <w:rPr>
          <w:rFonts w:ascii="Book Antiqua" w:eastAsia="Batang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Batang" w:hAnsi="Book Antiqua" w:cs="Times New Roman"/>
        </w:rPr>
        <w:fldChar w:fldCharType="end"/>
      </w:r>
      <w:r w:rsidR="00D34812" w:rsidRPr="007C4B93">
        <w:rPr>
          <w:rFonts w:ascii="Book Antiqua" w:eastAsia="Batang" w:hAnsi="Book Antiqua" w:cs="Times New Roman"/>
        </w:rPr>
        <w:t xml:space="preserve">. </w:t>
      </w:r>
      <w:r w:rsidR="00614FA2" w:rsidRPr="007C4B93">
        <w:rPr>
          <w:rFonts w:ascii="Book Antiqua" w:eastAsia="Malgun Gothic" w:hAnsi="Book Antiqua" w:cs="Times New Roman"/>
        </w:rPr>
        <w:t>Out of</w:t>
      </w:r>
      <w:r w:rsidR="00614FA2" w:rsidRPr="007C4B93">
        <w:rPr>
          <w:rFonts w:ascii="Book Antiqua" w:eastAsia="Batang" w:hAnsi="Book Antiqua" w:cs="Times New Roman"/>
        </w:rPr>
        <w:t xml:space="preserve"> </w:t>
      </w:r>
      <w:r w:rsidR="00C72DF6" w:rsidRPr="007C4B93">
        <w:rPr>
          <w:rFonts w:ascii="Book Antiqua" w:eastAsia="Batang" w:hAnsi="Book Antiqua" w:cs="Times New Roman"/>
        </w:rPr>
        <w:t>1</w:t>
      </w:r>
      <w:r w:rsidR="00C72DF6" w:rsidRPr="007C4B93">
        <w:rPr>
          <w:rFonts w:ascii="Book Antiqua" w:eastAsiaTheme="minorEastAsia" w:hAnsi="Book Antiqua" w:cs="Times New Roman"/>
        </w:rPr>
        <w:t>5</w:t>
      </w:r>
      <w:r w:rsidR="00C72DF6" w:rsidRPr="007C4B93">
        <w:rPr>
          <w:rFonts w:ascii="Book Antiqua" w:eastAsia="Batang" w:hAnsi="Book Antiqua" w:cs="Times New Roman"/>
        </w:rPr>
        <w:t xml:space="preserve"> </w:t>
      </w:r>
      <w:r w:rsidR="00464517" w:rsidRPr="007C4B93">
        <w:rPr>
          <w:rFonts w:ascii="Book Antiqua" w:eastAsia="Batang" w:hAnsi="Book Antiqua" w:cs="Times New Roman"/>
        </w:rPr>
        <w:t>studies</w:t>
      </w:r>
      <w:r w:rsidR="004E3863" w:rsidRPr="007C4B93">
        <w:rPr>
          <w:rFonts w:ascii="Book Antiqua" w:eastAsia="Batang" w:hAnsi="Book Antiqua" w:cs="Times New Roman"/>
        </w:rPr>
        <w:t>,</w:t>
      </w:r>
      <w:r w:rsidR="00464517" w:rsidRPr="007C4B93">
        <w:rPr>
          <w:rFonts w:ascii="Book Antiqua" w:eastAsia="Batang" w:hAnsi="Book Antiqua" w:cs="Times New Roman"/>
        </w:rPr>
        <w:t xml:space="preserve"> </w:t>
      </w:r>
      <w:r w:rsidR="00DE5C24" w:rsidRPr="007C4B93">
        <w:rPr>
          <w:rFonts w:ascii="Book Antiqua" w:eastAsiaTheme="minorEastAsia" w:hAnsi="Book Antiqua" w:cs="Times New Roman"/>
        </w:rPr>
        <w:t>7</w:t>
      </w:r>
      <w:r w:rsidR="00DE5C24" w:rsidRPr="007C4B93">
        <w:rPr>
          <w:rFonts w:ascii="Book Antiqua" w:eastAsia="Batang" w:hAnsi="Book Antiqua" w:cs="Times New Roman"/>
        </w:rPr>
        <w:t xml:space="preserve"> </w:t>
      </w:r>
      <w:r w:rsidR="00464517" w:rsidRPr="007C4B93">
        <w:rPr>
          <w:rFonts w:ascii="Book Antiqua" w:eastAsia="Batang" w:hAnsi="Book Antiqua" w:cs="Times New Roman"/>
        </w:rPr>
        <w:t xml:space="preserve">studies adjusted for </w:t>
      </w:r>
      <w:r w:rsidR="00CB0EDB" w:rsidRPr="007C4B93">
        <w:rPr>
          <w:rFonts w:ascii="Book Antiqua" w:eastAsia="Batang" w:hAnsi="Book Antiqua" w:cs="Times New Roman"/>
        </w:rPr>
        <w:t xml:space="preserve">the </w:t>
      </w:r>
      <w:r w:rsidR="00464517" w:rsidRPr="007C4B93">
        <w:rPr>
          <w:rFonts w:ascii="Book Antiqua" w:eastAsia="Batang" w:hAnsi="Book Antiqua" w:cs="Times New Roman"/>
        </w:rPr>
        <w:t>month of blood draw</w:t>
      </w:r>
      <w:r w:rsidR="00562427" w:rsidRPr="007C4B93">
        <w:rPr>
          <w:rFonts w:ascii="Book Antiqua" w:eastAsia="Batang" w:hAnsi="Book Antiqua" w:cs="Times New Roman"/>
        </w:rPr>
        <w:fldChar w:fldCharType="begin">
          <w:fldData xml:space="preserve">PEVuZE5vdGU+PENpdGU+PEF1dGhvcj5BZGFtczwvQXV0aG9yPjxZZWFyPjIwMTE8L1llYXI+PFJl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</w:fldData>
        </w:fldChar>
      </w:r>
      <w:r w:rsidR="00AB70D8" w:rsidRPr="007C4B93">
        <w:rPr>
          <w:rFonts w:ascii="Book Antiqua" w:eastAsia="Batang" w:hAnsi="Book Antiqua" w:cs="Times New Roman"/>
        </w:rPr>
        <w:instrText xml:space="preserve"> ADDIN EN.CITE </w:instrText>
      </w:r>
      <w:r w:rsidR="00AB70D8" w:rsidRPr="007C4B93">
        <w:rPr>
          <w:rFonts w:ascii="Book Antiqua" w:eastAsia="Batang" w:hAnsi="Book Antiqua" w:cs="Times New Roman"/>
        </w:rPr>
        <w:fldChar w:fldCharType="begin">
          <w:fldData xml:space="preserve">PEVuZE5vdGU+PENpdGU+PEF1dGhvcj5BZGFtczwvQXV0aG9yPjxZZWFyPjIwMTE8L1llYXI+PFJl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</w:fldData>
        </w:fldChar>
      </w:r>
      <w:r w:rsidR="00AB70D8" w:rsidRPr="007C4B93">
        <w:rPr>
          <w:rFonts w:ascii="Book Antiqua" w:eastAsia="Batang" w:hAnsi="Book Antiqua" w:cs="Times New Roman"/>
        </w:rPr>
        <w:instrText xml:space="preserve"> ADDIN EN.CITE.DATA </w:instrText>
      </w:r>
      <w:r w:rsidR="00AB70D8" w:rsidRPr="007C4B93">
        <w:rPr>
          <w:rFonts w:ascii="Book Antiqua" w:eastAsia="Batang" w:hAnsi="Book Antiqua" w:cs="Times New Roman"/>
        </w:rPr>
      </w:r>
      <w:r w:rsidR="00AB70D8" w:rsidRPr="007C4B93">
        <w:rPr>
          <w:rFonts w:ascii="Book Antiqua" w:eastAsia="Batang" w:hAnsi="Book Antiqua" w:cs="Times New Roman"/>
        </w:rPr>
        <w:fldChar w:fldCharType="end"/>
      </w:r>
      <w:r w:rsidR="00562427" w:rsidRPr="007C4B93">
        <w:rPr>
          <w:rFonts w:ascii="Book Antiqua" w:eastAsia="Batang" w:hAnsi="Book Antiqua" w:cs="Times New Roman"/>
        </w:rPr>
      </w:r>
      <w:r w:rsidR="00562427" w:rsidRPr="007C4B93">
        <w:rPr>
          <w:rFonts w:ascii="Book Antiqua" w:eastAsia="Batang" w:hAnsi="Book Antiqua" w:cs="Times New Roman"/>
        </w:rPr>
        <w:fldChar w:fldCharType="separate"/>
      </w:r>
      <w:r w:rsidR="00AB70D8" w:rsidRPr="007C4B93">
        <w:rPr>
          <w:rFonts w:ascii="Book Antiqua" w:eastAsia="Batang" w:hAnsi="Book Antiqua" w:cs="Times New Roman"/>
          <w:noProof/>
          <w:vertAlign w:val="superscript"/>
        </w:rPr>
        <w:t>[</w:t>
      </w:r>
      <w:hyperlink w:anchor="_ENREF_14" w:tooltip="Yamaji, 2012 #29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14</w:t>
        </w:r>
      </w:hyperlink>
      <w:r w:rsidR="004E3863" w:rsidRPr="007C4B93">
        <w:rPr>
          <w:rFonts w:ascii="Book Antiqua" w:eastAsia="Batang" w:hAnsi="Book Antiqua" w:cs="Times New Roman"/>
          <w:noProof/>
          <w:vertAlign w:val="superscript"/>
        </w:rPr>
        <w:t>,</w:t>
      </w:r>
      <w:hyperlink w:anchor="_ENREF_19" w:tooltip="Miller, 2007 #30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19</w:t>
        </w:r>
      </w:hyperlink>
      <w:r w:rsidR="004E3863" w:rsidRPr="007C4B93">
        <w:rPr>
          <w:rFonts w:ascii="Book Antiqua" w:eastAsia="Batang" w:hAnsi="Book Antiqua" w:cs="Times New Roman"/>
          <w:noProof/>
          <w:vertAlign w:val="superscript"/>
        </w:rPr>
        <w:t>,</w:t>
      </w:r>
      <w:hyperlink w:anchor="_ENREF_25" w:tooltip="Peters, 2001 #25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25</w:t>
        </w:r>
      </w:hyperlink>
      <w:r w:rsidR="004E3863" w:rsidRPr="007C4B93">
        <w:rPr>
          <w:rFonts w:ascii="Book Antiqua" w:eastAsia="Batang" w:hAnsi="Book Antiqua" w:cs="Times New Roman"/>
          <w:noProof/>
          <w:vertAlign w:val="superscript"/>
        </w:rPr>
        <w:t>,</w:t>
      </w:r>
      <w:hyperlink w:anchor="_ENREF_27" w:tooltip="Peters, 2004 #27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27</w:t>
        </w:r>
      </w:hyperlink>
      <w:r w:rsidR="004E3863" w:rsidRPr="007C4B93">
        <w:rPr>
          <w:rFonts w:ascii="Book Antiqua" w:eastAsia="Batang" w:hAnsi="Book Antiqua" w:cs="Times New Roman"/>
          <w:noProof/>
          <w:vertAlign w:val="superscript"/>
        </w:rPr>
        <w:t>,</w:t>
      </w:r>
      <w:hyperlink w:anchor="_ENREF_29" w:tooltip="Adams, 2011 #32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29</w:t>
        </w:r>
      </w:hyperlink>
      <w:r w:rsidR="004E3863" w:rsidRPr="007C4B93">
        <w:rPr>
          <w:rFonts w:ascii="Book Antiqua" w:eastAsia="Batang" w:hAnsi="Book Antiqua" w:cs="Times New Roman"/>
          <w:noProof/>
          <w:vertAlign w:val="superscript"/>
        </w:rPr>
        <w:t>,</w:t>
      </w:r>
      <w:hyperlink w:anchor="_ENREF_30" w:tooltip="Ashktorab, 2011 #23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30</w:t>
        </w:r>
      </w:hyperlink>
      <w:r w:rsidR="004E3863" w:rsidRPr="007C4B93">
        <w:rPr>
          <w:rFonts w:ascii="Book Antiqua" w:eastAsia="Batang" w:hAnsi="Book Antiqua" w:cs="Times New Roman"/>
          <w:noProof/>
          <w:vertAlign w:val="superscript"/>
        </w:rPr>
        <w:t>,</w:t>
      </w:r>
      <w:hyperlink w:anchor="_ENREF_37" w:tooltip="Aigner, 2014 #145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37</w:t>
        </w:r>
      </w:hyperlink>
      <w:r w:rsidR="00AB70D8" w:rsidRPr="007C4B93">
        <w:rPr>
          <w:rFonts w:ascii="Book Antiqua" w:eastAsia="Batang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Batang" w:hAnsi="Book Antiqua" w:cs="Times New Roman"/>
        </w:rPr>
        <w:fldChar w:fldCharType="end"/>
      </w:r>
      <w:r w:rsidR="004E3863" w:rsidRPr="007C4B93">
        <w:rPr>
          <w:rFonts w:ascii="Book Antiqua" w:eastAsia="Batang" w:hAnsi="Book Antiqua" w:cs="Times New Roman"/>
        </w:rPr>
        <w:t>,</w:t>
      </w:r>
      <w:r w:rsidR="001D773B" w:rsidRPr="007C4B93">
        <w:rPr>
          <w:rFonts w:ascii="Book Antiqua" w:eastAsia="Batang" w:hAnsi="Book Antiqua" w:cs="Times New Roman"/>
        </w:rPr>
        <w:t xml:space="preserve"> </w:t>
      </w:r>
      <w:r w:rsidR="00464517" w:rsidRPr="007C4B93">
        <w:rPr>
          <w:rFonts w:ascii="Book Antiqua" w:eastAsia="Batang" w:hAnsi="Book Antiqua" w:cs="Times New Roman"/>
        </w:rPr>
        <w:t>one</w:t>
      </w:r>
      <w:r w:rsidR="00614FA2" w:rsidRPr="007C4B93">
        <w:rPr>
          <w:rFonts w:ascii="Book Antiqua" w:eastAsia="Batang" w:hAnsi="Book Antiqua" w:cs="Times New Roman"/>
        </w:rPr>
        <w:t xml:space="preserve"> </w:t>
      </w:r>
      <w:r w:rsidR="00464517" w:rsidRPr="007C4B93">
        <w:rPr>
          <w:rFonts w:ascii="Book Antiqua" w:eastAsia="Batang" w:hAnsi="Book Antiqua" w:cs="Times New Roman"/>
        </w:rPr>
        <w:t xml:space="preserve">study matched </w:t>
      </w:r>
      <w:r w:rsidR="00CB0EDB" w:rsidRPr="007C4B93">
        <w:rPr>
          <w:rFonts w:ascii="Book Antiqua" w:eastAsia="Batang" w:hAnsi="Book Antiqua" w:cs="Times New Roman"/>
        </w:rPr>
        <w:t xml:space="preserve">the </w:t>
      </w:r>
      <w:r w:rsidR="00464517" w:rsidRPr="007C4B93">
        <w:rPr>
          <w:rFonts w:ascii="Book Antiqua" w:eastAsia="Batang" w:hAnsi="Book Antiqua" w:cs="Times New Roman"/>
        </w:rPr>
        <w:t>case</w:t>
      </w:r>
      <w:r w:rsidR="00614FA2" w:rsidRPr="007C4B93">
        <w:rPr>
          <w:rFonts w:ascii="Book Antiqua" w:eastAsia="Batang" w:hAnsi="Book Antiqua" w:cs="Times New Roman"/>
        </w:rPr>
        <w:t xml:space="preserve"> and </w:t>
      </w:r>
      <w:r w:rsidR="00464517" w:rsidRPr="007C4B93">
        <w:rPr>
          <w:rFonts w:ascii="Book Antiqua" w:eastAsia="Batang" w:hAnsi="Book Antiqua" w:cs="Times New Roman"/>
        </w:rPr>
        <w:t>control</w:t>
      </w:r>
      <w:r w:rsidR="00614FA2" w:rsidRPr="007C4B93">
        <w:rPr>
          <w:rFonts w:ascii="Book Antiqua" w:eastAsia="Batang" w:hAnsi="Book Antiqua" w:cs="Times New Roman"/>
        </w:rPr>
        <w:t xml:space="preserve"> by date of blood draw</w:t>
      </w:r>
      <w:r w:rsidR="00562427" w:rsidRPr="007C4B93">
        <w:rPr>
          <w:rFonts w:ascii="Book Antiqua" w:eastAsia="Batang" w:hAnsi="Book Antiqua" w:cs="Times New Roman"/>
        </w:rPr>
        <w:fldChar w:fldCharType="begin">
          <w:fldData xml:space="preserve">PEVuZE5vdGU+PENpdGU+PEF1dGhvcj5QbGF0ejwvQXV0aG9yPjxZZWFyPjIwMDA8L1llYXI+PFJl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cGVyaW9kaWNhbD48YWx0LXBl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</w:fldData>
        </w:fldChar>
      </w:r>
      <w:r w:rsidR="00C96A40" w:rsidRPr="007C4B93">
        <w:rPr>
          <w:rFonts w:ascii="Book Antiqua" w:eastAsia="Batang" w:hAnsi="Book Antiqua" w:cs="Times New Roman"/>
        </w:rPr>
        <w:instrText xml:space="preserve"> ADDIN EN.CITE </w:instrText>
      </w:r>
      <w:r w:rsidR="00C96A40" w:rsidRPr="007C4B93">
        <w:rPr>
          <w:rFonts w:ascii="Book Antiqua" w:eastAsia="Batang" w:hAnsi="Book Antiqua" w:cs="Times New Roman"/>
        </w:rPr>
        <w:fldChar w:fldCharType="begin">
          <w:fldData xml:space="preserve">PEVuZE5vdGU+PENpdGU+PEF1dGhvcj5QbGF0ejwvQXV0aG9yPjxZZWFyPjIwMDA8L1llYXI+PFJl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cGVyaW9kaWNhbD48YWx0LXBl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</w:fldData>
        </w:fldChar>
      </w:r>
      <w:r w:rsidR="00C96A40" w:rsidRPr="007C4B93">
        <w:rPr>
          <w:rFonts w:ascii="Book Antiqua" w:eastAsia="Batang" w:hAnsi="Book Antiqua" w:cs="Times New Roman"/>
        </w:rPr>
        <w:instrText xml:space="preserve"> ADDIN EN.CITE.DATA </w:instrText>
      </w:r>
      <w:r w:rsidR="00C96A40" w:rsidRPr="007C4B93">
        <w:rPr>
          <w:rFonts w:ascii="Book Antiqua" w:eastAsia="Batang" w:hAnsi="Book Antiqua" w:cs="Times New Roman"/>
        </w:rPr>
      </w:r>
      <w:r w:rsidR="00C96A40" w:rsidRPr="007C4B93">
        <w:rPr>
          <w:rFonts w:ascii="Book Antiqua" w:eastAsia="Batang" w:hAnsi="Book Antiqua" w:cs="Times New Roman"/>
        </w:rPr>
        <w:fldChar w:fldCharType="end"/>
      </w:r>
      <w:r w:rsidR="00562427" w:rsidRPr="007C4B93">
        <w:rPr>
          <w:rFonts w:ascii="Book Antiqua" w:eastAsia="Batang" w:hAnsi="Book Antiqua" w:cs="Times New Roman"/>
        </w:rPr>
      </w:r>
      <w:r w:rsidR="00562427" w:rsidRPr="007C4B93">
        <w:rPr>
          <w:rFonts w:ascii="Book Antiqua" w:eastAsia="Batang" w:hAnsi="Book Antiqua" w:cs="Times New Roman"/>
        </w:rPr>
        <w:fldChar w:fldCharType="separate"/>
      </w:r>
      <w:r w:rsidR="00AB70D8" w:rsidRPr="007C4B93">
        <w:rPr>
          <w:rFonts w:ascii="Book Antiqua" w:eastAsia="Batang" w:hAnsi="Book Antiqua" w:cs="Times New Roman"/>
          <w:noProof/>
          <w:vertAlign w:val="superscript"/>
        </w:rPr>
        <w:t>[</w:t>
      </w:r>
      <w:hyperlink w:anchor="_ENREF_23" w:tooltip="Platz, 2000 #24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23</w:t>
        </w:r>
      </w:hyperlink>
      <w:r w:rsidR="00AB70D8" w:rsidRPr="007C4B93">
        <w:rPr>
          <w:rFonts w:ascii="Book Antiqua" w:eastAsia="Batang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Batang" w:hAnsi="Book Antiqua" w:cs="Times New Roman"/>
        </w:rPr>
        <w:fldChar w:fldCharType="end"/>
      </w:r>
      <w:r w:rsidR="004E3863" w:rsidRPr="007C4B93">
        <w:rPr>
          <w:rFonts w:ascii="Book Antiqua" w:eastAsia="Batang" w:hAnsi="Book Antiqua" w:cs="Times New Roman"/>
        </w:rPr>
        <w:t>,</w:t>
      </w:r>
      <w:r w:rsidR="00464517" w:rsidRPr="007C4B93">
        <w:rPr>
          <w:rFonts w:ascii="Book Antiqua" w:eastAsia="Batang" w:hAnsi="Book Antiqua" w:cs="Times New Roman"/>
        </w:rPr>
        <w:t xml:space="preserve"> </w:t>
      </w:r>
      <w:r w:rsidR="00B9135D" w:rsidRPr="007C4B93">
        <w:rPr>
          <w:rFonts w:ascii="Book Antiqua" w:eastAsia="Batang" w:hAnsi="Book Antiqua" w:cs="Times New Roman"/>
        </w:rPr>
        <w:t xml:space="preserve">and </w:t>
      </w:r>
      <w:r w:rsidR="0080318B" w:rsidRPr="007C4B93">
        <w:rPr>
          <w:rFonts w:ascii="Book Antiqua" w:eastAsia="Batang" w:hAnsi="Book Antiqua" w:cs="Times New Roman"/>
        </w:rPr>
        <w:t>two Korean studies</w:t>
      </w:r>
      <w:r w:rsidR="00562427" w:rsidRPr="007C4B93">
        <w:rPr>
          <w:rFonts w:ascii="Book Antiqua" w:eastAsia="Batang" w:hAnsi="Book Antiqua" w:cs="Times New Roman"/>
        </w:rPr>
        <w:fldChar w:fldCharType="begin">
          <w:fldData xml:space="preserve">PEVuZE5vdGU+PENpdGU+PEF1dGhvcj5Ib25nPC9BdXRob3I+PFllYXI+MjAxMjwvWWVhcj48UmVj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=
</w:fldData>
        </w:fldChar>
      </w:r>
      <w:r w:rsidR="00AB70D8" w:rsidRPr="007C4B93">
        <w:rPr>
          <w:rFonts w:ascii="Book Antiqua" w:eastAsia="Batang" w:hAnsi="Book Antiqua" w:cs="Times New Roman"/>
        </w:rPr>
        <w:instrText xml:space="preserve"> ADDIN EN.CITE </w:instrText>
      </w:r>
      <w:r w:rsidR="00AB70D8" w:rsidRPr="007C4B93">
        <w:rPr>
          <w:rFonts w:ascii="Book Antiqua" w:eastAsia="Batang" w:hAnsi="Book Antiqua" w:cs="Times New Roman"/>
        </w:rPr>
        <w:fldChar w:fldCharType="begin">
          <w:fldData xml:space="preserve">PEVuZE5vdGU+PENpdGU+PEF1dGhvcj5Ib25nPC9BdXRob3I+PFllYXI+MjAxMjwvWWVhcj48UmVj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=
</w:fldData>
        </w:fldChar>
      </w:r>
      <w:r w:rsidR="00AB70D8" w:rsidRPr="007C4B93">
        <w:rPr>
          <w:rFonts w:ascii="Book Antiqua" w:eastAsia="Batang" w:hAnsi="Book Antiqua" w:cs="Times New Roman"/>
        </w:rPr>
        <w:instrText xml:space="preserve"> ADDIN EN.CITE.DATA </w:instrText>
      </w:r>
      <w:r w:rsidR="00AB70D8" w:rsidRPr="007C4B93">
        <w:rPr>
          <w:rFonts w:ascii="Book Antiqua" w:eastAsia="Batang" w:hAnsi="Book Antiqua" w:cs="Times New Roman"/>
        </w:rPr>
      </w:r>
      <w:r w:rsidR="00AB70D8" w:rsidRPr="007C4B93">
        <w:rPr>
          <w:rFonts w:ascii="Book Antiqua" w:eastAsia="Batang" w:hAnsi="Book Antiqua" w:cs="Times New Roman"/>
        </w:rPr>
        <w:fldChar w:fldCharType="end"/>
      </w:r>
      <w:r w:rsidR="00562427" w:rsidRPr="007C4B93">
        <w:rPr>
          <w:rFonts w:ascii="Book Antiqua" w:eastAsia="Batang" w:hAnsi="Book Antiqua" w:cs="Times New Roman"/>
        </w:rPr>
      </w:r>
      <w:r w:rsidR="00562427" w:rsidRPr="007C4B93">
        <w:rPr>
          <w:rFonts w:ascii="Book Antiqua" w:eastAsia="Batang" w:hAnsi="Book Antiqua" w:cs="Times New Roman"/>
        </w:rPr>
        <w:fldChar w:fldCharType="separate"/>
      </w:r>
      <w:r w:rsidR="00AB70D8" w:rsidRPr="007C4B93">
        <w:rPr>
          <w:rFonts w:ascii="Book Antiqua" w:eastAsia="Batang" w:hAnsi="Book Antiqua" w:cs="Times New Roman"/>
          <w:noProof/>
          <w:vertAlign w:val="superscript"/>
        </w:rPr>
        <w:t>[</w:t>
      </w:r>
      <w:hyperlink w:anchor="_ENREF_15" w:tooltip="Hong, 2012 #28" w:history="1">
        <w:r w:rsidR="0000389A" w:rsidRPr="007C4B93">
          <w:rPr>
            <w:rFonts w:ascii="Book Antiqua" w:eastAsia="Batang" w:hAnsi="Book Antiqua" w:cs="Times New Roman"/>
            <w:noProof/>
            <w:vertAlign w:val="superscript"/>
          </w:rPr>
          <w:t>15</w:t>
        </w:r>
      </w:hyperlink>
      <w:r w:rsidR="00AB70D8" w:rsidRPr="007C4B93">
        <w:rPr>
          <w:rFonts w:ascii="Book Antiqua" w:eastAsia="Batang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eastAsia="Batang" w:hAnsi="Book Antiqua" w:cs="Times New Roman"/>
        </w:rPr>
        <w:fldChar w:fldCharType="end"/>
      </w:r>
      <w:r w:rsidR="004E3863" w:rsidRPr="007C4B93">
        <w:rPr>
          <w:rFonts w:ascii="Book Antiqua" w:eastAsia="Batang" w:hAnsi="Book Antiqua" w:cs="Times New Roman"/>
        </w:rPr>
        <w:t>,</w:t>
      </w:r>
      <w:r w:rsidR="00B9135D" w:rsidRPr="007C4B93">
        <w:rPr>
          <w:rFonts w:ascii="Book Antiqua" w:eastAsia="Batang" w:hAnsi="Book Antiqua" w:cs="Times New Roman"/>
        </w:rPr>
        <w:t xml:space="preserve"> </w:t>
      </w:r>
      <w:r w:rsidR="001D773B" w:rsidRPr="007C4B93">
        <w:rPr>
          <w:rFonts w:ascii="Book Antiqua" w:eastAsia="Batang" w:hAnsi="Book Antiqua" w:cs="Times New Roman"/>
        </w:rPr>
        <w:t>including</w:t>
      </w:r>
      <w:r w:rsidR="00B9135D" w:rsidRPr="007C4B93">
        <w:rPr>
          <w:rFonts w:ascii="Book Antiqua" w:eastAsia="Batang" w:hAnsi="Book Antiqua" w:cs="Times New Roman"/>
        </w:rPr>
        <w:t xml:space="preserve"> our case-control</w:t>
      </w:r>
      <w:r w:rsidR="00464517" w:rsidRPr="007C4B93">
        <w:rPr>
          <w:rFonts w:ascii="Book Antiqua" w:eastAsia="Batang" w:hAnsi="Book Antiqua" w:cs="Times New Roman"/>
        </w:rPr>
        <w:t xml:space="preserve"> study</w:t>
      </w:r>
      <w:r w:rsidR="004E3863" w:rsidRPr="007C4B93">
        <w:rPr>
          <w:rFonts w:ascii="Book Antiqua" w:eastAsia="Batang" w:hAnsi="Book Antiqua" w:cs="Times New Roman"/>
        </w:rPr>
        <w:t>,</w:t>
      </w:r>
      <w:r w:rsidR="00464517" w:rsidRPr="007C4B93">
        <w:rPr>
          <w:rFonts w:ascii="Book Antiqua" w:eastAsia="Batang" w:hAnsi="Book Antiqua" w:cs="Times New Roman"/>
        </w:rPr>
        <w:t xml:space="preserve"> </w:t>
      </w:r>
      <w:r w:rsidR="00086D65" w:rsidRPr="007C4B93">
        <w:rPr>
          <w:rFonts w:ascii="Book Antiqua" w:eastAsia="Batang" w:hAnsi="Book Antiqua" w:cs="Times New Roman"/>
        </w:rPr>
        <w:t>collected</w:t>
      </w:r>
      <w:r w:rsidR="00464517" w:rsidRPr="007C4B93">
        <w:rPr>
          <w:rFonts w:ascii="Book Antiqua" w:eastAsia="Batang" w:hAnsi="Book Antiqua" w:cs="Times New Roman"/>
        </w:rPr>
        <w:t xml:space="preserve"> blood </w:t>
      </w:r>
      <w:r w:rsidR="00086D65" w:rsidRPr="007C4B93">
        <w:rPr>
          <w:rFonts w:ascii="Book Antiqua" w:eastAsia="Batang" w:hAnsi="Book Antiqua" w:cs="Times New Roman"/>
        </w:rPr>
        <w:t xml:space="preserve">samples </w:t>
      </w:r>
      <w:r w:rsidR="00CB0EDB" w:rsidRPr="007C4B93">
        <w:rPr>
          <w:rFonts w:ascii="Book Antiqua" w:eastAsia="Batang" w:hAnsi="Book Antiqua" w:cs="Times New Roman"/>
        </w:rPr>
        <w:t>only in</w:t>
      </w:r>
      <w:r w:rsidR="00464517" w:rsidRPr="007C4B93">
        <w:rPr>
          <w:rFonts w:ascii="Book Antiqua" w:eastAsia="Batang" w:hAnsi="Book Antiqua" w:cs="Times New Roman"/>
        </w:rPr>
        <w:t xml:space="preserve"> </w:t>
      </w:r>
      <w:r w:rsidR="00BC7749" w:rsidRPr="007C4B93">
        <w:rPr>
          <w:rFonts w:ascii="Book Antiqua" w:eastAsia="Batang" w:hAnsi="Book Antiqua" w:cs="Times New Roman"/>
        </w:rPr>
        <w:t xml:space="preserve">the </w:t>
      </w:r>
      <w:r w:rsidR="00464517" w:rsidRPr="007C4B93">
        <w:rPr>
          <w:rFonts w:ascii="Book Antiqua" w:eastAsia="Batang" w:hAnsi="Book Antiqua" w:cs="Times New Roman"/>
        </w:rPr>
        <w:t>winter</w:t>
      </w:r>
      <w:r w:rsidR="00B9135D" w:rsidRPr="007C4B93">
        <w:rPr>
          <w:rFonts w:ascii="Book Antiqua" w:eastAsia="Batang" w:hAnsi="Book Antiqua" w:cs="Times New Roman"/>
        </w:rPr>
        <w:t xml:space="preserve">. </w:t>
      </w:r>
    </w:p>
    <w:p w14:paraId="70621748" w14:textId="7BAFF602" w:rsidR="00B130CC" w:rsidRPr="007C4B93" w:rsidRDefault="00E77207" w:rsidP="0080318B">
      <w:pPr>
        <w:pStyle w:val="a7"/>
        <w:adjustRightInd w:val="0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eastAsia="宋体" w:hAnsi="Book Antiqua" w:cs="Times New Roman" w:hint="eastAsia"/>
          <w:lang w:eastAsia="zh-CN"/>
        </w:rPr>
      </w:pPr>
      <w:r w:rsidRPr="007C4B93">
        <w:rPr>
          <w:rFonts w:ascii="Book Antiqua" w:eastAsia="Malgun Gothic" w:hAnsi="Book Antiqua" w:cs="Times New Roman"/>
        </w:rPr>
        <w:lastRenderedPageBreak/>
        <w:t xml:space="preserve">When we conducted </w:t>
      </w:r>
      <w:r w:rsidR="00EE052E" w:rsidRPr="007C4B93">
        <w:rPr>
          <w:rFonts w:ascii="Book Antiqua" w:eastAsia="Malgun Gothic" w:hAnsi="Book Antiqua" w:cs="Times New Roman"/>
        </w:rPr>
        <w:t xml:space="preserve">a </w:t>
      </w:r>
      <w:r w:rsidRPr="007C4B93">
        <w:rPr>
          <w:rFonts w:ascii="Book Antiqua" w:eastAsia="Malgun Gothic" w:hAnsi="Book Antiqua" w:cs="Times New Roman"/>
        </w:rPr>
        <w:t>meta-analysis</w:t>
      </w:r>
      <w:r w:rsidR="0073002B" w:rsidRPr="007C4B93">
        <w:rPr>
          <w:rFonts w:ascii="Book Antiqua" w:eastAsia="Malgun Gothic" w:hAnsi="Book Antiqua" w:cs="Times New Roman"/>
        </w:rPr>
        <w:t xml:space="preserve"> </w:t>
      </w:r>
      <w:r w:rsidR="00EE052E" w:rsidRPr="007C4B93">
        <w:rPr>
          <w:rFonts w:ascii="Book Antiqua" w:eastAsia="Malgun Gothic" w:hAnsi="Book Antiqua" w:cs="Times New Roman"/>
        </w:rPr>
        <w:t xml:space="preserve">of </w:t>
      </w:r>
      <w:r w:rsidR="0073002B" w:rsidRPr="007C4B93">
        <w:rPr>
          <w:rFonts w:ascii="Book Antiqua" w:eastAsia="Malgun Gothic" w:hAnsi="Book Antiqua" w:cs="Times New Roman"/>
        </w:rPr>
        <w:t xml:space="preserve">all </w:t>
      </w:r>
      <w:r w:rsidR="00D574F9" w:rsidRPr="007C4B93">
        <w:rPr>
          <w:rFonts w:ascii="Book Antiqua" w:eastAsia="Malgun Gothic" w:hAnsi="Book Antiqua" w:cs="Times New Roman"/>
        </w:rPr>
        <w:t xml:space="preserve">the </w:t>
      </w:r>
      <w:r w:rsidR="0073002B" w:rsidRPr="007C4B93">
        <w:rPr>
          <w:rFonts w:ascii="Book Antiqua" w:eastAsia="Malgun Gothic" w:hAnsi="Book Antiqua" w:cs="Times New Roman"/>
        </w:rPr>
        <w:t>studies</w:t>
      </w:r>
      <w:r w:rsidR="004E3863" w:rsidRPr="007C4B93">
        <w:rPr>
          <w:rFonts w:ascii="Book Antiqua" w:eastAsia="Malgun Gothic" w:hAnsi="Book Antiqua" w:cs="Times New Roman"/>
        </w:rPr>
        <w:t>,</w:t>
      </w:r>
      <w:r w:rsidRPr="007C4B93">
        <w:rPr>
          <w:rFonts w:ascii="Book Antiqua" w:eastAsia="Malgun Gothic" w:hAnsi="Book Antiqua" w:cs="Times New Roman"/>
        </w:rPr>
        <w:t xml:space="preserve"> </w:t>
      </w:r>
      <w:r w:rsidR="00EE052E" w:rsidRPr="007C4B93">
        <w:rPr>
          <w:rFonts w:ascii="Book Antiqua" w:eastAsia="Malgun Gothic" w:hAnsi="Book Antiqua" w:cs="Times New Roman"/>
        </w:rPr>
        <w:t>w</w:t>
      </w:r>
      <w:r w:rsidRPr="007C4B93">
        <w:rPr>
          <w:rFonts w:ascii="Book Antiqua" w:eastAsia="Malgun Gothic" w:hAnsi="Book Antiqua" w:cs="Times New Roman"/>
        </w:rPr>
        <w:t xml:space="preserve">e found </w:t>
      </w:r>
      <w:r w:rsidR="00A80637" w:rsidRPr="007C4B93">
        <w:rPr>
          <w:rFonts w:ascii="Book Antiqua" w:eastAsia="Malgun Gothic" w:hAnsi="Book Antiqua" w:cs="Times New Roman"/>
        </w:rPr>
        <w:t xml:space="preserve">an </w:t>
      </w:r>
      <w:r w:rsidRPr="007C4B93">
        <w:rPr>
          <w:rFonts w:ascii="Book Antiqua" w:eastAsia="Malgun Gothic" w:hAnsi="Book Antiqua" w:cs="Times New Roman"/>
        </w:rPr>
        <w:t>inverse association between</w:t>
      </w:r>
      <w:r w:rsidR="00B0153B" w:rsidRPr="007C4B93">
        <w:rPr>
          <w:rFonts w:ascii="Book Antiqua" w:eastAsia="Malgun Gothic" w:hAnsi="Book Antiqua" w:cs="Times New Roman"/>
        </w:rPr>
        <w:t xml:space="preserve"> </w:t>
      </w:r>
      <w:r w:rsidR="00D574F9" w:rsidRPr="007C4B93">
        <w:rPr>
          <w:rFonts w:ascii="Book Antiqua" w:eastAsia="Malgun Gothic" w:hAnsi="Book Antiqua" w:cs="Times New Roman"/>
        </w:rPr>
        <w:t xml:space="preserve">the </w:t>
      </w:r>
      <w:r w:rsidR="00B0153B" w:rsidRPr="007C4B93">
        <w:rPr>
          <w:rFonts w:ascii="Book Antiqua" w:eastAsia="Malgun Gothic" w:hAnsi="Book Antiqua" w:cs="Times New Roman"/>
        </w:rPr>
        <w:t>25(OH</w:t>
      </w:r>
      <w:proofErr w:type="gramStart"/>
      <w:r w:rsidR="00B0153B" w:rsidRPr="007C4B93">
        <w:rPr>
          <w:rFonts w:ascii="Book Antiqua" w:eastAsia="Malgun Gothic" w:hAnsi="Book Antiqua" w:cs="Times New Roman"/>
        </w:rPr>
        <w:t>)D</w:t>
      </w:r>
      <w:proofErr w:type="gramEnd"/>
      <w:r w:rsidR="00B0153B" w:rsidRPr="007C4B93">
        <w:rPr>
          <w:rFonts w:ascii="Book Antiqua" w:eastAsia="Malgun Gothic" w:hAnsi="Book Antiqua" w:cs="Times New Roman"/>
        </w:rPr>
        <w:t xml:space="preserve"> </w:t>
      </w:r>
      <w:r w:rsidR="00A80637" w:rsidRPr="007C4B93">
        <w:rPr>
          <w:rFonts w:ascii="Book Antiqua" w:eastAsia="Malgun Gothic" w:hAnsi="Book Antiqua" w:cs="Times New Roman"/>
        </w:rPr>
        <w:t xml:space="preserve">levels </w:t>
      </w:r>
      <w:r w:rsidR="00B0153B" w:rsidRPr="007C4B93">
        <w:rPr>
          <w:rFonts w:ascii="Book Antiqua" w:eastAsia="Malgun Gothic" w:hAnsi="Book Antiqua" w:cs="Times New Roman"/>
        </w:rPr>
        <w:t>and colorectal adenoma</w:t>
      </w:r>
      <w:r w:rsidR="00027E79" w:rsidRPr="007C4B93">
        <w:rPr>
          <w:rFonts w:ascii="Book Antiqua" w:eastAsia="Malgun Gothic" w:hAnsi="Book Antiqua" w:cs="Times New Roman"/>
        </w:rPr>
        <w:t xml:space="preserve">; </w:t>
      </w:r>
      <w:r w:rsidR="00281CED" w:rsidRPr="007C4B93">
        <w:rPr>
          <w:rFonts w:ascii="Book Antiqua" w:eastAsia="Malgun Gothic" w:hAnsi="Book Antiqua" w:cs="Times New Roman"/>
        </w:rPr>
        <w:t xml:space="preserve">the </w:t>
      </w:r>
      <w:r w:rsidR="00027E79" w:rsidRPr="007C4B93">
        <w:rPr>
          <w:rFonts w:ascii="Book Antiqua" w:eastAsia="Malgun Gothic" w:hAnsi="Book Antiqua" w:cs="Times New Roman"/>
        </w:rPr>
        <w:t xml:space="preserve">combined RR </w:t>
      </w:r>
      <w:r w:rsidR="0080318B" w:rsidRPr="007C4B93">
        <w:rPr>
          <w:rFonts w:ascii="Book Antiqua" w:eastAsia="Malgun Gothic" w:hAnsi="Book Antiqua" w:cs="Times New Roman"/>
        </w:rPr>
        <w:t>(95%</w:t>
      </w:r>
      <w:r w:rsidR="00BE5E6D" w:rsidRPr="007C4B93">
        <w:rPr>
          <w:rFonts w:ascii="Book Antiqua" w:eastAsia="Malgun Gothic" w:hAnsi="Book Antiqua" w:cs="Times New Roman"/>
        </w:rPr>
        <w:t xml:space="preserve">CI) </w:t>
      </w:r>
      <w:r w:rsidR="00027E79" w:rsidRPr="007C4B93">
        <w:rPr>
          <w:rFonts w:ascii="Book Antiqua" w:eastAsia="Malgun Gothic" w:hAnsi="Book Antiqua" w:cs="Times New Roman"/>
        </w:rPr>
        <w:t>was 0.</w:t>
      </w:r>
      <w:r w:rsidR="003C6DF5" w:rsidRPr="007C4B93">
        <w:rPr>
          <w:rFonts w:ascii="Book Antiqua" w:eastAsia="Malgun Gothic" w:hAnsi="Book Antiqua" w:cs="Times New Roman"/>
        </w:rPr>
        <w:t>6</w:t>
      </w:r>
      <w:r w:rsidR="003C6DF5" w:rsidRPr="007C4B93">
        <w:rPr>
          <w:rFonts w:ascii="Book Antiqua" w:eastAsiaTheme="minorEastAsia" w:hAnsi="Book Antiqua" w:cs="Times New Roman"/>
        </w:rPr>
        <w:t>8</w:t>
      </w:r>
      <w:r w:rsidR="003C6DF5" w:rsidRPr="007C4B93">
        <w:rPr>
          <w:rFonts w:ascii="Book Antiqua" w:eastAsia="Malgun Gothic" w:hAnsi="Book Antiqua" w:cs="Times New Roman"/>
        </w:rPr>
        <w:t xml:space="preserve"> </w:t>
      </w:r>
      <w:r w:rsidR="00027E79" w:rsidRPr="007C4B93">
        <w:rPr>
          <w:rFonts w:ascii="Book Antiqua" w:eastAsia="Malgun Gothic" w:hAnsi="Book Antiqua" w:cs="Times New Roman"/>
        </w:rPr>
        <w:t>(0.54-0.</w:t>
      </w:r>
      <w:r w:rsidR="003C6DF5" w:rsidRPr="007C4B93">
        <w:rPr>
          <w:rFonts w:ascii="Book Antiqua" w:eastAsia="Malgun Gothic" w:hAnsi="Book Antiqua" w:cs="Times New Roman"/>
        </w:rPr>
        <w:t>8</w:t>
      </w:r>
      <w:r w:rsidR="003C6DF5" w:rsidRPr="007C4B93">
        <w:rPr>
          <w:rFonts w:ascii="Book Antiqua" w:eastAsiaTheme="minorEastAsia" w:hAnsi="Book Antiqua" w:cs="Times New Roman"/>
        </w:rPr>
        <w:t>2</w:t>
      </w:r>
      <w:r w:rsidR="00027E79" w:rsidRPr="007C4B93">
        <w:rPr>
          <w:rFonts w:ascii="Book Antiqua" w:eastAsia="Malgun Gothic" w:hAnsi="Book Antiqua" w:cs="Times New Roman"/>
        </w:rPr>
        <w:t xml:space="preserve">) </w:t>
      </w:r>
      <w:r w:rsidR="00281CED" w:rsidRPr="007C4B93">
        <w:rPr>
          <w:rFonts w:ascii="Book Antiqua" w:eastAsia="Malgun Gothic" w:hAnsi="Book Antiqua" w:cs="Times New Roman"/>
        </w:rPr>
        <w:t xml:space="preserve">when </w:t>
      </w:r>
      <w:r w:rsidR="00E30012" w:rsidRPr="007C4B93">
        <w:rPr>
          <w:rFonts w:ascii="Book Antiqua" w:eastAsia="Malgun Gothic" w:hAnsi="Book Antiqua" w:cs="Times New Roman"/>
        </w:rPr>
        <w:t xml:space="preserve">comparing </w:t>
      </w:r>
      <w:r w:rsidR="001408E3" w:rsidRPr="007C4B93">
        <w:rPr>
          <w:rFonts w:ascii="Book Antiqua" w:eastAsia="Malgun Gothic" w:hAnsi="Book Antiqua" w:cs="Times New Roman"/>
        </w:rPr>
        <w:t>the highest category with the lowest</w:t>
      </w:r>
      <w:r w:rsidR="00E30012" w:rsidRPr="007C4B93">
        <w:rPr>
          <w:rFonts w:ascii="Book Antiqua" w:eastAsia="Malgun Gothic" w:hAnsi="Book Antiqua" w:cs="Times New Roman"/>
        </w:rPr>
        <w:t xml:space="preserve"> category </w:t>
      </w:r>
      <w:r w:rsidR="00BD1A49" w:rsidRPr="007C4B93">
        <w:rPr>
          <w:rFonts w:ascii="Book Antiqua" w:hAnsi="Book Antiqua" w:cs="Times New Roman"/>
        </w:rPr>
        <w:t>(</w:t>
      </w:r>
      <w:r w:rsidR="00E30012" w:rsidRPr="007C4B93">
        <w:rPr>
          <w:rFonts w:ascii="Book Antiqua" w:hAnsi="Book Antiqua" w:cs="Times New Roman"/>
        </w:rPr>
        <w:t>Fig</w:t>
      </w:r>
      <w:r w:rsidR="00BD1A49" w:rsidRPr="007C4B93">
        <w:rPr>
          <w:rFonts w:ascii="Book Antiqua" w:hAnsi="Book Antiqua" w:cs="Times New Roman"/>
        </w:rPr>
        <w:t xml:space="preserve">ure </w:t>
      </w:r>
      <w:r w:rsidR="002A7108" w:rsidRPr="007C4B93">
        <w:rPr>
          <w:rFonts w:ascii="Book Antiqua" w:hAnsi="Book Antiqua" w:cs="Times New Roman"/>
        </w:rPr>
        <w:t>2</w:t>
      </w:r>
      <w:r w:rsidR="00BD1A49" w:rsidRPr="007C4B93">
        <w:rPr>
          <w:rFonts w:ascii="Book Antiqua" w:hAnsi="Book Antiqua" w:cs="Times New Roman"/>
        </w:rPr>
        <w:t>)</w:t>
      </w:r>
      <w:r w:rsidR="008D3DA8" w:rsidRPr="007C4B93">
        <w:rPr>
          <w:rFonts w:ascii="Book Antiqua" w:eastAsia="Malgun Gothic" w:hAnsi="Book Antiqua" w:cs="Times New Roman"/>
        </w:rPr>
        <w:t xml:space="preserve">. </w:t>
      </w:r>
      <w:r w:rsidR="00714472" w:rsidRPr="007C4B93">
        <w:rPr>
          <w:rFonts w:ascii="Book Antiqua" w:hAnsi="Book Antiqua" w:cs="Times New Roman"/>
        </w:rPr>
        <w:t>Because we found heterogeneity across studies (</w:t>
      </w:r>
      <w:r w:rsidR="008E2CF0" w:rsidRPr="007C4B93">
        <w:rPr>
          <w:rFonts w:ascii="Book Antiqua" w:hAnsi="Book Antiqua" w:cs="Times New Roman"/>
          <w:i/>
        </w:rPr>
        <w:t xml:space="preserve">P &lt; </w:t>
      </w:r>
      <w:r w:rsidR="00714472" w:rsidRPr="007C4B93">
        <w:rPr>
          <w:rFonts w:ascii="Book Antiqua" w:hAnsi="Book Antiqua" w:cs="Times New Roman"/>
        </w:rPr>
        <w:t>0.0</w:t>
      </w:r>
      <w:r w:rsidR="00BF098D" w:rsidRPr="007C4B93">
        <w:rPr>
          <w:rFonts w:ascii="Book Antiqua" w:eastAsiaTheme="minorEastAsia" w:hAnsi="Book Antiqua" w:cs="Times New Roman"/>
        </w:rPr>
        <w:t>01</w:t>
      </w:r>
      <w:r w:rsidR="00714472" w:rsidRPr="007C4B93">
        <w:rPr>
          <w:rFonts w:ascii="Book Antiqua" w:hAnsi="Book Antiqua" w:cs="Times New Roman"/>
        </w:rPr>
        <w:t>)</w:t>
      </w:r>
      <w:r w:rsidR="004E3863" w:rsidRPr="007C4B93">
        <w:rPr>
          <w:rFonts w:ascii="Book Antiqua" w:hAnsi="Book Antiqua" w:cs="Times New Roman"/>
        </w:rPr>
        <w:t>,</w:t>
      </w:r>
      <w:r w:rsidR="00714472" w:rsidRPr="007C4B93">
        <w:rPr>
          <w:rFonts w:ascii="Book Antiqua" w:hAnsi="Book Antiqua" w:cs="Times New Roman"/>
        </w:rPr>
        <w:t xml:space="preserve"> we omitted one study </w:t>
      </w:r>
      <w:r w:rsidR="00CA2906" w:rsidRPr="007C4B93">
        <w:rPr>
          <w:rFonts w:ascii="Book Antiqua" w:hAnsi="Book Antiqua" w:cs="Times New Roman"/>
        </w:rPr>
        <w:t>at a time</w:t>
      </w:r>
      <w:r w:rsidR="00985947" w:rsidRPr="007C4B93">
        <w:rPr>
          <w:rFonts w:ascii="Book Antiqua" w:hAnsi="Book Antiqua" w:cs="Times New Roman"/>
        </w:rPr>
        <w:t xml:space="preserve"> to examine whether</w:t>
      </w:r>
      <w:r w:rsidR="00CA2906" w:rsidRPr="007C4B93">
        <w:rPr>
          <w:rFonts w:ascii="Book Antiqua" w:hAnsi="Book Antiqua" w:cs="Times New Roman"/>
        </w:rPr>
        <w:t xml:space="preserve"> one study influenced the overall results. When we excluded t</w:t>
      </w:r>
      <w:r w:rsidR="009B1ECF" w:rsidRPr="007C4B93">
        <w:rPr>
          <w:rFonts w:ascii="Book Antiqua" w:hAnsi="Book Antiqua" w:cs="Times New Roman"/>
        </w:rPr>
        <w:t>wo</w:t>
      </w:r>
      <w:r w:rsidR="0080318B" w:rsidRPr="007C4B93">
        <w:rPr>
          <w:rFonts w:ascii="Book Antiqua" w:hAnsi="Book Antiqua" w:cs="Times New Roman"/>
        </w:rPr>
        <w:t xml:space="preserve"> </w:t>
      </w:r>
      <w:proofErr w:type="gramStart"/>
      <w:r w:rsidR="0080318B" w:rsidRPr="007C4B93">
        <w:rPr>
          <w:rFonts w:ascii="Book Antiqua" w:hAnsi="Book Antiqua" w:cs="Times New Roman"/>
        </w:rPr>
        <w:t>studies</w:t>
      </w:r>
      <w:proofErr w:type="gramEnd"/>
      <w:r w:rsidR="00562427" w:rsidRPr="007C4B93">
        <w:rPr>
          <w:rFonts w:ascii="Book Antiqua" w:hAnsi="Book Antiqua" w:cs="Times New Roman"/>
        </w:rPr>
        <w:fldChar w:fldCharType="begin">
          <w:fldData xml:space="preserve">PEVuZE5vdGU+PENpdGU+PEF1dGhvcj5HcmF1PC9BdXRob3I+PFllYXI+MjAwMzwvWWVhcj48UmVj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</w:fldData>
        </w:fldChar>
      </w:r>
      <w:r w:rsidR="0000389A" w:rsidRPr="007C4B93">
        <w:rPr>
          <w:rFonts w:ascii="Book Antiqua" w:hAnsi="Book Antiqua" w:cs="Times New Roman"/>
        </w:rPr>
        <w:instrText xml:space="preserve"> ADDIN EN.CITE </w:instrText>
      </w:r>
      <w:r w:rsidR="0000389A" w:rsidRPr="007C4B93">
        <w:rPr>
          <w:rFonts w:ascii="Book Antiqua" w:hAnsi="Book Antiqua" w:cs="Times New Roman"/>
        </w:rPr>
        <w:fldChar w:fldCharType="begin">
          <w:fldData xml:space="preserve">PEVuZE5vdGU+PENpdGU+PEF1dGhvcj5HcmF1PC9BdXRob3I+PFllYXI+MjAwMzwvWWVhcj48UmVj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</w:fldData>
        </w:fldChar>
      </w:r>
      <w:r w:rsidR="0000389A" w:rsidRPr="007C4B93">
        <w:rPr>
          <w:rFonts w:ascii="Book Antiqua" w:hAnsi="Book Antiqua" w:cs="Times New Roman"/>
        </w:rPr>
        <w:instrText xml:space="preserve"> ADDIN EN.CITE.DATA </w:instrText>
      </w:r>
      <w:r w:rsidR="0000389A" w:rsidRPr="007C4B93">
        <w:rPr>
          <w:rFonts w:ascii="Book Antiqua" w:hAnsi="Book Antiqua" w:cs="Times New Roman"/>
        </w:rPr>
      </w:r>
      <w:r w:rsidR="0000389A" w:rsidRPr="007C4B93">
        <w:rPr>
          <w:rFonts w:ascii="Book Antiqua" w:hAnsi="Book Antiqua" w:cs="Times New Roman"/>
        </w:rPr>
        <w:fldChar w:fldCharType="end"/>
      </w:r>
      <w:r w:rsidR="00562427" w:rsidRPr="007C4B93">
        <w:rPr>
          <w:rFonts w:ascii="Book Antiqua" w:hAnsi="Book Antiqua" w:cs="Times New Roman"/>
        </w:rPr>
      </w:r>
      <w:r w:rsidR="00562427" w:rsidRPr="007C4B93">
        <w:rPr>
          <w:rFonts w:ascii="Book Antiqua" w:hAnsi="Book Antiqua" w:cs="Times New Roman"/>
        </w:rPr>
        <w:fldChar w:fldCharType="separate"/>
      </w:r>
      <w:r w:rsidR="00AB70D8" w:rsidRPr="007C4B93">
        <w:rPr>
          <w:rFonts w:ascii="Book Antiqua" w:hAnsi="Book Antiqua" w:cs="Times New Roman"/>
          <w:noProof/>
          <w:vertAlign w:val="superscript"/>
        </w:rPr>
        <w:t>[</w:t>
      </w:r>
      <w:hyperlink w:anchor="_ENREF_13" w:tooltip="Takahashi, 2010 #33" w:history="1">
        <w:r w:rsidR="0000389A" w:rsidRPr="007C4B93">
          <w:rPr>
            <w:rFonts w:ascii="Book Antiqua" w:hAnsi="Book Antiqua" w:cs="Times New Roman"/>
            <w:noProof/>
            <w:vertAlign w:val="superscript"/>
          </w:rPr>
          <w:t>13</w:t>
        </w:r>
      </w:hyperlink>
      <w:r w:rsidR="004E3863" w:rsidRPr="007C4B93">
        <w:rPr>
          <w:rFonts w:ascii="Book Antiqua" w:hAnsi="Book Antiqua" w:cs="Times New Roman"/>
          <w:noProof/>
          <w:vertAlign w:val="superscript"/>
        </w:rPr>
        <w:t>,</w:t>
      </w:r>
      <w:hyperlink w:anchor="_ENREF_26" w:tooltip="Grau, 2003 #21" w:history="1">
        <w:r w:rsidR="0000389A" w:rsidRPr="007C4B93">
          <w:rPr>
            <w:rFonts w:ascii="Book Antiqua" w:hAnsi="Book Antiqua" w:cs="Times New Roman"/>
            <w:noProof/>
            <w:vertAlign w:val="superscript"/>
          </w:rPr>
          <w:t>26</w:t>
        </w:r>
      </w:hyperlink>
      <w:r w:rsidR="00AB70D8" w:rsidRPr="007C4B93">
        <w:rPr>
          <w:rFonts w:ascii="Book Antiqua" w:hAnsi="Book Antiqua" w:cs="Times New Roman"/>
          <w:noProof/>
          <w:vertAlign w:val="superscript"/>
        </w:rPr>
        <w:t>]</w:t>
      </w:r>
      <w:r w:rsidR="00562427" w:rsidRPr="007C4B93">
        <w:rPr>
          <w:rFonts w:ascii="Book Antiqua" w:hAnsi="Book Antiqua" w:cs="Times New Roman"/>
        </w:rPr>
        <w:fldChar w:fldCharType="end"/>
      </w:r>
      <w:r w:rsidR="000358E3" w:rsidRPr="007C4B93">
        <w:rPr>
          <w:rFonts w:ascii="Book Antiqua" w:eastAsiaTheme="minorEastAsia" w:hAnsi="Book Antiqua" w:cs="Times New Roman"/>
        </w:rPr>
        <w:t xml:space="preserve"> </w:t>
      </w:r>
      <w:r w:rsidR="00FB635D" w:rsidRPr="007C4B93">
        <w:rPr>
          <w:rFonts w:ascii="Book Antiqua" w:hAnsi="Book Antiqua" w:cs="Times New Roman"/>
        </w:rPr>
        <w:t>from</w:t>
      </w:r>
      <w:r w:rsidR="00CA2906" w:rsidRPr="007C4B93">
        <w:rPr>
          <w:rFonts w:ascii="Book Antiqua" w:hAnsi="Book Antiqua" w:cs="Times New Roman"/>
        </w:rPr>
        <w:t xml:space="preserve"> the analysis</w:t>
      </w:r>
      <w:r w:rsidR="004E3863" w:rsidRPr="007C4B93">
        <w:rPr>
          <w:rFonts w:ascii="Book Antiqua" w:hAnsi="Book Antiqua" w:cs="Times New Roman"/>
        </w:rPr>
        <w:t>,</w:t>
      </w:r>
      <w:r w:rsidR="00CA2906" w:rsidRPr="007C4B93">
        <w:rPr>
          <w:rFonts w:ascii="Book Antiqua" w:hAnsi="Book Antiqua" w:cs="Times New Roman"/>
        </w:rPr>
        <w:t xml:space="preserve"> </w:t>
      </w:r>
      <w:r w:rsidR="00FB635D" w:rsidRPr="007C4B93">
        <w:rPr>
          <w:rFonts w:ascii="Book Antiqua" w:hAnsi="Book Antiqua" w:cs="Times New Roman"/>
        </w:rPr>
        <w:t xml:space="preserve">the </w:t>
      </w:r>
      <w:r w:rsidR="00CA2906" w:rsidRPr="007C4B93">
        <w:rPr>
          <w:rFonts w:ascii="Book Antiqua" w:hAnsi="Book Antiqua" w:cs="Times New Roman"/>
        </w:rPr>
        <w:t>heterogeneity decreased</w:t>
      </w:r>
      <w:r w:rsidR="004E3863" w:rsidRPr="007C4B93">
        <w:rPr>
          <w:rFonts w:ascii="Book Antiqua" w:hAnsi="Book Antiqua" w:cs="Times New Roman"/>
        </w:rPr>
        <w:t>,</w:t>
      </w:r>
      <w:r w:rsidR="00CA2906" w:rsidRPr="007C4B93">
        <w:rPr>
          <w:rFonts w:ascii="Book Antiqua" w:hAnsi="Book Antiqua" w:cs="Times New Roman"/>
        </w:rPr>
        <w:t xml:space="preserve"> but the results were similar to those </w:t>
      </w:r>
      <w:r w:rsidR="00567167" w:rsidRPr="007C4B93">
        <w:rPr>
          <w:rFonts w:ascii="Book Antiqua" w:hAnsi="Book Antiqua" w:cs="Times New Roman"/>
        </w:rPr>
        <w:t xml:space="preserve">from </w:t>
      </w:r>
      <w:r w:rsidR="00CA2906" w:rsidRPr="007C4B93">
        <w:rPr>
          <w:rFonts w:ascii="Book Antiqua" w:hAnsi="Book Antiqua" w:cs="Times New Roman"/>
        </w:rPr>
        <w:t>the analysis where we included all the studies.</w:t>
      </w:r>
      <w:r w:rsidR="007E5EDC" w:rsidRPr="007C4B93">
        <w:rPr>
          <w:rFonts w:ascii="Book Antiqua" w:hAnsi="Book Antiqua" w:cs="Times New Roman"/>
        </w:rPr>
        <w:t xml:space="preserve"> </w:t>
      </w:r>
      <w:r w:rsidR="00BE5E6D" w:rsidRPr="007C4B93">
        <w:rPr>
          <w:rFonts w:ascii="Book Antiqua" w:eastAsia="Malgun Gothic" w:hAnsi="Book Antiqua" w:cs="Times New Roman"/>
        </w:rPr>
        <w:t>When we calculated a dose-response relationship</w:t>
      </w:r>
      <w:r w:rsidR="004E3863" w:rsidRPr="007C4B93">
        <w:rPr>
          <w:rFonts w:ascii="Book Antiqua" w:eastAsia="Malgun Gothic" w:hAnsi="Book Antiqua" w:cs="Times New Roman"/>
        </w:rPr>
        <w:t>,</w:t>
      </w:r>
      <w:r w:rsidR="00BE5E6D" w:rsidRPr="007C4B93">
        <w:rPr>
          <w:rFonts w:ascii="Book Antiqua" w:eastAsia="Malgun Gothic" w:hAnsi="Book Antiqua" w:cs="Times New Roman"/>
        </w:rPr>
        <w:t xml:space="preserve"> </w:t>
      </w:r>
      <w:r w:rsidR="00FB635D" w:rsidRPr="007C4B93">
        <w:rPr>
          <w:rFonts w:ascii="Book Antiqua" w:eastAsia="Malgun Gothic" w:hAnsi="Book Antiqua" w:cs="Times New Roman"/>
        </w:rPr>
        <w:t xml:space="preserve">the </w:t>
      </w:r>
      <w:r w:rsidR="0080318B" w:rsidRPr="007C4B93">
        <w:rPr>
          <w:rFonts w:ascii="Book Antiqua" w:hAnsi="Book Antiqua" w:cs="Times New Roman"/>
        </w:rPr>
        <w:t>combined RR (95%</w:t>
      </w:r>
      <w:r w:rsidR="00BE5E6D" w:rsidRPr="007C4B93">
        <w:rPr>
          <w:rFonts w:ascii="Book Antiqua" w:hAnsi="Book Antiqua" w:cs="Times New Roman"/>
        </w:rPr>
        <w:t>CI) was 0.9</w:t>
      </w:r>
      <w:r w:rsidR="002A7108" w:rsidRPr="007C4B93">
        <w:rPr>
          <w:rFonts w:ascii="Book Antiqua" w:hAnsi="Book Antiqua" w:cs="Times New Roman"/>
        </w:rPr>
        <w:t>3</w:t>
      </w:r>
      <w:r w:rsidR="00BE5E6D" w:rsidRPr="007C4B93">
        <w:rPr>
          <w:rFonts w:ascii="Book Antiqua" w:hAnsi="Book Antiqua" w:cs="Times New Roman"/>
        </w:rPr>
        <w:t xml:space="preserve"> (0.</w:t>
      </w:r>
      <w:r w:rsidR="002A7108" w:rsidRPr="007C4B93">
        <w:rPr>
          <w:rFonts w:ascii="Book Antiqua" w:hAnsi="Book Antiqua" w:cs="Times New Roman"/>
        </w:rPr>
        <w:t>89</w:t>
      </w:r>
      <w:r w:rsidR="00BE5E6D" w:rsidRPr="007C4B93">
        <w:rPr>
          <w:rFonts w:ascii="Book Antiqua" w:hAnsi="Book Antiqua" w:cs="Times New Roman"/>
        </w:rPr>
        <w:t>-0.</w:t>
      </w:r>
      <w:r w:rsidR="005351EB" w:rsidRPr="007C4B93">
        <w:rPr>
          <w:rFonts w:ascii="Book Antiqua" w:hAnsi="Book Antiqua" w:cs="Times New Roman"/>
        </w:rPr>
        <w:t>9</w:t>
      </w:r>
      <w:r w:rsidR="005351EB" w:rsidRPr="007C4B93">
        <w:rPr>
          <w:rFonts w:ascii="Book Antiqua" w:eastAsiaTheme="minorEastAsia" w:hAnsi="Book Antiqua" w:cs="Times New Roman"/>
        </w:rPr>
        <w:t>7</w:t>
      </w:r>
      <w:r w:rsidR="00BE5E6D" w:rsidRPr="007C4B93">
        <w:rPr>
          <w:rFonts w:ascii="Book Antiqua" w:hAnsi="Book Antiqua" w:cs="Times New Roman"/>
        </w:rPr>
        <w:t>)</w:t>
      </w:r>
      <w:r w:rsidR="00910BCC" w:rsidRPr="007C4B93">
        <w:rPr>
          <w:rFonts w:ascii="Book Antiqua" w:hAnsi="Book Antiqua" w:cs="Times New Roman"/>
        </w:rPr>
        <w:t xml:space="preserve"> for a 10 ng/mL increment in 25(OH</w:t>
      </w:r>
      <w:proofErr w:type="gramStart"/>
      <w:r w:rsidR="00910BCC" w:rsidRPr="007C4B93">
        <w:rPr>
          <w:rFonts w:ascii="Book Antiqua" w:hAnsi="Book Antiqua" w:cs="Times New Roman"/>
        </w:rPr>
        <w:t>)D</w:t>
      </w:r>
      <w:proofErr w:type="gramEnd"/>
      <w:r w:rsidR="00910BCC" w:rsidRPr="007C4B93">
        <w:rPr>
          <w:rFonts w:ascii="Book Antiqua" w:hAnsi="Book Antiqua" w:cs="Times New Roman"/>
        </w:rPr>
        <w:t xml:space="preserve"> levels. </w:t>
      </w:r>
      <w:r w:rsidR="009B5679" w:rsidRPr="007C4B93">
        <w:rPr>
          <w:rFonts w:ascii="Book Antiqua" w:hAnsi="Book Antiqua" w:cs="Times New Roman"/>
        </w:rPr>
        <w:t>W</w:t>
      </w:r>
      <w:r w:rsidR="00FB635D" w:rsidRPr="007C4B93">
        <w:rPr>
          <w:rFonts w:ascii="Book Antiqua" w:hAnsi="Book Antiqua" w:cs="Times New Roman"/>
        </w:rPr>
        <w:t>hen w</w:t>
      </w:r>
      <w:r w:rsidR="009B5679" w:rsidRPr="007C4B93">
        <w:rPr>
          <w:rFonts w:ascii="Book Antiqua" w:hAnsi="Book Antiqua" w:cs="Times New Roman"/>
        </w:rPr>
        <w:t xml:space="preserve">e limited our meta-analysis to the studies that included only </w:t>
      </w:r>
      <w:r w:rsidR="00AF4D7C" w:rsidRPr="007C4B93">
        <w:rPr>
          <w:rFonts w:ascii="Book Antiqua" w:hAnsi="Book Antiqua" w:cs="Times New Roman"/>
        </w:rPr>
        <w:t xml:space="preserve">the </w:t>
      </w:r>
      <w:r w:rsidR="009B5679" w:rsidRPr="007C4B93">
        <w:rPr>
          <w:rFonts w:ascii="Book Antiqua" w:hAnsi="Book Antiqua" w:cs="Times New Roman"/>
        </w:rPr>
        <w:t>first colorectal adenoma</w:t>
      </w:r>
      <w:r w:rsidR="004E3863" w:rsidRPr="007C4B93">
        <w:rPr>
          <w:rFonts w:ascii="Book Antiqua" w:hAnsi="Book Antiqua" w:cs="Times New Roman"/>
        </w:rPr>
        <w:t>,</w:t>
      </w:r>
      <w:r w:rsidR="009B5679" w:rsidRPr="007C4B93">
        <w:rPr>
          <w:rFonts w:ascii="Book Antiqua" w:hAnsi="Book Antiqua" w:cs="Times New Roman"/>
        </w:rPr>
        <w:t xml:space="preserve"> </w:t>
      </w:r>
      <w:r w:rsidR="00FB635D" w:rsidRPr="007C4B93">
        <w:rPr>
          <w:rFonts w:ascii="Book Antiqua" w:hAnsi="Book Antiqua" w:cs="Times New Roman"/>
        </w:rPr>
        <w:t xml:space="preserve">the </w:t>
      </w:r>
      <w:r w:rsidR="0080318B" w:rsidRPr="007C4B93">
        <w:rPr>
          <w:rFonts w:ascii="Book Antiqua" w:hAnsi="Book Antiqua" w:cs="Times New Roman"/>
        </w:rPr>
        <w:t>combined RR (95%</w:t>
      </w:r>
      <w:r w:rsidR="009B5679" w:rsidRPr="007C4B93">
        <w:rPr>
          <w:rFonts w:ascii="Book Antiqua" w:hAnsi="Book Antiqua" w:cs="Times New Roman"/>
        </w:rPr>
        <w:t>CI) was 0.</w:t>
      </w:r>
      <w:r w:rsidR="005351EB" w:rsidRPr="007C4B93">
        <w:rPr>
          <w:rFonts w:ascii="Book Antiqua" w:eastAsiaTheme="minorEastAsia" w:hAnsi="Book Antiqua" w:cs="Times New Roman"/>
        </w:rPr>
        <w:t>65</w:t>
      </w:r>
      <w:r w:rsidR="005351EB" w:rsidRPr="007C4B93">
        <w:rPr>
          <w:rFonts w:ascii="Book Antiqua" w:hAnsi="Book Antiqua" w:cs="Times New Roman"/>
        </w:rPr>
        <w:t xml:space="preserve"> </w:t>
      </w:r>
      <w:r w:rsidR="009B5679" w:rsidRPr="007C4B93">
        <w:rPr>
          <w:rFonts w:ascii="Book Antiqua" w:hAnsi="Book Antiqua" w:cs="Times New Roman"/>
        </w:rPr>
        <w:t>(0.</w:t>
      </w:r>
      <w:r w:rsidR="005351EB" w:rsidRPr="007C4B93">
        <w:rPr>
          <w:rFonts w:ascii="Book Antiqua" w:eastAsiaTheme="minorEastAsia" w:hAnsi="Book Antiqua" w:cs="Times New Roman"/>
        </w:rPr>
        <w:t>52</w:t>
      </w:r>
      <w:r w:rsidR="009B5679" w:rsidRPr="007C4B93">
        <w:rPr>
          <w:rFonts w:ascii="Book Antiqua" w:hAnsi="Book Antiqua" w:cs="Times New Roman"/>
        </w:rPr>
        <w:t>-</w:t>
      </w:r>
      <w:r w:rsidR="005351EB" w:rsidRPr="007C4B93">
        <w:rPr>
          <w:rFonts w:ascii="Book Antiqua" w:eastAsiaTheme="minorEastAsia" w:hAnsi="Book Antiqua" w:cs="Times New Roman"/>
        </w:rPr>
        <w:t>0.78</w:t>
      </w:r>
      <w:r w:rsidR="00EA177A" w:rsidRPr="007C4B93">
        <w:rPr>
          <w:rFonts w:ascii="Book Antiqua" w:hAnsi="Book Antiqua" w:cs="Times New Roman"/>
        </w:rPr>
        <w:t xml:space="preserve">) </w:t>
      </w:r>
      <w:r w:rsidR="00FB635D" w:rsidRPr="007C4B93">
        <w:rPr>
          <w:rFonts w:ascii="Book Antiqua" w:hAnsi="Book Antiqua" w:cs="Times New Roman"/>
        </w:rPr>
        <w:t xml:space="preserve">when </w:t>
      </w:r>
      <w:r w:rsidR="00EA177A" w:rsidRPr="007C4B93">
        <w:rPr>
          <w:rFonts w:ascii="Book Antiqua" w:hAnsi="Book Antiqua" w:cs="Times New Roman"/>
        </w:rPr>
        <w:t>comparing the highest category with the lowest category</w:t>
      </w:r>
      <w:r w:rsidR="00B130CC" w:rsidRPr="007C4B93">
        <w:rPr>
          <w:rFonts w:ascii="Book Antiqua" w:hAnsi="Book Antiqua" w:cs="Times New Roman"/>
        </w:rPr>
        <w:t>. W</w:t>
      </w:r>
      <w:r w:rsidR="00E30012" w:rsidRPr="007C4B93">
        <w:rPr>
          <w:rFonts w:ascii="Book Antiqua" w:hAnsi="Book Antiqua" w:cs="Times New Roman"/>
        </w:rPr>
        <w:t xml:space="preserve">e investigated </w:t>
      </w:r>
      <w:r w:rsidR="00B130CC" w:rsidRPr="007C4B93">
        <w:rPr>
          <w:rFonts w:ascii="Book Antiqua" w:hAnsi="Book Antiqua" w:cs="Times New Roman"/>
        </w:rPr>
        <w:t xml:space="preserve">the </w:t>
      </w:r>
      <w:r w:rsidR="00E30012" w:rsidRPr="007C4B93">
        <w:rPr>
          <w:rFonts w:ascii="Book Antiqua" w:hAnsi="Book Antiqua" w:cs="Times New Roman"/>
        </w:rPr>
        <w:t xml:space="preserve">association </w:t>
      </w:r>
      <w:r w:rsidR="00B130CC" w:rsidRPr="007C4B93">
        <w:rPr>
          <w:rFonts w:ascii="Book Antiqua" w:hAnsi="Book Antiqua" w:cs="Times New Roman"/>
        </w:rPr>
        <w:t>between 25(OH</w:t>
      </w:r>
      <w:proofErr w:type="gramStart"/>
      <w:r w:rsidR="00B130CC" w:rsidRPr="007C4B93">
        <w:rPr>
          <w:rFonts w:ascii="Book Antiqua" w:hAnsi="Book Antiqua" w:cs="Times New Roman"/>
        </w:rPr>
        <w:t>)D</w:t>
      </w:r>
      <w:proofErr w:type="gramEnd"/>
      <w:r w:rsidR="00B130CC" w:rsidRPr="007C4B93">
        <w:rPr>
          <w:rFonts w:ascii="Book Antiqua" w:hAnsi="Book Antiqua" w:cs="Times New Roman"/>
        </w:rPr>
        <w:t xml:space="preserve"> levels and colorectal adenoma according to</w:t>
      </w:r>
      <w:r w:rsidR="00E30012" w:rsidRPr="007C4B93">
        <w:rPr>
          <w:rFonts w:ascii="Book Antiqua" w:hAnsi="Book Antiqua" w:cs="Times New Roman"/>
        </w:rPr>
        <w:t xml:space="preserve"> </w:t>
      </w:r>
      <w:r w:rsidR="00B130CC" w:rsidRPr="007C4B93">
        <w:rPr>
          <w:rFonts w:ascii="Book Antiqua" w:hAnsi="Book Antiqua" w:cs="Times New Roman"/>
        </w:rPr>
        <w:t>sex</w:t>
      </w:r>
      <w:r w:rsidR="004E3863" w:rsidRPr="007C4B93">
        <w:rPr>
          <w:rFonts w:ascii="Book Antiqua" w:hAnsi="Book Antiqua" w:cs="Times New Roman"/>
        </w:rPr>
        <w:t>,</w:t>
      </w:r>
      <w:r w:rsidR="00B130CC" w:rsidRPr="007C4B93">
        <w:rPr>
          <w:rFonts w:ascii="Book Antiqua" w:hAnsi="Book Antiqua" w:cs="Times New Roman"/>
        </w:rPr>
        <w:t xml:space="preserve"> study region</w:t>
      </w:r>
      <w:r w:rsidR="004E3863" w:rsidRPr="007C4B93">
        <w:rPr>
          <w:rFonts w:ascii="Book Antiqua" w:hAnsi="Book Antiqua" w:cs="Times New Roman"/>
        </w:rPr>
        <w:t>,</w:t>
      </w:r>
      <w:r w:rsidR="00E30012" w:rsidRPr="007C4B93">
        <w:rPr>
          <w:rFonts w:ascii="Book Antiqua" w:hAnsi="Book Antiqua" w:cs="Times New Roman"/>
        </w:rPr>
        <w:t xml:space="preserve"> </w:t>
      </w:r>
      <w:r w:rsidR="00236906" w:rsidRPr="007C4B93">
        <w:rPr>
          <w:rFonts w:ascii="Book Antiqua" w:hAnsi="Book Antiqua" w:cs="Times New Roman"/>
        </w:rPr>
        <w:t>calcium intake</w:t>
      </w:r>
      <w:r w:rsidR="004E3863" w:rsidRPr="007C4B93">
        <w:rPr>
          <w:rFonts w:ascii="Book Antiqua" w:hAnsi="Book Antiqua" w:cs="Times New Roman"/>
        </w:rPr>
        <w:t>,</w:t>
      </w:r>
      <w:r w:rsidR="00236906" w:rsidRPr="007C4B93">
        <w:rPr>
          <w:rFonts w:ascii="Book Antiqua" w:hAnsi="Book Antiqua" w:cs="Times New Roman"/>
        </w:rPr>
        <w:t xml:space="preserve"> </w:t>
      </w:r>
      <w:r w:rsidR="00E42884" w:rsidRPr="007C4B93">
        <w:rPr>
          <w:rFonts w:ascii="Book Antiqua" w:hAnsi="Book Antiqua" w:cs="Times New Roman"/>
        </w:rPr>
        <w:t xml:space="preserve">or </w:t>
      </w:r>
      <w:r w:rsidR="00B130CC" w:rsidRPr="007C4B93">
        <w:rPr>
          <w:rFonts w:ascii="Book Antiqua" w:hAnsi="Book Antiqua" w:cs="Times New Roman"/>
        </w:rPr>
        <w:t>adenoma site</w:t>
      </w:r>
      <w:r w:rsidR="00E42884" w:rsidRPr="007C4B93">
        <w:rPr>
          <w:rFonts w:ascii="Book Antiqua" w:hAnsi="Book Antiqua" w:cs="Times New Roman"/>
        </w:rPr>
        <w:t xml:space="preserve"> </w:t>
      </w:r>
      <w:r w:rsidR="00E30012" w:rsidRPr="007C4B93">
        <w:rPr>
          <w:rFonts w:ascii="Book Antiqua" w:hAnsi="Book Antiqua" w:cs="Times New Roman"/>
        </w:rPr>
        <w:t>(</w:t>
      </w:r>
      <w:r w:rsidR="00B130CC" w:rsidRPr="007C4B93">
        <w:rPr>
          <w:rFonts w:ascii="Book Antiqua" w:hAnsi="Book Antiqua" w:cs="Times New Roman"/>
        </w:rPr>
        <w:t>T</w:t>
      </w:r>
      <w:r w:rsidR="00E30012" w:rsidRPr="007C4B93">
        <w:rPr>
          <w:rFonts w:ascii="Book Antiqua" w:hAnsi="Book Antiqua" w:cs="Times New Roman"/>
        </w:rPr>
        <w:t>able</w:t>
      </w:r>
      <w:r w:rsidR="00B130CC" w:rsidRPr="007C4B93">
        <w:rPr>
          <w:rFonts w:ascii="Book Antiqua" w:hAnsi="Book Antiqua" w:cs="Times New Roman"/>
        </w:rPr>
        <w:t xml:space="preserve"> 4</w:t>
      </w:r>
      <w:r w:rsidR="00E30012" w:rsidRPr="007C4B93">
        <w:rPr>
          <w:rFonts w:ascii="Book Antiqua" w:hAnsi="Book Antiqua" w:cs="Times New Roman"/>
        </w:rPr>
        <w:t xml:space="preserve">). </w:t>
      </w:r>
      <w:r w:rsidR="00905254" w:rsidRPr="007C4B93">
        <w:rPr>
          <w:rFonts w:ascii="Book Antiqua" w:hAnsi="Book Antiqua" w:cs="Times New Roman"/>
        </w:rPr>
        <w:t xml:space="preserve">Stratification by study region showed that </w:t>
      </w:r>
      <w:r w:rsidR="00B53FC4" w:rsidRPr="007C4B93">
        <w:rPr>
          <w:rFonts w:ascii="Book Antiqua" w:hAnsi="Book Antiqua" w:cs="Times New Roman"/>
        </w:rPr>
        <w:t xml:space="preserve">the </w:t>
      </w:r>
      <w:r w:rsidR="0080318B" w:rsidRPr="007C4B93">
        <w:rPr>
          <w:rFonts w:ascii="Book Antiqua" w:hAnsi="Book Antiqua" w:cs="Times New Roman"/>
        </w:rPr>
        <w:t>ORs (95%</w:t>
      </w:r>
      <w:r w:rsidR="00905254" w:rsidRPr="007C4B93">
        <w:rPr>
          <w:rFonts w:ascii="Book Antiqua" w:hAnsi="Book Antiqua" w:cs="Times New Roman"/>
        </w:rPr>
        <w:t>CIs) were 0.70 (0.52-0.88) in the US and 0.</w:t>
      </w:r>
      <w:r w:rsidR="00237E7D" w:rsidRPr="007C4B93">
        <w:rPr>
          <w:rFonts w:ascii="Book Antiqua" w:hAnsi="Book Antiqua" w:cs="Times New Roman"/>
        </w:rPr>
        <w:t>6</w:t>
      </w:r>
      <w:r w:rsidR="00237E7D" w:rsidRPr="007C4B93">
        <w:rPr>
          <w:rFonts w:ascii="Book Antiqua" w:eastAsiaTheme="minorEastAsia" w:hAnsi="Book Antiqua" w:cs="Times New Roman"/>
        </w:rPr>
        <w:t>6</w:t>
      </w:r>
      <w:r w:rsidR="00237E7D" w:rsidRPr="007C4B93">
        <w:rPr>
          <w:rFonts w:ascii="Book Antiqua" w:hAnsi="Book Antiqua" w:cs="Times New Roman"/>
        </w:rPr>
        <w:t xml:space="preserve"> </w:t>
      </w:r>
      <w:r w:rsidR="00905254" w:rsidRPr="007C4B93">
        <w:rPr>
          <w:rFonts w:ascii="Book Antiqua" w:hAnsi="Book Antiqua" w:cs="Times New Roman"/>
        </w:rPr>
        <w:t>(0.</w:t>
      </w:r>
      <w:r w:rsidR="00237E7D" w:rsidRPr="007C4B93">
        <w:rPr>
          <w:rFonts w:ascii="Book Antiqua" w:eastAsiaTheme="minorEastAsia" w:hAnsi="Book Antiqua" w:cs="Times New Roman"/>
        </w:rPr>
        <w:t>34</w:t>
      </w:r>
      <w:r w:rsidR="00905254" w:rsidRPr="007C4B93">
        <w:rPr>
          <w:rFonts w:ascii="Book Antiqua" w:hAnsi="Book Antiqua" w:cs="Times New Roman"/>
        </w:rPr>
        <w:t>-0.</w:t>
      </w:r>
      <w:r w:rsidR="00237E7D" w:rsidRPr="007C4B93">
        <w:rPr>
          <w:rFonts w:ascii="Book Antiqua" w:eastAsiaTheme="minorEastAsia" w:hAnsi="Book Antiqua" w:cs="Times New Roman"/>
        </w:rPr>
        <w:t>97</w:t>
      </w:r>
      <w:r w:rsidR="00905254" w:rsidRPr="007C4B93">
        <w:rPr>
          <w:rFonts w:ascii="Book Antiqua" w:hAnsi="Book Antiqua" w:cs="Times New Roman"/>
        </w:rPr>
        <w:t>) in Asia.</w:t>
      </w:r>
      <w:r w:rsidR="006D0488" w:rsidRPr="007C4B93">
        <w:rPr>
          <w:rFonts w:ascii="Book Antiqua" w:hAnsi="Book Antiqua" w:cs="Times New Roman"/>
        </w:rPr>
        <w:t xml:space="preserve"> </w:t>
      </w:r>
      <w:r w:rsidR="00B130CC" w:rsidRPr="007C4B93">
        <w:rPr>
          <w:rFonts w:ascii="Book Antiqua" w:hAnsi="Book Antiqua" w:cs="Times New Roman"/>
        </w:rPr>
        <w:t xml:space="preserve">The associations did not vary by these factors. </w:t>
      </w:r>
    </w:p>
    <w:p w14:paraId="7E242535" w14:textId="77777777" w:rsidR="00691ACE" w:rsidRPr="007C4B93" w:rsidRDefault="00691ACE" w:rsidP="00824547">
      <w:pPr>
        <w:pStyle w:val="a7"/>
        <w:widowControl w:val="0"/>
        <w:autoSpaceDE w:val="0"/>
        <w:autoSpaceDN w:val="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</w:rPr>
      </w:pPr>
      <w:r w:rsidRPr="007C4B93">
        <w:rPr>
          <w:rFonts w:ascii="Book Antiqua" w:hAnsi="Book Antiqua" w:cs="Times New Roman"/>
          <w:b/>
        </w:rPr>
        <w:t>DISCUSSION</w:t>
      </w:r>
    </w:p>
    <w:p w14:paraId="4BB44C6D" w14:textId="5D708BD9" w:rsidR="00250F13" w:rsidRPr="007C4B93" w:rsidRDefault="00C97043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 xml:space="preserve">In </w:t>
      </w:r>
      <w:r w:rsidR="001B30D9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Pr="007C4B93">
        <w:rPr>
          <w:rFonts w:ascii="Book Antiqua" w:hAnsi="Book Antiqua" w:cs="Times New Roman"/>
          <w:sz w:val="24"/>
          <w:szCs w:val="24"/>
        </w:rPr>
        <w:t>case-control study</w:t>
      </w:r>
      <w:r w:rsidR="001B30D9" w:rsidRPr="007C4B93">
        <w:rPr>
          <w:rFonts w:ascii="Book Antiqua" w:hAnsi="Book Antiqua" w:cs="Times New Roman"/>
          <w:sz w:val="24"/>
          <w:szCs w:val="24"/>
        </w:rPr>
        <w:t xml:space="preserve"> of Korean adult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B30D9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 xml:space="preserve">we found an inverse association </w:t>
      </w:r>
      <w:r w:rsidR="0007164D" w:rsidRPr="007C4B93">
        <w:rPr>
          <w:rFonts w:ascii="Book Antiqua" w:hAnsi="Book Antiqua" w:cs="Times New Roman"/>
          <w:sz w:val="24"/>
          <w:szCs w:val="24"/>
        </w:rPr>
        <w:t xml:space="preserve">between </w:t>
      </w:r>
      <w:r w:rsidRPr="007C4B93">
        <w:rPr>
          <w:rFonts w:ascii="Book Antiqua" w:hAnsi="Book Antiqua" w:cs="Times New Roman"/>
          <w:sz w:val="24"/>
          <w:szCs w:val="24"/>
        </w:rPr>
        <w:t>circulating serum 25(OH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 xml:space="preserve"> level</w:t>
      </w:r>
      <w:r w:rsidR="0007164D" w:rsidRPr="007C4B93">
        <w:rPr>
          <w:rFonts w:ascii="Book Antiqua" w:hAnsi="Book Antiqua" w:cs="Times New Roman"/>
          <w:sz w:val="24"/>
          <w:szCs w:val="24"/>
        </w:rPr>
        <w:t>s and colorectal adenoma</w:t>
      </w:r>
      <w:r w:rsidR="00FE27E1" w:rsidRPr="007C4B93">
        <w:rPr>
          <w:rFonts w:ascii="Book Antiqua" w:hAnsi="Book Antiqua" w:cs="Times New Roman"/>
          <w:sz w:val="24"/>
          <w:szCs w:val="24"/>
        </w:rPr>
        <w:t xml:space="preserve"> in wome</w:t>
      </w:r>
      <w:r w:rsidR="00EA4582" w:rsidRPr="007C4B93">
        <w:rPr>
          <w:rFonts w:ascii="Book Antiqua" w:hAnsi="Book Antiqua" w:cs="Times New Roman"/>
          <w:sz w:val="24"/>
          <w:szCs w:val="24"/>
        </w:rPr>
        <w:t>n</w:t>
      </w:r>
      <w:r w:rsidR="00FE27E1" w:rsidRPr="007C4B93">
        <w:rPr>
          <w:rFonts w:ascii="Book Antiqua" w:hAnsi="Book Antiqua" w:cs="Times New Roman"/>
          <w:sz w:val="24"/>
          <w:szCs w:val="24"/>
        </w:rPr>
        <w:t xml:space="preserve"> but not in men</w:t>
      </w:r>
      <w:r w:rsidR="006B30F6"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33743D" w:rsidRPr="007C4B93">
        <w:rPr>
          <w:rFonts w:ascii="Book Antiqua" w:hAnsi="Book Antiqua" w:cs="Times New Roman"/>
          <w:sz w:val="24"/>
          <w:szCs w:val="24"/>
        </w:rPr>
        <w:t>When we combined estimates from case-control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543C4" w:rsidRPr="007C4B93">
        <w:rPr>
          <w:rFonts w:ascii="Book Antiqua" w:hAnsi="Book Antiqua" w:cs="Times New Roman"/>
          <w:sz w:val="24"/>
          <w:szCs w:val="24"/>
        </w:rPr>
        <w:t xml:space="preserve"> cross-sectional</w:t>
      </w:r>
      <w:r w:rsidR="0033743D" w:rsidRPr="007C4B93">
        <w:rPr>
          <w:rFonts w:ascii="Book Antiqua" w:hAnsi="Book Antiqua" w:cs="Times New Roman"/>
          <w:sz w:val="24"/>
          <w:szCs w:val="24"/>
        </w:rPr>
        <w:t xml:space="preserve"> or prospective studies</w:t>
      </w:r>
      <w:r w:rsidR="002F017D" w:rsidRPr="007C4B93">
        <w:rPr>
          <w:rFonts w:ascii="Book Antiqua" w:hAnsi="Book Antiqua" w:cs="Times New Roman"/>
          <w:sz w:val="24"/>
          <w:szCs w:val="24"/>
        </w:rPr>
        <w:t xml:space="preserve"> in a meta-analysi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250F13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B53FC4" w:rsidRPr="007C4B93">
        <w:rPr>
          <w:rFonts w:ascii="Book Antiqua" w:hAnsi="Book Antiqua" w:cs="Times New Roman"/>
          <w:sz w:val="24"/>
          <w:szCs w:val="24"/>
        </w:rPr>
        <w:t xml:space="preserve">higher </w:t>
      </w:r>
      <w:r w:rsidR="00250F13" w:rsidRPr="007C4B93">
        <w:rPr>
          <w:rFonts w:ascii="Book Antiqua" w:hAnsi="Book Antiqua" w:cs="Times New Roman"/>
          <w:sz w:val="24"/>
          <w:szCs w:val="24"/>
        </w:rPr>
        <w:t xml:space="preserve">circulating vitamin D levels were associated with a lower prevalence of colorectal adenoma. The associations were similar across proximal and distal sites. </w:t>
      </w:r>
      <w:r w:rsidR="0077221B" w:rsidRPr="007C4B93">
        <w:rPr>
          <w:rFonts w:ascii="Book Antiqua" w:hAnsi="Book Antiqua" w:cs="Times New Roman"/>
          <w:sz w:val="24"/>
          <w:szCs w:val="24"/>
        </w:rPr>
        <w:t>Notabl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77221B" w:rsidRPr="007C4B93">
        <w:rPr>
          <w:rFonts w:ascii="Book Antiqua" w:hAnsi="Book Antiqua" w:cs="Times New Roman"/>
          <w:sz w:val="24"/>
          <w:szCs w:val="24"/>
        </w:rPr>
        <w:t xml:space="preserve"> our meta-analysis showed </w:t>
      </w:r>
      <w:r w:rsidR="00E60DFE" w:rsidRPr="007C4B93">
        <w:rPr>
          <w:rFonts w:ascii="Book Antiqua" w:hAnsi="Book Antiqua" w:cs="Times New Roman"/>
          <w:sz w:val="24"/>
          <w:szCs w:val="24"/>
        </w:rPr>
        <w:t>a significant</w:t>
      </w:r>
      <w:r w:rsidR="0077221B" w:rsidRPr="007C4B93">
        <w:rPr>
          <w:rFonts w:ascii="Book Antiqua" w:hAnsi="Book Antiqua" w:cs="Times New Roman"/>
          <w:sz w:val="24"/>
          <w:szCs w:val="24"/>
        </w:rPr>
        <w:t xml:space="preserve"> inverse association between 25(OH</w:t>
      </w:r>
      <w:proofErr w:type="gramStart"/>
      <w:r w:rsidR="0077221B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77221B" w:rsidRPr="007C4B93">
        <w:rPr>
          <w:rFonts w:ascii="Book Antiqua" w:hAnsi="Book Antiqua" w:cs="Times New Roman"/>
          <w:sz w:val="24"/>
          <w:szCs w:val="24"/>
        </w:rPr>
        <w:t xml:space="preserve"> levels and colorectal adenoma in Asian populations. </w:t>
      </w:r>
    </w:p>
    <w:p w14:paraId="5EE4DA45" w14:textId="770DA9E6" w:rsidR="003D0AF9" w:rsidRPr="007C4B93" w:rsidRDefault="00703E1E" w:rsidP="0080318B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We found an inverse association only among women</w:t>
      </w:r>
      <w:r w:rsidR="005F4772" w:rsidRPr="007C4B93">
        <w:rPr>
          <w:rFonts w:ascii="Book Antiqua" w:hAnsi="Book Antiqua" w:cs="Times New Roman"/>
          <w:sz w:val="24"/>
          <w:szCs w:val="24"/>
        </w:rPr>
        <w:t xml:space="preserve"> in our case-control study</w:t>
      </w:r>
      <w:r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3851C4" w:rsidRPr="007C4B93">
        <w:rPr>
          <w:rFonts w:ascii="Book Antiqua" w:hAnsi="Book Antiqua" w:cs="Times New Roman"/>
          <w:sz w:val="24"/>
          <w:szCs w:val="24"/>
        </w:rPr>
        <w:t>W</w:t>
      </w:r>
      <w:r w:rsidRPr="007C4B93">
        <w:rPr>
          <w:rFonts w:ascii="Book Antiqua" w:hAnsi="Book Antiqua" w:cs="Times New Roman"/>
          <w:sz w:val="24"/>
          <w:szCs w:val="24"/>
        </w:rPr>
        <w:t>e cannot rule out the possibility that our finding</w:t>
      </w:r>
      <w:r w:rsidR="00C81F7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9B34E3" w:rsidRPr="007C4B93">
        <w:rPr>
          <w:rFonts w:ascii="Book Antiqua" w:hAnsi="Book Antiqua" w:cs="Times New Roman"/>
          <w:sz w:val="24"/>
          <w:szCs w:val="24"/>
        </w:rPr>
        <w:t>could be at</w:t>
      </w:r>
      <w:r w:rsidR="00C70E08" w:rsidRPr="007C4B93">
        <w:rPr>
          <w:rFonts w:ascii="Book Antiqua" w:hAnsi="Book Antiqua" w:cs="Times New Roman"/>
          <w:sz w:val="24"/>
          <w:szCs w:val="24"/>
        </w:rPr>
        <w:t>t</w:t>
      </w:r>
      <w:r w:rsidR="009B34E3" w:rsidRPr="007C4B93">
        <w:rPr>
          <w:rFonts w:ascii="Book Antiqua" w:hAnsi="Book Antiqua" w:cs="Times New Roman"/>
          <w:sz w:val="24"/>
          <w:szCs w:val="24"/>
        </w:rPr>
        <w:t>ributed to chance or potential residual confounding factors among men</w:t>
      </w:r>
      <w:r w:rsidR="003851C4" w:rsidRPr="007C4B93">
        <w:rPr>
          <w:rFonts w:ascii="Book Antiqua" w:hAnsi="Book Antiqua" w:cs="Times New Roman"/>
          <w:sz w:val="24"/>
          <w:szCs w:val="24"/>
        </w:rPr>
        <w:t>; howev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3851C4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Pr="007C4B93">
        <w:rPr>
          <w:rFonts w:ascii="Book Antiqua" w:hAnsi="Book Antiqua" w:cs="Times New Roman"/>
          <w:sz w:val="24"/>
          <w:szCs w:val="24"/>
        </w:rPr>
        <w:t>strong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but not </w:t>
      </w:r>
      <w:r w:rsidR="00265E0B" w:rsidRPr="007C4B93">
        <w:rPr>
          <w:rFonts w:ascii="Book Antiqua" w:hAnsi="Book Antiqua" w:cs="Times New Roman"/>
          <w:sz w:val="24"/>
          <w:szCs w:val="24"/>
        </w:rPr>
        <w:t>significant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ssociation among women </w:t>
      </w:r>
      <w:r w:rsidR="003851C4" w:rsidRPr="007C4B93">
        <w:rPr>
          <w:rFonts w:ascii="Book Antiqua" w:hAnsi="Book Antiqua" w:cs="Times New Roman"/>
          <w:sz w:val="24"/>
          <w:szCs w:val="24"/>
        </w:rPr>
        <w:t xml:space="preserve">compared with that in </w:t>
      </w:r>
      <w:r w:rsidRPr="007C4B93">
        <w:rPr>
          <w:rFonts w:ascii="Book Antiqua" w:hAnsi="Book Antiqua" w:cs="Times New Roman"/>
          <w:sz w:val="24"/>
          <w:szCs w:val="24"/>
        </w:rPr>
        <w:t xml:space="preserve">men in our meta-analysis and </w:t>
      </w:r>
      <w:r w:rsidR="003851C4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Pr="007C4B93">
        <w:rPr>
          <w:rFonts w:ascii="Book Antiqua" w:hAnsi="Book Antiqua" w:cs="Times New Roman"/>
          <w:sz w:val="24"/>
          <w:szCs w:val="24"/>
        </w:rPr>
        <w:t>strong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or only </w:t>
      </w:r>
      <w:r w:rsidR="00265E0B" w:rsidRPr="007C4B93">
        <w:rPr>
          <w:rFonts w:ascii="Book Antiqua" w:hAnsi="Book Antiqua" w:cs="Times New Roman"/>
          <w:sz w:val="24"/>
          <w:szCs w:val="24"/>
        </w:rPr>
        <w:t>significant</w:t>
      </w:r>
      <w:r w:rsidRPr="007C4B93">
        <w:rPr>
          <w:rFonts w:ascii="Book Antiqua" w:hAnsi="Book Antiqua" w:cs="Times New Roman"/>
          <w:sz w:val="24"/>
          <w:szCs w:val="24"/>
        </w:rPr>
        <w:t xml:space="preserve"> for wome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3851C4" w:rsidRPr="007C4B93">
        <w:rPr>
          <w:rFonts w:ascii="Book Antiqua" w:hAnsi="Book Antiqua" w:cs="Times New Roman"/>
          <w:sz w:val="24"/>
          <w:szCs w:val="24"/>
        </w:rPr>
        <w:t xml:space="preserve">association </w:t>
      </w:r>
      <w:r w:rsidRPr="007C4B93">
        <w:rPr>
          <w:rFonts w:ascii="Book Antiqua" w:hAnsi="Book Antiqua" w:cs="Times New Roman"/>
          <w:sz w:val="24"/>
          <w:szCs w:val="24"/>
        </w:rPr>
        <w:t xml:space="preserve">in some </w:t>
      </w:r>
      <w:r w:rsidRPr="007C4B93">
        <w:rPr>
          <w:rFonts w:ascii="Book Antiqua" w:hAnsi="Book Antiqua" w:cs="Times New Roman"/>
          <w:sz w:val="24"/>
          <w:szCs w:val="24"/>
        </w:rPr>
        <w:lastRenderedPageBreak/>
        <w:t>studies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XRlcnM8L0F1dGhvcj48WWVhcj4yMDA0PC9ZZWFyPjxS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XRlcnM8L0F1dGhvcj48WWVhcj4yMDA0PC9ZZWFyPjxS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</w:fldData>
        </w:fldChar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B70D8" w:rsidRPr="007C4B93">
        <w:rPr>
          <w:rFonts w:ascii="Book Antiqua" w:hAnsi="Book Antiqua" w:cs="Times New Roman"/>
          <w:sz w:val="24"/>
          <w:szCs w:val="24"/>
        </w:rPr>
      </w:r>
      <w:r w:rsidR="00AB70D8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Jacobs, 2007 #8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4E3863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7" w:tooltip="Peters, 2004 #27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Pr="007C4B93">
        <w:rPr>
          <w:rFonts w:ascii="Book Antiqua" w:hAnsi="Book Antiqua" w:cs="Times New Roman"/>
          <w:sz w:val="24"/>
          <w:szCs w:val="24"/>
        </w:rPr>
        <w:t xml:space="preserve"> warrant further studies. </w:t>
      </w:r>
    </w:p>
    <w:p w14:paraId="2353F5AA" w14:textId="2C34FFCC" w:rsidR="00705184" w:rsidRPr="007C4B93" w:rsidRDefault="00705184" w:rsidP="0080318B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Although we found an inverse association between circulating vitamin D levels and colorectal aden</w:t>
      </w:r>
      <w:r w:rsidR="0080318B" w:rsidRPr="007C4B93">
        <w:rPr>
          <w:rFonts w:ascii="Book Antiqua" w:hAnsi="Book Antiqua" w:cs="Times New Roman"/>
          <w:sz w:val="24"/>
          <w:szCs w:val="24"/>
        </w:rPr>
        <w:t>oma in a previous meta-analysis</w:t>
      </w:r>
      <w:r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ee&lt;/Author&gt;&lt;Year&gt;2011&lt;/Year&gt;&lt;RecNum&gt;203&lt;/RecNum&gt;&lt;DisplayText&gt;&lt;style face="superscript"&gt;[16]&lt;/style&gt;&lt;/DisplayText&gt;&lt;record&gt;&lt;rec-number&gt;203&lt;/rec-number&gt;&lt;foreign-keys&gt;&lt;key app="EN" db-id="rta9xz9zi2rv2zeet5tpex5feextve2etp92"&gt;203&lt;/key&gt;&lt;/foreign-keys&gt;&lt;ref-type name="Journal Article"&gt;17&lt;/ref-type&gt;&lt;contributors&gt;&lt;authors&gt;&lt;author&gt;Lee, J. E.&lt;/author&gt;&lt;/authors&gt;&lt;/contributors&gt;&lt;auth-address&gt;Department of Food and Nutrition, Sookmyung Women&amp;apos;s University, 52 Hyochangwon gil, Yongsan-gu, Seoul 140-742, Korea.&lt;/auth-address&gt;&lt;titles&gt;&lt;title&gt;Circulating levels of vitamin D, vitamin D receptor polymorphisms, and colorectal adenoma: a meta-analysis&lt;/title&gt;&lt;secondary-title&gt;Nutr Res Pract&lt;/secondary-title&gt;&lt;/titles&gt;&lt;periodical&gt;&lt;full-title&gt;Nutr Res Pract&lt;/full-title&gt;&lt;/periodical&gt;&lt;pages&gt;464-70&lt;/pages&gt;&lt;volume&gt;5&lt;/volume&gt;&lt;number&gt;5&lt;/number&gt;&lt;edition&gt;2011/11/30&lt;/edition&gt;&lt;dates&gt;&lt;year&gt;2011&lt;/year&gt;&lt;pub-dates&gt;&lt;date&gt;Oct&lt;/date&gt;&lt;/pub-dates&gt;&lt;/dates&gt;&lt;isbn&gt;2005-6168 (Electronic)&amp;#xD;1976-1457 (Linking)&lt;/isbn&gt;&lt;accession-num&gt;22125685&lt;/accession-num&gt;&lt;urls&gt;&lt;related-urls&gt;&lt;url&gt;http://www.ncbi.nlm.nih.gov/entrez/query.fcgi?cmd=Retrieve&amp;amp;db=PubMed&amp;amp;dopt=Citation&amp;amp;list_uids=22125685&lt;/url&gt;&lt;url&gt;http://www.ncbi.nlm.nih.gov/pmc/articles/PMC3221833/pdf/nrp-5-464.pdf&lt;/url&gt;&lt;/related-urls&gt;&lt;/urls&gt;&lt;custom2&gt;3221833&lt;/custom2&gt;&lt;electronic-resource-num&gt;10.4162/nrp.2011.5.5.464&lt;/electronic-resource-num&gt;&lt;language&gt;eng&lt;/language&gt;&lt;/record&gt;&lt;/Cite&gt;&lt;/EndNote&gt;</w:instrText>
      </w:r>
      <w:r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Lee, 2011 #203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 limited number of Asian studies did not allow us to explore whether high vitamin D was associated with a lower prevalence of colorectal adenoma in Asian populations along with Western populations.</w:t>
      </w:r>
      <w:r w:rsidR="00A27611" w:rsidRPr="007C4B93">
        <w:rPr>
          <w:rFonts w:ascii="Book Antiqua" w:hAnsi="Book Antiqua" w:cs="Times New Roman"/>
          <w:sz w:val="24"/>
          <w:szCs w:val="24"/>
        </w:rPr>
        <w:t xml:space="preserve"> Because more studies have been published and we added our stud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0B595B" w:rsidRPr="007C4B93">
        <w:rPr>
          <w:rFonts w:ascii="Book Antiqua" w:hAnsi="Book Antiqua" w:cs="Times New Roman"/>
          <w:sz w:val="24"/>
          <w:szCs w:val="24"/>
        </w:rPr>
        <w:t xml:space="preserve"> we examined </w:t>
      </w:r>
      <w:r w:rsidR="00A27611" w:rsidRPr="007C4B93">
        <w:rPr>
          <w:rFonts w:ascii="Book Antiqua" w:hAnsi="Book Antiqua" w:cs="Times New Roman"/>
          <w:sz w:val="24"/>
          <w:szCs w:val="24"/>
        </w:rPr>
        <w:t>the potential benefit of vitamin D against early stage of colorectal cancer in Asian populations. It needs further prospective studies.</w:t>
      </w:r>
    </w:p>
    <w:p w14:paraId="0C967FC2" w14:textId="08460E6D" w:rsidR="00F0057D" w:rsidRPr="007C4B93" w:rsidRDefault="00F0057D" w:rsidP="0080318B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 xml:space="preserve">Because </w:t>
      </w:r>
      <w:r w:rsidR="007E0F66" w:rsidRPr="007C4B93">
        <w:rPr>
          <w:rFonts w:ascii="Book Antiqua" w:hAnsi="Book Antiqua" w:cs="Times New Roman"/>
          <w:sz w:val="24"/>
          <w:szCs w:val="24"/>
        </w:rPr>
        <w:t>vi</w:t>
      </w:r>
      <w:r w:rsidR="00C70E08" w:rsidRPr="007C4B93">
        <w:rPr>
          <w:rFonts w:ascii="Book Antiqua" w:hAnsi="Book Antiqua" w:cs="Times New Roman"/>
          <w:sz w:val="24"/>
          <w:szCs w:val="24"/>
        </w:rPr>
        <w:t>t</w:t>
      </w:r>
      <w:r w:rsidR="007E0F66" w:rsidRPr="007C4B93">
        <w:rPr>
          <w:rFonts w:ascii="Book Antiqua" w:hAnsi="Book Antiqua" w:cs="Times New Roman"/>
          <w:sz w:val="24"/>
          <w:szCs w:val="24"/>
        </w:rPr>
        <w:t>amin D</w:t>
      </w:r>
      <w:r w:rsidR="009D4AED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7E0F66" w:rsidRPr="007C4B93">
        <w:rPr>
          <w:rFonts w:ascii="Book Antiqua" w:hAnsi="Book Antiqua" w:cs="Times New Roman"/>
          <w:sz w:val="24"/>
          <w:szCs w:val="24"/>
        </w:rPr>
        <w:t>and</w:t>
      </w:r>
      <w:r w:rsidR="00B95605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7E0F66" w:rsidRPr="007C4B93">
        <w:rPr>
          <w:rFonts w:ascii="Book Antiqua" w:hAnsi="Book Antiqua" w:cs="Times New Roman"/>
          <w:sz w:val="24"/>
          <w:szCs w:val="24"/>
        </w:rPr>
        <w:t>calcium are metabolically interrelated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eaney&lt;/Author&gt;&lt;Year&gt;2008&lt;/Year&gt;&lt;RecNum&gt;196&lt;/RecNum&gt;&lt;DisplayText&gt;&lt;style face="superscript"&gt;[38]&lt;/style&gt;&lt;/DisplayText&gt;&lt;record&gt;&lt;rec-number&gt;196&lt;/rec-number&gt;&lt;foreign-keys&gt;&lt;key app="EN" db-id="rta9xz9zi2rv2zeet5tpex5feextve2etp92"&gt;196&lt;/key&gt;&lt;/foreign-keys&gt;&lt;ref-type name="Journal Article"&gt;17&lt;/ref-type&gt;&lt;contributors&gt;&lt;authors&gt;&lt;author&gt;Heaney, R. P.&lt;/author&gt;&lt;/authors&gt;&lt;/contributors&gt;&lt;auth-address&gt;Creighton University, Omaha, NE, USA. rheaney@creighton.edu&lt;/auth-address&gt;&lt;titles&gt;&lt;title&gt;Vitamin D and calcium interactions: functional outcomes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541S-544S&lt;/pages&gt;&lt;volume&gt;88&lt;/volume&gt;&lt;number&gt;2&lt;/number&gt;&lt;keywords&gt;&lt;keyword&gt;Bone Density Conservation Agents/*metabolism&lt;/keyword&gt;&lt;keyword&gt;Calcium/*metabolism&lt;/keyword&gt;&lt;keyword&gt;Calcium, Dietary/*pharmacokinetics&lt;/keyword&gt;&lt;keyword&gt;Drug Synergism&lt;/keyword&gt;&lt;keyword&gt;Humans&lt;/keyword&gt;&lt;keyword&gt;Intestinal Absorption/*drug effects/physiology&lt;/keyword&gt;&lt;keyword&gt;Vitamin D/*metabolism&lt;/keyword&gt;&lt;keyword&gt;Vitamin D Deficiency/blood/prevention &amp;amp; control&lt;/keyword&gt;&lt;/keywords&gt;&lt;dates&gt;&lt;year&gt;2008&lt;/year&gt;&lt;pub-dates&gt;&lt;date&gt;Aug&lt;/date&gt;&lt;/pub-dates&gt;&lt;/dates&gt;&lt;isbn&gt;1938-3207 (Electronic)&amp;#xD;0002-9165 (Linking)&lt;/isbn&gt;&lt;accession-num&gt;18689398&lt;/accession-num&gt;&lt;urls&gt;&lt;related-urls&gt;&lt;url&gt;http://www.ncbi.nlm.nih.gov/pubmed/18689398&lt;/url&gt;&lt;/related-urls&gt;&lt;/urls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8" w:tooltip="Heaney, 2008 #196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8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7E0F66" w:rsidRPr="007C4B93">
        <w:rPr>
          <w:rFonts w:ascii="Book Antiqua" w:hAnsi="Book Antiqua" w:cs="Times New Roman"/>
          <w:sz w:val="24"/>
          <w:szCs w:val="24"/>
        </w:rPr>
        <w:t xml:space="preserve"> we examined whether the association between 25(OH)D levels and colorecta</w:t>
      </w:r>
      <w:r w:rsidR="00265E0B" w:rsidRPr="007C4B93">
        <w:rPr>
          <w:rFonts w:ascii="Book Antiqua" w:hAnsi="Book Antiqua" w:cs="Times New Roman"/>
          <w:sz w:val="24"/>
          <w:szCs w:val="24"/>
        </w:rPr>
        <w:t>l</w:t>
      </w:r>
      <w:r w:rsidR="007E0F66" w:rsidRPr="007C4B93">
        <w:rPr>
          <w:rFonts w:ascii="Book Antiqua" w:hAnsi="Book Antiqua" w:cs="Times New Roman"/>
          <w:sz w:val="24"/>
          <w:szCs w:val="24"/>
        </w:rPr>
        <w:t xml:space="preserve"> adenoma varied by calcium intake in </w:t>
      </w:r>
      <w:r w:rsidR="002E09E8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7E0F66" w:rsidRPr="007C4B93">
        <w:rPr>
          <w:rFonts w:ascii="Book Antiqua" w:hAnsi="Book Antiqua" w:cs="Times New Roman"/>
          <w:sz w:val="24"/>
          <w:szCs w:val="24"/>
        </w:rPr>
        <w:t xml:space="preserve">meta-analysis. Although </w:t>
      </w:r>
      <w:r w:rsidRPr="007C4B93">
        <w:rPr>
          <w:rFonts w:ascii="Book Antiqua" w:hAnsi="Book Antiqua" w:cs="Times New Roman"/>
          <w:sz w:val="24"/>
          <w:szCs w:val="24"/>
        </w:rPr>
        <w:t xml:space="preserve">we found a stronger association among those </w:t>
      </w:r>
      <w:r w:rsidR="007E0F66" w:rsidRPr="007C4B93">
        <w:rPr>
          <w:rFonts w:ascii="Book Antiqua" w:hAnsi="Book Antiqua" w:cs="Times New Roman"/>
          <w:sz w:val="24"/>
          <w:szCs w:val="24"/>
        </w:rPr>
        <w:t>with high calcium intake than those with low intak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7E0F66" w:rsidRPr="007C4B93">
        <w:rPr>
          <w:rFonts w:ascii="Book Antiqua" w:hAnsi="Book Antiqua" w:cs="Times New Roman"/>
          <w:sz w:val="24"/>
          <w:szCs w:val="24"/>
        </w:rPr>
        <w:t xml:space="preserve"> the difference was not statistically significant. </w:t>
      </w:r>
    </w:p>
    <w:p w14:paraId="04AFDE2B" w14:textId="67D1FC81" w:rsidR="00EB570C" w:rsidRPr="007C4B93" w:rsidRDefault="00477570" w:rsidP="0080318B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Experimental studies have shown that 1</w:t>
      </w:r>
      <w:proofErr w:type="gramStart"/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>25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>(OH)</w:t>
      </w:r>
      <w:r w:rsidRPr="007C4B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7C4B93">
        <w:rPr>
          <w:rFonts w:ascii="Book Antiqua" w:hAnsi="Book Antiqua" w:cs="Times New Roman"/>
          <w:sz w:val="24"/>
          <w:szCs w:val="24"/>
        </w:rPr>
        <w:t>D inhibit</w:t>
      </w:r>
      <w:r w:rsidR="00AE3952" w:rsidRPr="007C4B93">
        <w:rPr>
          <w:rFonts w:ascii="Book Antiqua" w:hAnsi="Book Antiqua" w:cs="Times New Roman"/>
          <w:sz w:val="24"/>
          <w:szCs w:val="24"/>
        </w:rPr>
        <w:t>s</w:t>
      </w:r>
      <w:r w:rsidRPr="007C4B93">
        <w:rPr>
          <w:rFonts w:ascii="Book Antiqua" w:hAnsi="Book Antiqua" w:cs="Times New Roman"/>
          <w:sz w:val="24"/>
          <w:szCs w:val="24"/>
        </w:rPr>
        <w:t xml:space="preserve"> cellular proliferation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induce</w:t>
      </w:r>
      <w:r w:rsidR="00AE3952" w:rsidRPr="007C4B93">
        <w:rPr>
          <w:rFonts w:ascii="Book Antiqua" w:hAnsi="Book Antiqua" w:cs="Times New Roman"/>
          <w:sz w:val="24"/>
          <w:szCs w:val="24"/>
        </w:rPr>
        <w:t>s</w:t>
      </w:r>
      <w:r w:rsidRPr="007C4B93">
        <w:rPr>
          <w:rFonts w:ascii="Book Antiqua" w:hAnsi="Book Antiqua" w:cs="Times New Roman"/>
          <w:sz w:val="24"/>
          <w:szCs w:val="24"/>
        </w:rPr>
        <w:t xml:space="preserve"> differentiation and apoptosi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 inhibit</w:t>
      </w:r>
      <w:r w:rsidR="00AE3952" w:rsidRPr="007C4B93">
        <w:rPr>
          <w:rFonts w:ascii="Book Antiqua" w:hAnsi="Book Antiqua" w:cs="Times New Roman"/>
          <w:sz w:val="24"/>
          <w:szCs w:val="24"/>
        </w:rPr>
        <w:t>s</w:t>
      </w:r>
      <w:r w:rsidRPr="007C4B93">
        <w:rPr>
          <w:rFonts w:ascii="Book Antiqua" w:hAnsi="Book Antiqua" w:cs="Times New Roman"/>
          <w:sz w:val="24"/>
          <w:szCs w:val="24"/>
        </w:rPr>
        <w:t xml:space="preserve"> angiogenesis</w:t>
      </w:r>
      <w:r w:rsidR="00D33C4D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x0PC9BdXRob3I+PFllYXI+MjAwMjwvWWVhcj48UmVj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HBhZ2VzPjExMy05PC9wYWdlcz48dm9sdW1lPjExPC92b2x1bWU+PG51bWJlcj4x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x0PC9BdXRob3I+PFllYXI+MjAwMjwvWWVhcj48UmVj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HBhZ2VzPjExMy05PC9wYWdlcz48dm9sdW1lPjExPC92b2x1bWU+PG51bWJlcj4x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389A" w:rsidRPr="007C4B93">
        <w:rPr>
          <w:rFonts w:ascii="Book Antiqua" w:hAnsi="Book Antiqua" w:cs="Times New Roman"/>
          <w:sz w:val="24"/>
          <w:szCs w:val="24"/>
        </w:rPr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9" w:tooltip="Holt, 2002 #197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9</w:t>
        </w:r>
      </w:hyperlink>
      <w:r w:rsidR="004E3863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 xml:space="preserve"> </w:t>
      </w:r>
      <w:hyperlink w:anchor="_ENREF_40" w:tooltip="Deeb, 2007 #198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0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EB570C" w:rsidRPr="007C4B93">
        <w:rPr>
          <w:rFonts w:ascii="Book Antiqua" w:hAnsi="Book Antiqua" w:cs="Times New Roman"/>
          <w:sz w:val="24"/>
          <w:szCs w:val="24"/>
        </w:rPr>
        <w:t>.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690608" w:rsidRPr="007C4B93">
        <w:rPr>
          <w:rFonts w:ascii="Book Antiqua" w:hAnsi="Book Antiqua" w:cs="Times New Roman"/>
          <w:sz w:val="24"/>
          <w:szCs w:val="24"/>
        </w:rPr>
        <w:t>In a</w:t>
      </w:r>
      <w:r w:rsidR="00AE3952" w:rsidRPr="007C4B93">
        <w:rPr>
          <w:rFonts w:ascii="Book Antiqua" w:hAnsi="Book Antiqua" w:cs="Times New Roman"/>
          <w:sz w:val="24"/>
          <w:szCs w:val="24"/>
        </w:rPr>
        <w:t>n</w:t>
      </w:r>
      <w:r w:rsidR="0069060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E3952" w:rsidRPr="007C4B93">
        <w:rPr>
          <w:rFonts w:ascii="Book Antiqua" w:hAnsi="Book Antiqua" w:cs="Times New Roman"/>
          <w:sz w:val="24"/>
          <w:szCs w:val="24"/>
        </w:rPr>
        <w:t xml:space="preserve">in </w:t>
      </w:r>
      <w:r w:rsidR="00690608" w:rsidRPr="007C4B93">
        <w:rPr>
          <w:rFonts w:ascii="Book Antiqua" w:hAnsi="Book Antiqua" w:cs="Times New Roman"/>
          <w:sz w:val="24"/>
          <w:szCs w:val="24"/>
        </w:rPr>
        <w:t>vitro stud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690608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74127A" w:rsidRPr="007C4B93">
        <w:rPr>
          <w:rFonts w:ascii="Book Antiqua" w:hAnsi="Book Antiqua" w:cs="Times New Roman"/>
          <w:sz w:val="24"/>
          <w:szCs w:val="24"/>
        </w:rPr>
        <w:t xml:space="preserve">colon </w:t>
      </w:r>
      <w:r w:rsidR="00690608" w:rsidRPr="007C4B93">
        <w:rPr>
          <w:rFonts w:ascii="Book Antiqua" w:hAnsi="Book Antiqua" w:cs="Times New Roman"/>
          <w:sz w:val="24"/>
          <w:szCs w:val="24"/>
        </w:rPr>
        <w:t xml:space="preserve">tumor </w:t>
      </w:r>
      <w:r w:rsidR="0074127A" w:rsidRPr="007C4B93">
        <w:rPr>
          <w:rFonts w:ascii="Book Antiqua" w:hAnsi="Book Antiqua" w:cs="Times New Roman"/>
          <w:sz w:val="24"/>
          <w:szCs w:val="24"/>
        </w:rPr>
        <w:t xml:space="preserve">tissues </w:t>
      </w:r>
      <w:r w:rsidR="00690608" w:rsidRPr="007C4B93">
        <w:rPr>
          <w:rFonts w:ascii="Book Antiqua" w:hAnsi="Book Antiqua" w:cs="Times New Roman"/>
          <w:sz w:val="24"/>
          <w:szCs w:val="24"/>
        </w:rPr>
        <w:t xml:space="preserve">expressed a lower vitamin D receptor level </w:t>
      </w:r>
      <w:r w:rsidR="00805B7A" w:rsidRPr="007C4B93">
        <w:rPr>
          <w:rFonts w:ascii="Book Antiqua" w:hAnsi="Book Antiqua" w:cs="Times New Roman"/>
          <w:sz w:val="24"/>
          <w:szCs w:val="24"/>
        </w:rPr>
        <w:t xml:space="preserve">than </w:t>
      </w:r>
      <w:r w:rsidR="00EE7DA5" w:rsidRPr="007C4B93">
        <w:rPr>
          <w:rFonts w:ascii="Book Antiqua" w:hAnsi="Book Antiqua" w:cs="Times New Roman"/>
          <w:sz w:val="24"/>
          <w:szCs w:val="24"/>
        </w:rPr>
        <w:t xml:space="preserve">did </w:t>
      </w:r>
      <w:r w:rsidR="0074127A" w:rsidRPr="007C4B93">
        <w:rPr>
          <w:rFonts w:ascii="Book Antiqua" w:hAnsi="Book Antiqua" w:cs="Times New Roman"/>
          <w:sz w:val="24"/>
          <w:szCs w:val="24"/>
        </w:rPr>
        <w:t>normal tissu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74127A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03491C" w:rsidRPr="007C4B93">
        <w:rPr>
          <w:rFonts w:ascii="Book Antiqua" w:hAnsi="Book Antiqua" w:cs="Times New Roman"/>
          <w:sz w:val="24"/>
          <w:szCs w:val="24"/>
        </w:rPr>
        <w:t xml:space="preserve">and the </w:t>
      </w:r>
      <w:r w:rsidR="00F91FD0" w:rsidRPr="007C4B93">
        <w:rPr>
          <w:rFonts w:ascii="Book Antiqua" w:hAnsi="Book Antiqua" w:cs="Times New Roman"/>
          <w:sz w:val="24"/>
          <w:szCs w:val="24"/>
        </w:rPr>
        <w:t xml:space="preserve">tumor with </w:t>
      </w:r>
      <w:r w:rsidR="00EE7DA5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F91FD0" w:rsidRPr="007C4B93">
        <w:rPr>
          <w:rFonts w:ascii="Book Antiqua" w:hAnsi="Book Antiqua" w:cs="Times New Roman"/>
          <w:sz w:val="24"/>
          <w:szCs w:val="24"/>
        </w:rPr>
        <w:t>high</w:t>
      </w:r>
      <w:r w:rsidR="00EE7DA5" w:rsidRPr="007C4B93">
        <w:rPr>
          <w:rFonts w:ascii="Book Antiqua" w:hAnsi="Book Antiqua" w:cs="Times New Roman"/>
          <w:sz w:val="24"/>
          <w:szCs w:val="24"/>
        </w:rPr>
        <w:t>er</w:t>
      </w:r>
      <w:r w:rsidR="00F91FD0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03491C" w:rsidRPr="007C4B93">
        <w:rPr>
          <w:rFonts w:ascii="Book Antiqua" w:hAnsi="Book Antiqua" w:cs="Times New Roman"/>
          <w:sz w:val="24"/>
          <w:szCs w:val="24"/>
        </w:rPr>
        <w:t xml:space="preserve">receptor </w:t>
      </w:r>
      <w:r w:rsidR="00F91FD0" w:rsidRPr="007C4B93">
        <w:rPr>
          <w:rFonts w:ascii="Book Antiqua" w:hAnsi="Book Antiqua" w:cs="Times New Roman"/>
          <w:sz w:val="24"/>
          <w:szCs w:val="24"/>
        </w:rPr>
        <w:t xml:space="preserve">level </w:t>
      </w:r>
      <w:r w:rsidR="0003491C" w:rsidRPr="007C4B93">
        <w:rPr>
          <w:rFonts w:ascii="Book Antiqua" w:hAnsi="Book Antiqua" w:cs="Times New Roman"/>
          <w:sz w:val="24"/>
          <w:szCs w:val="24"/>
        </w:rPr>
        <w:t xml:space="preserve">was </w:t>
      </w:r>
      <w:r w:rsidR="005D71F5" w:rsidRPr="007C4B93">
        <w:rPr>
          <w:rFonts w:ascii="Book Antiqua" w:hAnsi="Book Antiqua" w:cs="Times New Roman"/>
          <w:sz w:val="24"/>
          <w:szCs w:val="24"/>
        </w:rPr>
        <w:t>more responsive</w:t>
      </w:r>
      <w:r w:rsidR="0003491C" w:rsidRPr="007C4B93">
        <w:rPr>
          <w:rFonts w:ascii="Book Antiqua" w:hAnsi="Book Antiqua" w:cs="Times New Roman"/>
          <w:sz w:val="24"/>
          <w:szCs w:val="24"/>
        </w:rPr>
        <w:t xml:space="preserve"> to 1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03491C" w:rsidRPr="007C4B93">
        <w:rPr>
          <w:rFonts w:ascii="Book Antiqua" w:hAnsi="Book Antiqua" w:cs="Times New Roman"/>
          <w:sz w:val="24"/>
          <w:szCs w:val="24"/>
        </w:rPr>
        <w:t>25-</w:t>
      </w:r>
      <w:r w:rsidR="001C6354" w:rsidRPr="007C4B93">
        <w:rPr>
          <w:rFonts w:ascii="Book Antiqua" w:hAnsi="Book Antiqua" w:cs="Times New Roman"/>
          <w:sz w:val="24"/>
          <w:szCs w:val="24"/>
        </w:rPr>
        <w:t>(OH)</w:t>
      </w:r>
      <w:r w:rsidR="001C6354" w:rsidRPr="007C4B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80318B" w:rsidRPr="007C4B93">
        <w:rPr>
          <w:rFonts w:ascii="Book Antiqua" w:hAnsi="Book Antiqua" w:cs="Times New Roman"/>
          <w:sz w:val="24"/>
          <w:szCs w:val="24"/>
        </w:rPr>
        <w:t>D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/>
      </w:r>
      <w:r w:rsidR="00AB70D8" w:rsidRPr="007C4B9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habahang&lt;/Author&gt;&lt;Year&gt;1993&lt;/Year&gt;&lt;RecNum&gt;199&lt;/RecNum&gt;&lt;DisplayText&gt;&lt;style face="superscript"&gt;[41]&lt;/style&gt;&lt;/DisplayText&gt;&lt;record&gt;&lt;rec-number&gt;199&lt;/rec-number&gt;&lt;foreign-keys&gt;&lt;key app="EN" db-id="rta9xz9zi2rv2zeet5tpex5feextve2etp92"&gt;199&lt;/key&gt;&lt;/foreign-keys&gt;&lt;ref-type name="Journal Article"&gt;17&lt;/ref-type&gt;&lt;contributors&gt;&lt;authors&gt;&lt;author&gt;Shabahang, M.&lt;/author&gt;&lt;author&gt;Buras, R. R.&lt;/author&gt;&lt;author&gt;Davoodi, F.&lt;/author&gt;&lt;author&gt;Schumaker, L. M.&lt;/author&gt;&lt;author&gt;Nauta, R. J.&lt;/author&gt;&lt;author&gt;Evans, S. R.&lt;/author&gt;&lt;/authors&gt;&lt;/contributors&gt;&lt;auth-address&gt;Department of Surgery, Lombardi Research Cancer Center, Georgetown University Hospital, Washington, DC 20007.&lt;/auth-address&gt;&lt;titles&gt;&lt;title&gt;1,25-Dihydroxyvitamin D3 receptor as a marker of human colon carcinoma cell line differentiation and growth inhibition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3712-8&lt;/pages&gt;&lt;volume&gt;53&lt;/volume&gt;&lt;number&gt;16&lt;/number&gt;&lt;keywords&gt;&lt;keyword&gt;Adenoma/chemistry&lt;/keyword&gt;&lt;keyword&gt;Calcitriol/pharmacology&lt;/keyword&gt;&lt;keyword&gt;Cell Division/drug effects&lt;/keyword&gt;&lt;keyword&gt;Colonic Neoplasms/*chemistry/pathology&lt;/keyword&gt;&lt;keyword&gt;Humans&lt;/keyword&gt;&lt;keyword&gt;RNA, Messenger/analysis&lt;/keyword&gt;&lt;keyword&gt;Receptors, Calcitriol&lt;/keyword&gt;&lt;keyword&gt;Receptors, Steroid/*analysis&lt;/keyword&gt;&lt;keyword&gt;Tumor Cells, Cultured&lt;/keyword&gt;&lt;keyword&gt;Tumor Stem Cell Assay&lt;/keyword&gt;&lt;/keywords&gt;&lt;dates&gt;&lt;year&gt;1993&lt;/year&gt;&lt;pub-dates&gt;&lt;date&gt;Aug 15&lt;/date&gt;&lt;/pub-dates&gt;&lt;/dates&gt;&lt;isbn&gt;0008-5472 (Print)&amp;#xD;0008-5472 (Linking)&lt;/isbn&gt;&lt;accession-num&gt;8393379&lt;/accession-num&gt;&lt;urls&gt;&lt;related-urls&gt;&lt;url&gt;http://www.ncbi.nlm.nih.gov/pubmed/8393379&lt;/url&gt;&lt;/related-urls&gt;&lt;/urls&gt;&lt;/record&gt;&lt;/Cite&gt;&lt;/EndNote&gt;</w:instrTex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1" w:tooltip="Shabahang, 1993 #199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1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1C6354" w:rsidRPr="007C4B93">
        <w:rPr>
          <w:rFonts w:ascii="Book Antiqua" w:hAnsi="Book Antiqua" w:cs="Times New Roman"/>
          <w:sz w:val="24"/>
          <w:szCs w:val="24"/>
        </w:rPr>
        <w:t>.</w:t>
      </w:r>
      <w:r w:rsidR="00003FD6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DD12D3" w:rsidRPr="007C4B93">
        <w:rPr>
          <w:rFonts w:ascii="Book Antiqua" w:hAnsi="Book Antiqua" w:cs="Times New Roman"/>
          <w:sz w:val="24"/>
          <w:szCs w:val="24"/>
        </w:rPr>
        <w:t>Additionall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214A33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EE7DA5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003FD6" w:rsidRPr="007C4B93">
        <w:rPr>
          <w:rFonts w:ascii="Book Antiqua" w:hAnsi="Book Antiqua" w:cs="Times New Roman"/>
          <w:sz w:val="24"/>
          <w:szCs w:val="24"/>
        </w:rPr>
        <w:t xml:space="preserve">administration of </w:t>
      </w:r>
      <w:r w:rsidR="00214A33" w:rsidRPr="007C4B93">
        <w:rPr>
          <w:rFonts w:ascii="Book Antiqua" w:hAnsi="Book Antiqua" w:cs="Times New Roman"/>
          <w:sz w:val="24"/>
          <w:szCs w:val="24"/>
        </w:rPr>
        <w:t>1</w:t>
      </w:r>
      <w:proofErr w:type="gramStart"/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214A33" w:rsidRPr="007C4B93">
        <w:rPr>
          <w:rFonts w:ascii="Book Antiqua" w:hAnsi="Book Antiqua" w:cs="Times New Roman"/>
          <w:sz w:val="24"/>
          <w:szCs w:val="24"/>
        </w:rPr>
        <w:t>25</w:t>
      </w:r>
      <w:proofErr w:type="gramEnd"/>
      <w:r w:rsidR="00214A33" w:rsidRPr="007C4B93">
        <w:rPr>
          <w:rFonts w:ascii="Book Antiqua" w:hAnsi="Book Antiqua" w:cs="Times New Roman"/>
          <w:sz w:val="24"/>
          <w:szCs w:val="24"/>
        </w:rPr>
        <w:t>(OH)</w:t>
      </w:r>
      <w:r w:rsidR="0080318B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softHyphen/>
      </w:r>
      <w:r w:rsidR="00214A33" w:rsidRPr="007C4B9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214A33" w:rsidRPr="007C4B93">
        <w:rPr>
          <w:rFonts w:ascii="Book Antiqua" w:hAnsi="Book Antiqua" w:cs="Times New Roman"/>
          <w:sz w:val="24"/>
          <w:szCs w:val="24"/>
        </w:rPr>
        <w:t xml:space="preserve">D </w:t>
      </w:r>
      <w:r w:rsidR="00003FD6" w:rsidRPr="007C4B93">
        <w:rPr>
          <w:rFonts w:ascii="Book Antiqua" w:hAnsi="Book Antiqua" w:cs="Times New Roman"/>
          <w:sz w:val="24"/>
          <w:szCs w:val="24"/>
        </w:rPr>
        <w:t>or vitamin D analogues</w:t>
      </w:r>
      <w:r w:rsidR="00214A33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FA3E07" w:rsidRPr="007C4B93">
        <w:rPr>
          <w:rFonts w:ascii="Book Antiqua" w:hAnsi="Book Antiqua" w:cs="Times New Roman"/>
          <w:sz w:val="24"/>
          <w:szCs w:val="24"/>
        </w:rPr>
        <w:t xml:space="preserve">induced </w:t>
      </w:r>
      <w:r w:rsidR="00003FD6" w:rsidRPr="007C4B93">
        <w:rPr>
          <w:rFonts w:ascii="Book Antiqua" w:hAnsi="Book Antiqua" w:cs="Times New Roman"/>
          <w:sz w:val="24"/>
          <w:szCs w:val="24"/>
        </w:rPr>
        <w:t xml:space="preserve">the expression of genes </w:t>
      </w:r>
      <w:r w:rsidR="00214A33" w:rsidRPr="007C4B93">
        <w:rPr>
          <w:rFonts w:ascii="Book Antiqua" w:hAnsi="Book Antiqua" w:cs="Times New Roman"/>
          <w:sz w:val="24"/>
          <w:szCs w:val="24"/>
        </w:rPr>
        <w:t>involved in</w:t>
      </w:r>
      <w:r w:rsidR="00003FD6" w:rsidRPr="007C4B93">
        <w:rPr>
          <w:rFonts w:ascii="Book Antiqua" w:hAnsi="Book Antiqua" w:cs="Times New Roman"/>
          <w:sz w:val="24"/>
          <w:szCs w:val="24"/>
        </w:rPr>
        <w:t xml:space="preserve"> cell </w:t>
      </w:r>
      <w:r w:rsidR="001B309D" w:rsidRPr="007C4B93">
        <w:rPr>
          <w:rFonts w:ascii="Book Antiqua" w:hAnsi="Book Antiqua" w:cs="Times New Roman"/>
          <w:sz w:val="24"/>
          <w:szCs w:val="24"/>
        </w:rPr>
        <w:t>differentiation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Tk5OTwvWWVhcj48UmVj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zU1MDUtMTM8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=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Tk5OTwvWWVhcj48UmVj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zU1MDUtMTM8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=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389A" w:rsidRPr="007C4B93">
        <w:rPr>
          <w:rFonts w:ascii="Book Antiqua" w:hAnsi="Book Antiqua" w:cs="Times New Roman"/>
          <w:sz w:val="24"/>
          <w:szCs w:val="24"/>
        </w:rPr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2" w:tooltip="Chen, 1999 #200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2</w:t>
        </w:r>
      </w:hyperlink>
      <w:r w:rsidR="004E3863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3" w:tooltip="Fernandez-Garcia, 2005 #201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3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214A33" w:rsidRPr="007C4B93">
        <w:rPr>
          <w:rFonts w:ascii="Book Antiqua" w:hAnsi="Book Antiqua" w:cs="Times New Roman"/>
          <w:sz w:val="24"/>
          <w:szCs w:val="24"/>
        </w:rPr>
        <w:t>.</w:t>
      </w:r>
      <w:r w:rsidR="00CF3C26" w:rsidRPr="007C4B93">
        <w:rPr>
          <w:rFonts w:ascii="Book Antiqua" w:hAnsi="Book Antiqua" w:cs="Times New Roman"/>
          <w:sz w:val="24"/>
          <w:szCs w:val="24"/>
        </w:rPr>
        <w:t xml:space="preserve"> In a</w:t>
      </w:r>
      <w:r w:rsidR="00CC474E" w:rsidRPr="007C4B93">
        <w:rPr>
          <w:rFonts w:ascii="Book Antiqua" w:hAnsi="Book Antiqua" w:cs="Times New Roman"/>
          <w:sz w:val="24"/>
          <w:szCs w:val="24"/>
        </w:rPr>
        <w:t>n in</w:t>
      </w:r>
      <w:r w:rsidR="00CF3C26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A3747E" w:rsidRPr="007C4B93">
        <w:rPr>
          <w:rFonts w:ascii="Book Antiqua" w:hAnsi="Book Antiqua" w:cs="Times New Roman"/>
          <w:sz w:val="24"/>
          <w:szCs w:val="24"/>
        </w:rPr>
        <w:t>viv</w:t>
      </w:r>
      <w:r w:rsidR="00CF3C26" w:rsidRPr="007C4B93">
        <w:rPr>
          <w:rFonts w:ascii="Book Antiqua" w:hAnsi="Book Antiqua" w:cs="Times New Roman"/>
          <w:sz w:val="24"/>
          <w:szCs w:val="24"/>
        </w:rPr>
        <w:t>o stud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CF3C26" w:rsidRPr="007C4B93">
        <w:rPr>
          <w:rFonts w:ascii="Book Antiqua" w:hAnsi="Book Antiqua" w:cs="Times New Roman"/>
          <w:sz w:val="24"/>
          <w:szCs w:val="24"/>
        </w:rPr>
        <w:t xml:space="preserve"> vitamin D treatment </w:t>
      </w:r>
      <w:r w:rsidR="00B650CA" w:rsidRPr="007C4B93">
        <w:rPr>
          <w:rFonts w:ascii="Book Antiqua" w:hAnsi="Book Antiqua" w:cs="Times New Roman"/>
          <w:sz w:val="24"/>
          <w:szCs w:val="24"/>
        </w:rPr>
        <w:t xml:space="preserve">in </w:t>
      </w:r>
      <w:proofErr w:type="spellStart"/>
      <w:r w:rsidR="00B650CA" w:rsidRPr="007C4B93">
        <w:rPr>
          <w:rFonts w:ascii="Book Antiqua" w:hAnsi="Book Antiqua" w:cs="Times New Roman"/>
          <w:sz w:val="24"/>
          <w:szCs w:val="24"/>
        </w:rPr>
        <w:t>Wistar</w:t>
      </w:r>
      <w:proofErr w:type="spellEnd"/>
      <w:r w:rsidR="00B650CA" w:rsidRPr="007C4B93">
        <w:rPr>
          <w:rFonts w:ascii="Book Antiqua" w:hAnsi="Book Antiqua" w:cs="Times New Roman"/>
          <w:sz w:val="24"/>
          <w:szCs w:val="24"/>
        </w:rPr>
        <w:t xml:space="preserve"> rats reduced </w:t>
      </w:r>
      <w:r w:rsidR="00CC474E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B650CA" w:rsidRPr="007C4B93">
        <w:rPr>
          <w:rFonts w:ascii="Book Antiqua" w:hAnsi="Book Antiqua" w:cs="Times New Roman"/>
          <w:sz w:val="24"/>
          <w:szCs w:val="24"/>
        </w:rPr>
        <w:t xml:space="preserve">apoptosis in colon </w:t>
      </w:r>
      <w:proofErr w:type="gramStart"/>
      <w:r w:rsidR="00B650CA" w:rsidRPr="007C4B93">
        <w:rPr>
          <w:rFonts w:ascii="Book Antiqua" w:hAnsi="Book Antiqua" w:cs="Times New Roman"/>
          <w:sz w:val="24"/>
          <w:szCs w:val="24"/>
        </w:rPr>
        <w:t>tumors</w:t>
      </w:r>
      <w:proofErr w:type="gramEnd"/>
      <w:r w:rsidR="00562427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c2VraTwvQXV0aG9yPjxZZWFyPjE5OTk8L1llYXI+PFJl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c2VraTwvQXV0aG9yPjxZZWFyPjE5OTk8L1llYXI+PFJl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</w:fldData>
        </w:fldChar>
      </w:r>
      <w:r w:rsidR="0000389A" w:rsidRPr="007C4B9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389A" w:rsidRPr="007C4B93">
        <w:rPr>
          <w:rFonts w:ascii="Book Antiqua" w:hAnsi="Book Antiqua" w:cs="Times New Roman"/>
          <w:sz w:val="24"/>
          <w:szCs w:val="24"/>
        </w:rPr>
      </w:r>
      <w:r w:rsidR="0000389A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562427" w:rsidRPr="007C4B93">
        <w:rPr>
          <w:rFonts w:ascii="Book Antiqua" w:hAnsi="Book Antiqua" w:cs="Times New Roman"/>
          <w:sz w:val="24"/>
          <w:szCs w:val="24"/>
        </w:rPr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separate"/>
      </w:r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4" w:tooltip="Iseki, 1999 #202" w:history="1">
        <w:r w:rsidR="0000389A" w:rsidRPr="007C4B9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4</w:t>
        </w:r>
      </w:hyperlink>
      <w:r w:rsidR="00AB70D8" w:rsidRPr="007C4B9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2427" w:rsidRPr="007C4B93">
        <w:rPr>
          <w:rFonts w:ascii="Book Antiqua" w:hAnsi="Book Antiqua" w:cs="Times New Roman"/>
          <w:sz w:val="24"/>
          <w:szCs w:val="24"/>
        </w:rPr>
        <w:fldChar w:fldCharType="end"/>
      </w:r>
      <w:r w:rsidR="00B650CA" w:rsidRPr="007C4B93">
        <w:rPr>
          <w:rFonts w:ascii="Book Antiqua" w:hAnsi="Book Antiqua" w:cs="Times New Roman"/>
          <w:sz w:val="24"/>
          <w:szCs w:val="24"/>
        </w:rPr>
        <w:t xml:space="preserve">. </w:t>
      </w:r>
    </w:p>
    <w:p w14:paraId="58F30B3D" w14:textId="686F5474" w:rsidR="005D3E45" w:rsidRPr="007C4B93" w:rsidRDefault="00F467E9" w:rsidP="0080318B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 xml:space="preserve">Our study </w:t>
      </w:r>
      <w:r w:rsidR="00CC474E" w:rsidRPr="007C4B93">
        <w:rPr>
          <w:rFonts w:ascii="Book Antiqua" w:hAnsi="Book Antiqua" w:cs="Times New Roman"/>
          <w:sz w:val="24"/>
          <w:szCs w:val="24"/>
        </w:rPr>
        <w:t>has</w:t>
      </w:r>
      <w:r w:rsidRPr="007C4B93">
        <w:rPr>
          <w:rFonts w:ascii="Book Antiqua" w:hAnsi="Book Antiqua" w:cs="Times New Roman"/>
          <w:sz w:val="24"/>
          <w:szCs w:val="24"/>
        </w:rPr>
        <w:t xml:space="preserve"> several strengths and limitation</w:t>
      </w:r>
      <w:r w:rsidR="004E79E9" w:rsidRPr="007C4B93">
        <w:rPr>
          <w:rFonts w:ascii="Book Antiqua" w:hAnsi="Book Antiqua" w:cs="Times New Roman"/>
          <w:sz w:val="24"/>
          <w:szCs w:val="24"/>
        </w:rPr>
        <w:t>s</w:t>
      </w:r>
      <w:r w:rsidRPr="007C4B93">
        <w:rPr>
          <w:rFonts w:ascii="Book Antiqua" w:hAnsi="Book Antiqua" w:cs="Times New Roman"/>
          <w:sz w:val="24"/>
          <w:szCs w:val="24"/>
        </w:rPr>
        <w:t xml:space="preserve">. </w:t>
      </w:r>
      <w:r w:rsidR="0011182E" w:rsidRPr="007C4B93">
        <w:rPr>
          <w:rFonts w:ascii="Book Antiqua" w:hAnsi="Book Antiqua" w:cs="Times New Roman"/>
          <w:sz w:val="24"/>
          <w:szCs w:val="24"/>
        </w:rPr>
        <w:t xml:space="preserve">We collected blood samples only during </w:t>
      </w:r>
      <w:r w:rsidR="00CC474E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11182E" w:rsidRPr="007C4B93">
        <w:rPr>
          <w:rFonts w:ascii="Book Antiqua" w:hAnsi="Book Antiqua" w:cs="Times New Roman"/>
          <w:sz w:val="24"/>
          <w:szCs w:val="24"/>
        </w:rPr>
        <w:t>winter season</w:t>
      </w:r>
      <w:r w:rsidR="00CC474E" w:rsidRPr="007C4B93">
        <w:rPr>
          <w:rFonts w:ascii="Book Antiqua" w:hAnsi="Book Antiqua" w:cs="Times New Roman"/>
          <w:sz w:val="24"/>
          <w:szCs w:val="24"/>
        </w:rPr>
        <w:t>;</w:t>
      </w:r>
      <w:r w:rsidR="0011182E" w:rsidRPr="007C4B93">
        <w:rPr>
          <w:rFonts w:ascii="Book Antiqua" w:hAnsi="Book Antiqua" w:cs="Times New Roman"/>
          <w:sz w:val="24"/>
          <w:szCs w:val="24"/>
        </w:rPr>
        <w:t xml:space="preserve"> therefor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1182E" w:rsidRPr="007C4B93">
        <w:rPr>
          <w:rFonts w:ascii="Book Antiqua" w:hAnsi="Book Antiqua" w:cs="Times New Roman"/>
          <w:sz w:val="24"/>
          <w:szCs w:val="24"/>
        </w:rPr>
        <w:t xml:space="preserve"> individual sea</w:t>
      </w:r>
      <w:r w:rsidR="008866FD" w:rsidRPr="007C4B93">
        <w:rPr>
          <w:rFonts w:ascii="Book Antiqua" w:hAnsi="Book Antiqua" w:cs="Times New Roman"/>
          <w:sz w:val="24"/>
          <w:szCs w:val="24"/>
        </w:rPr>
        <w:t>s</w:t>
      </w:r>
      <w:r w:rsidR="0011182E" w:rsidRPr="007C4B93">
        <w:rPr>
          <w:rFonts w:ascii="Book Antiqua" w:hAnsi="Book Antiqua" w:cs="Times New Roman"/>
          <w:sz w:val="24"/>
          <w:szCs w:val="24"/>
        </w:rPr>
        <w:t>onal variation</w:t>
      </w:r>
      <w:r w:rsidR="00CC474E" w:rsidRPr="007C4B93">
        <w:rPr>
          <w:rFonts w:ascii="Book Antiqua" w:hAnsi="Book Antiqua" w:cs="Times New Roman"/>
          <w:sz w:val="24"/>
          <w:szCs w:val="24"/>
        </w:rPr>
        <w:t>s</w:t>
      </w:r>
      <w:r w:rsidR="0011182E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CC474E" w:rsidRPr="007C4B93">
        <w:rPr>
          <w:rFonts w:ascii="Book Antiqua" w:hAnsi="Book Antiqua" w:cs="Times New Roman"/>
          <w:sz w:val="24"/>
          <w:szCs w:val="24"/>
        </w:rPr>
        <w:t xml:space="preserve">should </w:t>
      </w:r>
      <w:r w:rsidR="0011182E" w:rsidRPr="007C4B93">
        <w:rPr>
          <w:rFonts w:ascii="Book Antiqua" w:hAnsi="Book Antiqua" w:cs="Times New Roman"/>
          <w:sz w:val="24"/>
          <w:szCs w:val="24"/>
        </w:rPr>
        <w:t xml:space="preserve">not contribute to our findings. We performed a </w:t>
      </w:r>
      <w:r w:rsidR="00470FB5" w:rsidRPr="007C4B93">
        <w:rPr>
          <w:rFonts w:ascii="Book Antiqua" w:hAnsi="Book Antiqua" w:cs="Times New Roman"/>
          <w:sz w:val="24"/>
          <w:szCs w:val="24"/>
        </w:rPr>
        <w:t>compressive</w:t>
      </w:r>
      <w:r w:rsidR="00530A75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11182E" w:rsidRPr="007C4B93">
        <w:rPr>
          <w:rFonts w:ascii="Book Antiqua" w:hAnsi="Book Antiqua" w:cs="Times New Roman"/>
          <w:sz w:val="24"/>
          <w:szCs w:val="24"/>
        </w:rPr>
        <w:t>meta-an</w:t>
      </w:r>
      <w:r w:rsidR="00470FB5" w:rsidRPr="007C4B93">
        <w:rPr>
          <w:rFonts w:ascii="Book Antiqua" w:hAnsi="Book Antiqua" w:cs="Times New Roman"/>
          <w:sz w:val="24"/>
          <w:szCs w:val="24"/>
        </w:rPr>
        <w:t>alysis</w:t>
      </w:r>
      <w:r w:rsidR="0011182E" w:rsidRPr="007C4B93">
        <w:rPr>
          <w:rFonts w:ascii="Book Antiqua" w:hAnsi="Book Antiqua" w:cs="Times New Roman"/>
          <w:sz w:val="24"/>
          <w:szCs w:val="24"/>
        </w:rPr>
        <w:t xml:space="preserve"> to combine existing evidence and found a</w:t>
      </w:r>
      <w:r w:rsidR="008D50CB" w:rsidRPr="007C4B93">
        <w:rPr>
          <w:rFonts w:ascii="Book Antiqua" w:hAnsi="Book Antiqua" w:cs="Times New Roman"/>
          <w:sz w:val="24"/>
          <w:szCs w:val="24"/>
        </w:rPr>
        <w:t>n</w:t>
      </w:r>
      <w:r w:rsidR="0011182E" w:rsidRPr="007C4B93">
        <w:rPr>
          <w:rFonts w:ascii="Book Antiqua" w:hAnsi="Book Antiqua" w:cs="Times New Roman"/>
          <w:sz w:val="24"/>
          <w:szCs w:val="24"/>
        </w:rPr>
        <w:t xml:space="preserve"> inverse association</w:t>
      </w:r>
      <w:r w:rsidR="00F71CE2" w:rsidRPr="007C4B93">
        <w:rPr>
          <w:rFonts w:ascii="Book Antiqua" w:hAnsi="Book Antiqua" w:cs="Times New Roman"/>
          <w:sz w:val="24"/>
          <w:szCs w:val="24"/>
        </w:rPr>
        <w:t xml:space="preserve"> between 25(OH</w:t>
      </w:r>
      <w:proofErr w:type="gramStart"/>
      <w:r w:rsidR="00F71CE2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F71CE2" w:rsidRPr="007C4B93">
        <w:rPr>
          <w:rFonts w:ascii="Book Antiqua" w:hAnsi="Book Antiqua" w:cs="Times New Roman"/>
          <w:sz w:val="24"/>
          <w:szCs w:val="24"/>
        </w:rPr>
        <w:t xml:space="preserve"> levels and colorectal adenoma</w:t>
      </w:r>
      <w:r w:rsidR="00530A75" w:rsidRPr="007C4B93">
        <w:rPr>
          <w:rFonts w:ascii="Book Antiqua" w:hAnsi="Book Antiqua" w:cs="Times New Roman"/>
          <w:sz w:val="24"/>
          <w:szCs w:val="24"/>
        </w:rPr>
        <w:t>.</w:t>
      </w:r>
      <w:r w:rsidR="009D6FD4" w:rsidRPr="007C4B93">
        <w:rPr>
          <w:rFonts w:ascii="Book Antiqua" w:hAnsi="Book Antiqua" w:cs="Times New Roman"/>
          <w:sz w:val="24"/>
          <w:szCs w:val="24"/>
        </w:rPr>
        <w:t xml:space="preserve"> The limitations of our</w:t>
      </w:r>
      <w:r w:rsidR="008C025B" w:rsidRPr="007C4B93">
        <w:rPr>
          <w:rFonts w:ascii="Book Antiqua" w:hAnsi="Book Antiqua" w:cs="Times New Roman"/>
          <w:sz w:val="24"/>
          <w:szCs w:val="24"/>
        </w:rPr>
        <w:t xml:space="preserve"> case-control</w:t>
      </w:r>
      <w:r w:rsidR="009D6FD4" w:rsidRPr="007C4B93">
        <w:rPr>
          <w:rFonts w:ascii="Book Antiqua" w:hAnsi="Book Antiqua" w:cs="Times New Roman"/>
          <w:sz w:val="24"/>
          <w:szCs w:val="24"/>
        </w:rPr>
        <w:t xml:space="preserve"> study include </w:t>
      </w:r>
      <w:r w:rsidR="00FA3E07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9D6FD4" w:rsidRPr="007C4B93">
        <w:rPr>
          <w:rFonts w:ascii="Book Antiqua" w:hAnsi="Book Antiqua" w:cs="Times New Roman"/>
          <w:sz w:val="24"/>
          <w:szCs w:val="24"/>
        </w:rPr>
        <w:t>small sample siz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9D6FD4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FA3E07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9D6FD4" w:rsidRPr="007C4B93">
        <w:rPr>
          <w:rFonts w:ascii="Book Antiqua" w:hAnsi="Book Antiqua" w:cs="Times New Roman"/>
          <w:sz w:val="24"/>
          <w:szCs w:val="24"/>
        </w:rPr>
        <w:t>single measurement of 25(OH</w:t>
      </w:r>
      <w:proofErr w:type="gramStart"/>
      <w:r w:rsidR="009D6FD4"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CC474E" w:rsidRPr="007C4B93">
        <w:rPr>
          <w:rFonts w:ascii="Book Antiqua" w:hAnsi="Book Antiqua" w:cs="Times New Roman"/>
          <w:sz w:val="24"/>
          <w:szCs w:val="24"/>
        </w:rPr>
        <w:t xml:space="preserve"> level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CA363B" w:rsidRPr="007C4B93">
        <w:rPr>
          <w:rFonts w:ascii="Book Antiqua" w:hAnsi="Book Antiqua" w:cs="Times New Roman"/>
          <w:sz w:val="24"/>
          <w:szCs w:val="24"/>
        </w:rPr>
        <w:t xml:space="preserve"> and</w:t>
      </w:r>
      <w:r w:rsidR="009D6FD4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C5091B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437EE5" w:rsidRPr="007C4B93">
        <w:rPr>
          <w:rFonts w:ascii="Book Antiqua" w:hAnsi="Book Antiqua" w:cs="Times New Roman"/>
          <w:sz w:val="24"/>
          <w:szCs w:val="24"/>
        </w:rPr>
        <w:t xml:space="preserve">possibility </w:t>
      </w:r>
      <w:r w:rsidR="00C5091B" w:rsidRPr="007C4B93">
        <w:rPr>
          <w:rFonts w:ascii="Book Antiqua" w:hAnsi="Book Antiqua" w:cs="Times New Roman"/>
          <w:sz w:val="24"/>
          <w:szCs w:val="24"/>
        </w:rPr>
        <w:t xml:space="preserve">of </w:t>
      </w:r>
      <w:r w:rsidR="00437EE5" w:rsidRPr="007C4B93">
        <w:rPr>
          <w:rFonts w:ascii="Book Antiqua" w:hAnsi="Book Antiqua" w:cs="Times New Roman"/>
          <w:sz w:val="24"/>
          <w:szCs w:val="24"/>
        </w:rPr>
        <w:t>the presence of</w:t>
      </w:r>
      <w:r w:rsidR="00C5091B" w:rsidRPr="007C4B93">
        <w:rPr>
          <w:rFonts w:ascii="Book Antiqua" w:hAnsi="Book Antiqua" w:cs="Times New Roman"/>
          <w:sz w:val="24"/>
          <w:szCs w:val="24"/>
        </w:rPr>
        <w:t xml:space="preserve"> residual confounding factors</w:t>
      </w:r>
      <w:r w:rsidR="00952BD0" w:rsidRPr="007C4B93">
        <w:rPr>
          <w:rFonts w:ascii="Book Antiqua" w:hAnsi="Book Antiqua" w:cs="Times New Roman"/>
          <w:sz w:val="24"/>
          <w:szCs w:val="24"/>
        </w:rPr>
        <w:t>.</w:t>
      </w:r>
      <w:r w:rsidR="00C5091B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1543C4" w:rsidRPr="007C4B93">
        <w:rPr>
          <w:rFonts w:ascii="Book Antiqua" w:hAnsi="Book Antiqua" w:cs="Times New Roman"/>
          <w:sz w:val="24"/>
          <w:szCs w:val="24"/>
        </w:rPr>
        <w:t>Also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543C4" w:rsidRPr="007C4B93">
        <w:rPr>
          <w:rFonts w:ascii="Book Antiqua" w:hAnsi="Book Antiqua" w:cs="Times New Roman"/>
          <w:sz w:val="24"/>
          <w:szCs w:val="24"/>
        </w:rPr>
        <w:t xml:space="preserve"> because our study participants provide blood samples after colonoscop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543C4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5D3E45" w:rsidRPr="007C4B93">
        <w:rPr>
          <w:rFonts w:ascii="Book Antiqua" w:hAnsi="Book Antiqua" w:cs="Times New Roman"/>
          <w:sz w:val="24"/>
          <w:szCs w:val="24"/>
        </w:rPr>
        <w:t xml:space="preserve">vitamin D levels could have been changed </w:t>
      </w:r>
      <w:r w:rsidR="005D3E45" w:rsidRPr="007C4B93">
        <w:rPr>
          <w:rFonts w:ascii="Book Antiqua" w:hAnsi="Book Antiqua" w:cs="Times New Roman"/>
          <w:sz w:val="24"/>
          <w:szCs w:val="24"/>
        </w:rPr>
        <w:lastRenderedPageBreak/>
        <w:t xml:space="preserve">if participants altered their lifestyle such as outdoor activities and dairy food intake. </w:t>
      </w:r>
      <w:r w:rsidR="001543C4" w:rsidRPr="007C4B93">
        <w:rPr>
          <w:rFonts w:ascii="Book Antiqua" w:hAnsi="Book Antiqua" w:cs="Times New Roman"/>
          <w:sz w:val="24"/>
          <w:szCs w:val="24"/>
        </w:rPr>
        <w:t>Especiall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543C4" w:rsidRPr="007C4B93">
        <w:rPr>
          <w:rFonts w:ascii="Book Antiqua" w:hAnsi="Book Antiqua" w:cs="Times New Roman"/>
          <w:sz w:val="24"/>
          <w:szCs w:val="24"/>
        </w:rPr>
        <w:t xml:space="preserve"> if vitamin D levels in participants with adenoma increased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1543C4" w:rsidRPr="007C4B93">
        <w:rPr>
          <w:rFonts w:ascii="Book Antiqua" w:hAnsi="Book Antiqua" w:cs="Times New Roman"/>
          <w:sz w:val="24"/>
          <w:szCs w:val="24"/>
        </w:rPr>
        <w:t xml:space="preserve"> the association would have been attenuated toward no association. </w:t>
      </w:r>
      <w:r w:rsidR="00CA1F13" w:rsidRPr="007C4B93">
        <w:rPr>
          <w:rFonts w:ascii="Book Antiqua" w:hAnsi="Book Antiqua" w:cs="Times New Roman"/>
          <w:sz w:val="24"/>
          <w:szCs w:val="24"/>
        </w:rPr>
        <w:t>Howev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CA1F13" w:rsidRPr="007C4B93">
        <w:rPr>
          <w:rFonts w:ascii="Book Antiqua" w:hAnsi="Book Antiqua" w:cs="Times New Roman"/>
          <w:sz w:val="24"/>
          <w:szCs w:val="24"/>
        </w:rPr>
        <w:t xml:space="preserve"> an inverse association </w:t>
      </w:r>
      <w:r w:rsidR="00EC2EE1" w:rsidRPr="007C4B93">
        <w:rPr>
          <w:rFonts w:ascii="Book Antiqua" w:hAnsi="Book Antiqua" w:cs="Times New Roman"/>
          <w:sz w:val="24"/>
          <w:szCs w:val="24"/>
        </w:rPr>
        <w:t xml:space="preserve">observed </w:t>
      </w:r>
      <w:r w:rsidR="00CA1F13" w:rsidRPr="007C4B93">
        <w:rPr>
          <w:rFonts w:ascii="Book Antiqua" w:hAnsi="Book Antiqua" w:cs="Times New Roman"/>
          <w:sz w:val="24"/>
          <w:szCs w:val="24"/>
        </w:rPr>
        <w:t xml:space="preserve">in a meta-analysis may suggest that an inverse association </w:t>
      </w:r>
      <w:r w:rsidR="00FE2F98" w:rsidRPr="007C4B93">
        <w:rPr>
          <w:rFonts w:ascii="Book Antiqua" w:hAnsi="Book Antiqua" w:cs="Times New Roman"/>
          <w:sz w:val="24"/>
          <w:szCs w:val="24"/>
        </w:rPr>
        <w:t xml:space="preserve">in women </w:t>
      </w:r>
      <w:r w:rsidR="002E0245" w:rsidRPr="007C4B93">
        <w:rPr>
          <w:rFonts w:ascii="Book Antiqua" w:hAnsi="Book Antiqua" w:cs="Times New Roman"/>
          <w:sz w:val="24"/>
          <w:szCs w:val="24"/>
        </w:rPr>
        <w:t xml:space="preserve">in our case-control study </w:t>
      </w:r>
      <w:r w:rsidR="00CA1F13" w:rsidRPr="007C4B93">
        <w:rPr>
          <w:rFonts w:ascii="Book Antiqua" w:hAnsi="Book Antiqua" w:cs="Times New Roman"/>
          <w:sz w:val="24"/>
          <w:szCs w:val="24"/>
        </w:rPr>
        <w:t xml:space="preserve">may not be </w:t>
      </w:r>
      <w:r w:rsidR="00FE2F98" w:rsidRPr="007C4B93">
        <w:rPr>
          <w:rFonts w:ascii="Book Antiqua" w:hAnsi="Book Antiqua" w:cs="Times New Roman"/>
          <w:sz w:val="24"/>
          <w:szCs w:val="24"/>
        </w:rPr>
        <w:t xml:space="preserve">a </w:t>
      </w:r>
      <w:r w:rsidR="00CA1F13" w:rsidRPr="007C4B93">
        <w:rPr>
          <w:rFonts w:ascii="Book Antiqua" w:hAnsi="Book Antiqua" w:cs="Times New Roman"/>
          <w:sz w:val="24"/>
          <w:szCs w:val="24"/>
        </w:rPr>
        <w:t xml:space="preserve">seriously </w:t>
      </w:r>
      <w:r w:rsidR="00FE2F98" w:rsidRPr="007C4B93">
        <w:rPr>
          <w:rFonts w:ascii="Book Antiqua" w:hAnsi="Book Antiqua" w:cs="Times New Roman"/>
          <w:sz w:val="24"/>
          <w:szCs w:val="24"/>
        </w:rPr>
        <w:t>biased result</w:t>
      </w:r>
      <w:r w:rsidR="00CA1F13" w:rsidRPr="007C4B93">
        <w:rPr>
          <w:rFonts w:ascii="Book Antiqua" w:hAnsi="Book Antiqua" w:cs="Times New Roman"/>
          <w:sz w:val="24"/>
          <w:szCs w:val="24"/>
        </w:rPr>
        <w:t xml:space="preserve">. We cannot rule out the possibility that no association in men could be partly due to the </w:t>
      </w:r>
      <w:r w:rsidR="00386401" w:rsidRPr="007C4B93">
        <w:rPr>
          <w:rFonts w:ascii="Book Antiqua" w:hAnsi="Book Antiqua" w:cs="Times New Roman"/>
          <w:sz w:val="24"/>
          <w:szCs w:val="24"/>
        </w:rPr>
        <w:t xml:space="preserve">limitations of </w:t>
      </w:r>
      <w:r w:rsidR="00CA1F13" w:rsidRPr="007C4B93">
        <w:rPr>
          <w:rFonts w:ascii="Book Antiqua" w:hAnsi="Book Antiqua" w:cs="Times New Roman"/>
          <w:sz w:val="24"/>
          <w:szCs w:val="24"/>
        </w:rPr>
        <w:t xml:space="preserve">retrospective nature in our study. </w:t>
      </w:r>
    </w:p>
    <w:p w14:paraId="6D5F0832" w14:textId="4F8204AA" w:rsidR="00CD08AA" w:rsidRPr="007C4B93" w:rsidRDefault="00AB5958" w:rsidP="0080318B">
      <w:pPr>
        <w:widowControl/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eastAsia="宋体" w:hAnsi="Book Antiqua" w:cs="Times New Roman" w:hint="eastAsia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sz w:val="24"/>
          <w:szCs w:val="24"/>
        </w:rPr>
        <w:t>In summar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the results from </w:t>
      </w:r>
      <w:r w:rsidR="009D6FD4" w:rsidRPr="007C4B93">
        <w:rPr>
          <w:rFonts w:ascii="Book Antiqua" w:hAnsi="Book Antiqua" w:cs="Times New Roman"/>
          <w:sz w:val="24"/>
          <w:szCs w:val="24"/>
        </w:rPr>
        <w:t>our case-control study and meta-analysis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9D6FD4" w:rsidRPr="007C4B93">
        <w:rPr>
          <w:rFonts w:ascii="Book Antiqua" w:hAnsi="Book Antiqua" w:cs="Times New Roman"/>
          <w:sz w:val="24"/>
          <w:szCs w:val="24"/>
        </w:rPr>
        <w:t>showed that circulating</w:t>
      </w:r>
      <w:r w:rsidRPr="007C4B93">
        <w:rPr>
          <w:rFonts w:ascii="Book Antiqua" w:hAnsi="Book Antiqua" w:cs="Times New Roman"/>
          <w:sz w:val="24"/>
          <w:szCs w:val="24"/>
        </w:rPr>
        <w:t xml:space="preserve"> 25(OH)D levels </w:t>
      </w:r>
      <w:r w:rsidR="00CC474E" w:rsidRPr="007C4B93">
        <w:rPr>
          <w:rFonts w:ascii="Book Antiqua" w:hAnsi="Book Antiqua" w:cs="Times New Roman"/>
          <w:sz w:val="24"/>
          <w:szCs w:val="24"/>
        </w:rPr>
        <w:t>a</w:t>
      </w:r>
      <w:r w:rsidR="009D6FD4" w:rsidRPr="007C4B93">
        <w:rPr>
          <w:rFonts w:ascii="Book Antiqua" w:hAnsi="Book Antiqua" w:cs="Times New Roman"/>
          <w:sz w:val="24"/>
          <w:szCs w:val="24"/>
        </w:rPr>
        <w:t>re</w:t>
      </w:r>
      <w:r w:rsidRPr="007C4B93">
        <w:rPr>
          <w:rFonts w:ascii="Book Antiqua" w:hAnsi="Book Antiqua" w:cs="Times New Roman"/>
          <w:sz w:val="24"/>
          <w:szCs w:val="24"/>
        </w:rPr>
        <w:t xml:space="preserve"> inversely associated with </w:t>
      </w:r>
      <w:r w:rsidR="00FA3E07" w:rsidRPr="007C4B93">
        <w:rPr>
          <w:rFonts w:ascii="Book Antiqua" w:hAnsi="Book Antiqua" w:cs="Times New Roman"/>
          <w:sz w:val="24"/>
          <w:szCs w:val="24"/>
        </w:rPr>
        <w:t xml:space="preserve">the </w:t>
      </w:r>
      <w:r w:rsidR="009D6FD4" w:rsidRPr="007C4B93">
        <w:rPr>
          <w:rFonts w:ascii="Book Antiqua" w:hAnsi="Book Antiqua" w:cs="Times New Roman"/>
          <w:sz w:val="24"/>
          <w:szCs w:val="24"/>
        </w:rPr>
        <w:t>prevalence of</w:t>
      </w:r>
      <w:r w:rsidRPr="007C4B93">
        <w:rPr>
          <w:rFonts w:ascii="Book Antiqua" w:hAnsi="Book Antiqua" w:cs="Times New Roman"/>
          <w:sz w:val="24"/>
          <w:szCs w:val="24"/>
        </w:rPr>
        <w:t xml:space="preserve"> colorectal adenoma</w:t>
      </w:r>
      <w:r w:rsidR="009459F2" w:rsidRPr="007C4B93">
        <w:rPr>
          <w:rFonts w:ascii="Book Antiqua" w:hAnsi="Book Antiqua" w:cs="Times New Roman"/>
          <w:sz w:val="24"/>
          <w:szCs w:val="24"/>
        </w:rPr>
        <w:t xml:space="preserve"> in both Western</w:t>
      </w:r>
      <w:r w:rsidR="00C07327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9459F2" w:rsidRPr="007C4B93">
        <w:rPr>
          <w:rFonts w:ascii="Book Antiqua" w:hAnsi="Book Antiqua" w:cs="Times New Roman"/>
          <w:sz w:val="24"/>
          <w:szCs w:val="24"/>
        </w:rPr>
        <w:t xml:space="preserve">and </w:t>
      </w:r>
      <w:r w:rsidR="00C07327" w:rsidRPr="007C4B93">
        <w:rPr>
          <w:rFonts w:ascii="Book Antiqua" w:hAnsi="Book Antiqua" w:cs="Times New Roman"/>
          <w:sz w:val="24"/>
          <w:szCs w:val="24"/>
        </w:rPr>
        <w:t xml:space="preserve">Asian populations. </w:t>
      </w:r>
    </w:p>
    <w:p w14:paraId="7DD0C7F6" w14:textId="77777777" w:rsidR="0080318B" w:rsidRPr="007C4B93" w:rsidRDefault="0080318B" w:rsidP="0080318B">
      <w:pPr>
        <w:widowControl/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eastAsia="宋体" w:hAnsi="Book Antiqua" w:cs="Times New Roman" w:hint="eastAsia"/>
          <w:sz w:val="24"/>
          <w:szCs w:val="24"/>
          <w:lang w:eastAsia="zh-CN"/>
        </w:rPr>
      </w:pPr>
    </w:p>
    <w:p w14:paraId="71CA4B2A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bookmarkStart w:id="49" w:name="OLE_LINK13"/>
      <w:bookmarkStart w:id="50" w:name="OLE_LINK323"/>
      <w:bookmarkStart w:id="51" w:name="OLE_LINK349"/>
      <w:bookmarkStart w:id="52" w:name="OLE_LINK377"/>
      <w:bookmarkStart w:id="53" w:name="OLE_LINK386"/>
      <w:bookmarkStart w:id="54" w:name="OLE_LINK400"/>
      <w:bookmarkStart w:id="55" w:name="OLE_LINK416"/>
      <w:bookmarkStart w:id="56" w:name="OLE_LINK512"/>
      <w:r w:rsidRPr="007C4B93">
        <w:rPr>
          <w:rFonts w:ascii="Book Antiqua" w:hAnsi="Book Antiqua"/>
          <w:b/>
          <w:sz w:val="24"/>
          <w:szCs w:val="24"/>
        </w:rPr>
        <w:t>COMMENTS</w:t>
      </w:r>
    </w:p>
    <w:p w14:paraId="78B284C3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7C4B93">
        <w:rPr>
          <w:rFonts w:ascii="Book Antiqua" w:hAnsi="Book Antiqua"/>
          <w:b/>
          <w:i/>
          <w:sz w:val="24"/>
          <w:szCs w:val="24"/>
        </w:rPr>
        <w:t>Background</w:t>
      </w:r>
    </w:p>
    <w:p w14:paraId="739C2C71" w14:textId="51904827" w:rsidR="00FD5198" w:rsidRPr="007C4B93" w:rsidRDefault="00643E76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Low sunlight exposure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artly due to sedentary lifestyles and lack of outdoor activitie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has been suggested to contribute to colorectal cancer development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 the role of vitamin D in colorectal cancer prevention has drawn increasing attention.</w:t>
      </w:r>
    </w:p>
    <w:p w14:paraId="4961D1C7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7C4B93">
        <w:rPr>
          <w:rFonts w:ascii="Book Antiqua" w:hAnsi="Book Antiqua"/>
          <w:b/>
          <w:i/>
          <w:sz w:val="24"/>
          <w:szCs w:val="24"/>
        </w:rPr>
        <w:t>Research frontiers</w:t>
      </w:r>
    </w:p>
    <w:p w14:paraId="48B99A55" w14:textId="66D679DA" w:rsidR="00FD5198" w:rsidRPr="007C4B93" w:rsidRDefault="00E32F91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 xml:space="preserve">We conducted a case-control study in an adult Korean population and calculated a summary estimate through a meta-analysis to examine the association between circulating 25-hydroxyvitamin D </w:t>
      </w:r>
      <w:r w:rsidR="0080318B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[</w:t>
      </w:r>
      <w:r w:rsidRPr="007C4B93">
        <w:rPr>
          <w:rFonts w:ascii="Book Antiqua" w:hAnsi="Book Antiqua" w:cs="Times New Roman"/>
          <w:sz w:val="24"/>
          <w:szCs w:val="24"/>
        </w:rPr>
        <w:t>25(OH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80318B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]</w:t>
      </w:r>
      <w:r w:rsidRPr="007C4B93">
        <w:rPr>
          <w:rFonts w:ascii="Book Antiqua" w:hAnsi="Book Antiqua" w:cs="Times New Roman"/>
          <w:sz w:val="24"/>
          <w:szCs w:val="24"/>
        </w:rPr>
        <w:t xml:space="preserve"> levels and colorectal adenoma.</w:t>
      </w:r>
    </w:p>
    <w:p w14:paraId="13627CF5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7C4B93">
        <w:rPr>
          <w:rFonts w:ascii="Book Antiqua" w:hAnsi="Book Antiqua"/>
          <w:b/>
          <w:i/>
          <w:sz w:val="24"/>
          <w:szCs w:val="24"/>
        </w:rPr>
        <w:t>Innovations and breakthroughs</w:t>
      </w:r>
    </w:p>
    <w:p w14:paraId="4C1FB35A" w14:textId="1D147F28" w:rsidR="00E32F91" w:rsidRPr="007C4B93" w:rsidRDefault="00E95FB4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This</w:t>
      </w:r>
      <w:r w:rsidR="00E32F91" w:rsidRPr="007C4B93">
        <w:rPr>
          <w:rFonts w:ascii="Book Antiqua" w:hAnsi="Book Antiqua" w:cs="Times New Roman"/>
          <w:sz w:val="24"/>
          <w:szCs w:val="24"/>
        </w:rPr>
        <w:t xml:space="preserve"> study suggest an inverse association between circulating </w:t>
      </w:r>
      <w:bookmarkStart w:id="57" w:name="OLE_LINK700"/>
      <w:bookmarkStart w:id="58" w:name="OLE_LINK701"/>
      <w:r w:rsidR="00E32F91" w:rsidRPr="007C4B93">
        <w:rPr>
          <w:rFonts w:ascii="Book Antiqua" w:hAnsi="Book Antiqua" w:cs="Times New Roman"/>
          <w:sz w:val="24"/>
          <w:szCs w:val="24"/>
        </w:rPr>
        <w:t>25(OH</w:t>
      </w:r>
      <w:proofErr w:type="gramStart"/>
      <w:r w:rsidR="00E32F91" w:rsidRPr="007C4B93">
        <w:rPr>
          <w:rFonts w:ascii="Book Antiqua" w:hAnsi="Book Antiqua" w:cs="Times New Roman"/>
          <w:sz w:val="24"/>
          <w:szCs w:val="24"/>
        </w:rPr>
        <w:t>)D</w:t>
      </w:r>
      <w:bookmarkEnd w:id="57"/>
      <w:bookmarkEnd w:id="58"/>
      <w:proofErr w:type="gramEnd"/>
      <w:r w:rsidR="00E32F91" w:rsidRPr="007C4B93">
        <w:rPr>
          <w:rFonts w:ascii="Book Antiqua" w:hAnsi="Book Antiqua" w:cs="Times New Roman"/>
          <w:sz w:val="24"/>
          <w:szCs w:val="24"/>
        </w:rPr>
        <w:t xml:space="preserve"> levels and colorectal adenoma in both Western and Asian populations </w:t>
      </w:r>
    </w:p>
    <w:p w14:paraId="453ACC82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7C4B93">
        <w:rPr>
          <w:rFonts w:ascii="Book Antiqua" w:hAnsi="Book Antiqua"/>
          <w:b/>
          <w:i/>
          <w:sz w:val="24"/>
          <w:szCs w:val="24"/>
        </w:rPr>
        <w:t>Applications</w:t>
      </w:r>
    </w:p>
    <w:p w14:paraId="7BC4775B" w14:textId="12B8F612" w:rsidR="00FD5198" w:rsidRPr="007C4B93" w:rsidRDefault="00E95FB4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proofErr w:type="gramStart"/>
      <w:r w:rsidRPr="007C4B93">
        <w:rPr>
          <w:rFonts w:ascii="Book Antiqua" w:hAnsi="Book Antiqua"/>
          <w:sz w:val="24"/>
          <w:szCs w:val="24"/>
        </w:rPr>
        <w:t>This study suggest</w:t>
      </w:r>
      <w:proofErr w:type="gramEnd"/>
      <w:r w:rsidRPr="007C4B93">
        <w:rPr>
          <w:rFonts w:ascii="Book Antiqua" w:hAnsi="Book Antiqua"/>
          <w:sz w:val="24"/>
          <w:szCs w:val="24"/>
        </w:rPr>
        <w:t xml:space="preserve"> that vitamin D may exhibit a protective effect against early stage of colorectal cancer.</w:t>
      </w:r>
    </w:p>
    <w:p w14:paraId="3B23DFFC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7C4B93">
        <w:rPr>
          <w:rFonts w:ascii="Book Antiqua" w:hAnsi="Book Antiqua"/>
          <w:b/>
          <w:i/>
          <w:sz w:val="24"/>
          <w:szCs w:val="24"/>
        </w:rPr>
        <w:t>Terminology</w:t>
      </w:r>
    </w:p>
    <w:p w14:paraId="6A549F2F" w14:textId="0D577EBC" w:rsidR="00FD5198" w:rsidRPr="007C4B93" w:rsidRDefault="0080318B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25(OH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="00335CCE" w:rsidRPr="007C4B93">
        <w:rPr>
          <w:rFonts w:ascii="Book Antiqua" w:hAnsi="Book Antiqua"/>
          <w:sz w:val="24"/>
          <w:szCs w:val="24"/>
        </w:rPr>
        <w:t xml:space="preserve"> is </w:t>
      </w:r>
      <w:proofErr w:type="spellStart"/>
      <w:r w:rsidR="00335CCE" w:rsidRPr="007C4B93">
        <w:rPr>
          <w:rFonts w:ascii="Book Antiqua" w:hAnsi="Book Antiqua"/>
          <w:sz w:val="24"/>
          <w:szCs w:val="24"/>
        </w:rPr>
        <w:t>hydroxylated</w:t>
      </w:r>
      <w:proofErr w:type="spellEnd"/>
      <w:r w:rsidR="00335CCE" w:rsidRPr="007C4B93">
        <w:rPr>
          <w:rFonts w:ascii="Book Antiqua" w:hAnsi="Book Antiqua"/>
          <w:sz w:val="24"/>
          <w:szCs w:val="24"/>
        </w:rPr>
        <w:t xml:space="preserve"> in the kidney to form </w:t>
      </w:r>
      <w:r w:rsidR="00F6788B" w:rsidRPr="007C4B93">
        <w:rPr>
          <w:rFonts w:ascii="Book Antiqua" w:hAnsi="Book Antiqua"/>
          <w:sz w:val="24"/>
          <w:szCs w:val="24"/>
        </w:rPr>
        <w:t>1</w:t>
      </w:r>
      <w:r w:rsidR="004E3863" w:rsidRPr="007C4B93">
        <w:rPr>
          <w:rFonts w:ascii="Book Antiqua" w:hAnsi="Book Antiqua"/>
          <w:sz w:val="24"/>
          <w:szCs w:val="24"/>
        </w:rPr>
        <w:t>,</w:t>
      </w:r>
      <w:r w:rsidR="00F6788B" w:rsidRPr="007C4B93">
        <w:rPr>
          <w:rFonts w:ascii="Book Antiqua" w:hAnsi="Book Antiqua"/>
          <w:sz w:val="24"/>
          <w:szCs w:val="24"/>
        </w:rPr>
        <w:t>25-dihydroxyvitamin D</w:t>
      </w:r>
      <w:r w:rsidR="00335CCE" w:rsidRPr="007C4B93">
        <w:rPr>
          <w:rFonts w:ascii="Book Antiqua" w:hAnsi="Book Antiqua"/>
          <w:sz w:val="24"/>
          <w:szCs w:val="24"/>
        </w:rPr>
        <w:t xml:space="preserve">. </w:t>
      </w:r>
      <w:r w:rsidR="00A47DCE" w:rsidRPr="007C4B93">
        <w:rPr>
          <w:rFonts w:ascii="Book Antiqua" w:hAnsi="Book Antiqua"/>
          <w:sz w:val="24"/>
          <w:szCs w:val="24"/>
        </w:rPr>
        <w:t>1</w:t>
      </w:r>
      <w:r w:rsidR="004E3863" w:rsidRPr="007C4B93">
        <w:rPr>
          <w:rFonts w:ascii="Book Antiqua" w:hAnsi="Book Antiqua"/>
          <w:sz w:val="24"/>
          <w:szCs w:val="24"/>
        </w:rPr>
        <w:t>,</w:t>
      </w:r>
      <w:r w:rsidR="00A47DCE" w:rsidRPr="007C4B93">
        <w:rPr>
          <w:rFonts w:ascii="Book Antiqua" w:hAnsi="Book Antiqua"/>
          <w:sz w:val="24"/>
          <w:szCs w:val="24"/>
        </w:rPr>
        <w:t>25(OH)</w:t>
      </w:r>
      <w:r w:rsidR="00A47DCE" w:rsidRPr="007C4B93">
        <w:rPr>
          <w:rFonts w:ascii="Book Antiqua" w:hAnsi="Book Antiqua"/>
          <w:sz w:val="24"/>
          <w:szCs w:val="24"/>
          <w:vertAlign w:val="subscript"/>
        </w:rPr>
        <w:t>2</w:t>
      </w:r>
      <w:r w:rsidR="00A47DCE" w:rsidRPr="007C4B93">
        <w:rPr>
          <w:rFonts w:ascii="Book Antiqua" w:hAnsi="Book Antiqua"/>
          <w:sz w:val="24"/>
          <w:szCs w:val="24"/>
        </w:rPr>
        <w:t>D</w:t>
      </w:r>
      <w:r w:rsidR="004E3863" w:rsidRPr="007C4B93">
        <w:rPr>
          <w:rFonts w:ascii="Book Antiqua" w:hAnsi="Book Antiqua"/>
          <w:sz w:val="24"/>
          <w:szCs w:val="24"/>
        </w:rPr>
        <w:t>,</w:t>
      </w:r>
      <w:r w:rsidR="00263440" w:rsidRPr="007C4B93">
        <w:rPr>
          <w:rFonts w:ascii="Book Antiqua" w:hAnsi="Book Antiqua"/>
          <w:sz w:val="24"/>
          <w:szCs w:val="24"/>
        </w:rPr>
        <w:t xml:space="preserve"> a</w:t>
      </w:r>
      <w:r w:rsidR="00A47DCE" w:rsidRPr="007C4B93">
        <w:rPr>
          <w:rFonts w:ascii="Book Antiqua" w:hAnsi="Book Antiqua"/>
          <w:sz w:val="24"/>
          <w:szCs w:val="24"/>
        </w:rPr>
        <w:t xml:space="preserve"> biologically active form of vitamin </w:t>
      </w:r>
      <w:r w:rsidR="00263440" w:rsidRPr="007C4B93">
        <w:rPr>
          <w:rFonts w:ascii="Book Antiqua" w:hAnsi="Book Antiqua"/>
          <w:sz w:val="24"/>
          <w:szCs w:val="24"/>
        </w:rPr>
        <w:t>D</w:t>
      </w:r>
      <w:r w:rsidR="004E3863" w:rsidRPr="007C4B93">
        <w:rPr>
          <w:rFonts w:ascii="Book Antiqua" w:hAnsi="Book Antiqua"/>
          <w:sz w:val="24"/>
          <w:szCs w:val="24"/>
        </w:rPr>
        <w:t>,</w:t>
      </w:r>
      <w:r w:rsidR="00263440" w:rsidRPr="007C4B93">
        <w:rPr>
          <w:rFonts w:ascii="Book Antiqua" w:hAnsi="Book Antiqua"/>
          <w:sz w:val="24"/>
          <w:szCs w:val="24"/>
        </w:rPr>
        <w:t xml:space="preserve"> is</w:t>
      </w:r>
      <w:r w:rsidR="00A47DCE" w:rsidRPr="007C4B93">
        <w:rPr>
          <w:rFonts w:ascii="Book Antiqua" w:hAnsi="Book Antiqua"/>
          <w:sz w:val="24"/>
          <w:szCs w:val="24"/>
        </w:rPr>
        <w:t xml:space="preserve"> responsible for most biologic </w:t>
      </w:r>
      <w:r w:rsidR="00A47DCE" w:rsidRPr="007C4B93">
        <w:rPr>
          <w:rFonts w:ascii="Book Antiqua" w:hAnsi="Book Antiqua"/>
          <w:sz w:val="24"/>
          <w:szCs w:val="24"/>
        </w:rPr>
        <w:lastRenderedPageBreak/>
        <w:t>functions.</w:t>
      </w:r>
      <w:r w:rsidR="00335CCE" w:rsidRPr="007C4B93">
        <w:rPr>
          <w:rFonts w:ascii="Book Antiqua" w:hAnsi="Book Antiqua"/>
          <w:sz w:val="24"/>
          <w:szCs w:val="24"/>
        </w:rPr>
        <w:t xml:space="preserve"> </w:t>
      </w:r>
      <w:r w:rsidR="00332918" w:rsidRPr="007C4B93">
        <w:rPr>
          <w:rFonts w:ascii="Book Antiqua" w:hAnsi="Book Antiqua"/>
          <w:sz w:val="24"/>
          <w:szCs w:val="24"/>
        </w:rPr>
        <w:t xml:space="preserve">Circulating concentration of </w:t>
      </w:r>
      <w:r w:rsidR="00B01FF5" w:rsidRPr="007C4B93">
        <w:rPr>
          <w:rFonts w:ascii="Book Antiqua" w:hAnsi="Book Antiqua"/>
          <w:sz w:val="24"/>
          <w:szCs w:val="24"/>
        </w:rPr>
        <w:t>25(OH</w:t>
      </w:r>
      <w:proofErr w:type="gramStart"/>
      <w:r w:rsidR="00B01FF5" w:rsidRPr="007C4B93">
        <w:rPr>
          <w:rFonts w:ascii="Book Antiqua" w:hAnsi="Book Antiqua"/>
          <w:sz w:val="24"/>
          <w:szCs w:val="24"/>
        </w:rPr>
        <w:t>)D</w:t>
      </w:r>
      <w:proofErr w:type="gramEnd"/>
      <w:r w:rsidR="00277F0E" w:rsidRPr="007C4B93">
        <w:rPr>
          <w:rFonts w:ascii="Book Antiqua" w:hAnsi="Book Antiqua"/>
          <w:sz w:val="24"/>
          <w:szCs w:val="24"/>
        </w:rPr>
        <w:t xml:space="preserve"> </w:t>
      </w:r>
      <w:r w:rsidR="00332918" w:rsidRPr="007C4B93">
        <w:rPr>
          <w:rFonts w:ascii="Book Antiqua" w:hAnsi="Book Antiqua"/>
          <w:sz w:val="24"/>
          <w:szCs w:val="24"/>
        </w:rPr>
        <w:t xml:space="preserve">is known to be a good reflection </w:t>
      </w:r>
      <w:r w:rsidR="00C42729" w:rsidRPr="007C4B93">
        <w:rPr>
          <w:rFonts w:ascii="Book Antiqua" w:hAnsi="Book Antiqua"/>
          <w:sz w:val="24"/>
          <w:szCs w:val="24"/>
        </w:rPr>
        <w:t>of</w:t>
      </w:r>
      <w:r w:rsidR="00332918" w:rsidRPr="007C4B93">
        <w:rPr>
          <w:rFonts w:ascii="Book Antiqua" w:hAnsi="Book Antiqua"/>
          <w:sz w:val="24"/>
          <w:szCs w:val="24"/>
        </w:rPr>
        <w:t xml:space="preserve"> exposure to sunlight and dietary intake of vitamin D</w:t>
      </w:r>
      <w:r w:rsidR="00C42729" w:rsidRPr="007C4B93">
        <w:rPr>
          <w:rFonts w:ascii="Book Antiqua" w:hAnsi="Book Antiqua"/>
          <w:sz w:val="24"/>
          <w:szCs w:val="24"/>
        </w:rPr>
        <w:t>.</w:t>
      </w:r>
    </w:p>
    <w:p w14:paraId="4B6BC9B5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7C4B93">
        <w:rPr>
          <w:rFonts w:ascii="Book Antiqua" w:hAnsi="Book Antiqua"/>
          <w:b/>
          <w:i/>
          <w:sz w:val="24"/>
          <w:szCs w:val="24"/>
        </w:rPr>
        <w:t>Peer-review</w:t>
      </w:r>
    </w:p>
    <w:p w14:paraId="10987556" w14:textId="37AC5740" w:rsidR="00E95FB4" w:rsidRPr="007C4B93" w:rsidRDefault="00E95FB4" w:rsidP="00824547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7C4B93">
        <w:rPr>
          <w:rFonts w:ascii="Book Antiqua" w:hAnsi="Book Antiqua" w:cs="Times New Roman"/>
          <w:sz w:val="24"/>
          <w:szCs w:val="24"/>
        </w:rPr>
        <w:t>This is a well written manuscript in in writing and structure. The authors performed a case-control study among Korean adults determining the association between colorectal adenoma and 25(OH</w:t>
      </w:r>
      <w:proofErr w:type="gramStart"/>
      <w:r w:rsidRPr="007C4B93">
        <w:rPr>
          <w:rFonts w:ascii="Book Antiqua" w:hAnsi="Book Antiqua" w:cs="Times New Roman"/>
          <w:sz w:val="24"/>
          <w:szCs w:val="24"/>
        </w:rPr>
        <w:t>)D</w:t>
      </w:r>
      <w:proofErr w:type="gramEnd"/>
      <w:r w:rsidRPr="007C4B93">
        <w:rPr>
          <w:rFonts w:ascii="Book Antiqua" w:hAnsi="Book Antiqua" w:cs="Times New Roman"/>
          <w:sz w:val="24"/>
          <w:szCs w:val="24"/>
        </w:rPr>
        <w:t xml:space="preserve"> level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moreover they systematically summarized the studies that have been made previously.</w:t>
      </w:r>
    </w:p>
    <w:bookmarkEnd w:id="49"/>
    <w:bookmarkEnd w:id="50"/>
    <w:bookmarkEnd w:id="51"/>
    <w:bookmarkEnd w:id="52"/>
    <w:bookmarkEnd w:id="53"/>
    <w:bookmarkEnd w:id="54"/>
    <w:bookmarkEnd w:id="55"/>
    <w:bookmarkEnd w:id="56"/>
    <w:p w14:paraId="0F6D11A9" w14:textId="77777777" w:rsidR="00BB36AA" w:rsidRPr="007C4B93" w:rsidRDefault="00BB36AA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</w:pPr>
    </w:p>
    <w:p w14:paraId="136301A9" w14:textId="77777777" w:rsidR="00FD5198" w:rsidRPr="007C4B93" w:rsidRDefault="00FD5198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" w:hint="eastAsia"/>
          <w:b/>
          <w:sz w:val="24"/>
          <w:szCs w:val="24"/>
          <w:lang w:eastAsia="zh-CN"/>
        </w:rPr>
      </w:pPr>
      <w:bookmarkStart w:id="59" w:name="OLE_LINK346"/>
      <w:bookmarkStart w:id="60" w:name="OLE_LINK347"/>
      <w:r w:rsidRPr="007C4B93">
        <w:rPr>
          <w:rFonts w:ascii="Book Antiqua" w:hAnsi="Book Antiqua" w:cs="Arial"/>
          <w:b/>
          <w:sz w:val="24"/>
          <w:szCs w:val="24"/>
        </w:rPr>
        <w:t>REFERENC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116"/>
      </w:tblGrid>
      <w:tr w:rsidR="00BB36AA" w:rsidRPr="007C4B93" w14:paraId="4FECF458" w14:textId="77777777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B3FEBCB" w14:textId="1FAAD78A" w:rsidR="00BB36AA" w:rsidRPr="007C4B93" w:rsidRDefault="00556E9E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1</w:t>
            </w:r>
            <w:r w:rsidR="00BB36AA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Institute of Medicine, Dietary Reference Intakes for Calcium, Phosphorus, Magnesium, Vitamin D, and Fluoride. 1997: Washington, DC</w:t>
            </w:r>
            <w:r w:rsidRPr="007C4B93">
              <w:rPr>
                <w:rFonts w:ascii="Book Antiqua" w:eastAsia="宋体" w:hAnsi="Book Antiqua" w:cs="宋体" w:hint="eastAsia"/>
                <w:kern w:val="0"/>
                <w:sz w:val="24"/>
                <w:szCs w:val="24"/>
                <w:lang w:eastAsia="zh-CN"/>
              </w:rPr>
              <w:t xml:space="preserve">: 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250-287</w:t>
            </w:r>
          </w:p>
          <w:p w14:paraId="6E45BAD6" w14:textId="64EC6D7F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Arabi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A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El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Rass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R, El-Hajj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Fuleihan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G.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ypovitaminosis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D in developing countries-prevalence, risk factors and outcome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Nat Rev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ndocrin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0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6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550-561 [PMID: 20852586 DOI: 10.1038/nrendo.2010.146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041D99C2" w14:textId="4FB1CA32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Hilger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J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Friede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A, Herr R, Rausch T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Roos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F, Wahl DA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Pierroz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DD, Weber P, Hoffmann K. A systematic review of vitamin D status in populations worldwide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Br 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Nut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4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11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23-45 [PMID: 23930771 DOI: 10.1017/S0007114513001840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7EA05E3F" w14:textId="7777777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4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Vieth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Bischoff-Ferrari H, Boucher BJ, Dawson-Hughes B, Garland CF, Heaney RP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olick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F, Hollis BW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Lamberg-Allardt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C, McGrath JJ, Norman AW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cragg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R, Whiting SJ, Willett WC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Zittermann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A. The urgent need to recommend an intake of vitamin D that is effective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Am 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Nut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7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85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649-650 [PMID: 17344484]</w:t>
            </w:r>
          </w:p>
          <w:p w14:paraId="694C8E9F" w14:textId="03D56C09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5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Garland CF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Garland FC. Do sunlight and vitamin D reduce the likelihood of colon cancer?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Int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1980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9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227-231 [PMID: 7440046 DOI: 10.1093/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ij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/9.3.227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39084DA4" w14:textId="51B63C46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6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Lee J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Li H, Chan AT, Hollis BW, Lee I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tampf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J, Wu K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Giovannucc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E, Ma J. Circulating levels of vitamin D and colon and rectal cancer: the Physicians' Health Study and a meta-analysis of prospective studie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Cancer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rev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Res (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hila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)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1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4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735-743 [PMID: 21430073 DOI: 10.1158/1940-6207.CAPR-10-0289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0E976B4A" w14:textId="61698DE4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7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Giovannucci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. Epidemiology of vitamin D and colorectal cancer: casual or causal 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lastRenderedPageBreak/>
              <w:t xml:space="preserve">link?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J Steroid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iochem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M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i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0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21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349-354 [PMID: 20398758 DOI: 10.1016/j.jsbmb.2010.03.085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61FBC023" w14:textId="12BD0FEF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8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Lamprecht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SA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Lipkin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. Cellular mechanisms of calcium and vitamin D in the inhibition of colorectal carcinogenesi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Ann N Y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Acad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Sc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1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952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73-87 [PMID: 11795445 DOI: 10.1111/j.1749-6632.2001.tb02729.x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1206D8C8" w14:textId="2AA058F9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9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Jung </w:t>
            </w:r>
            <w:proofErr w:type="gram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KW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,</w:t>
            </w:r>
            <w:proofErr w:type="gram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Won YJ, Kong HJ, Oh C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e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HG, Lee JS. Cancer statistics in Korea: incidence, mortality, survival and prevalence in 2010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ancer Res Treat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3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45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-14 [PMID: 23613665 DOI: 10.4143/crt.2013.45.1.1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2BB730DF" w14:textId="6EF79474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0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Kim S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Lim J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Ky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Joung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H. Association between vitamin D status and metabolic syndrome risk among Korean population: based on the Korean National Health and Nutrition Examination Survey IV-2, 2008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Diabetes Res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ract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2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96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230-236 [PMID: 22309788 DOI: 10.1016/j.diabres.2012.01.001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2DDAA80A" w14:textId="483ABF0C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1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Lu L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Yu Z, Pan A, Hu FB, Franco OH, Li H, Li X, Yang X, Chen Y, Lin X. Plasma 25-hydroxyvitamin D concentration and metabolic syndrome among middle-aged and elderly Chinese individual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Diabetes Car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9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32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278-1283 [PMID: 19366976 DOI: 10.2337/dc09-0209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386D56FC" w14:textId="34F97AFF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2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Nakamura K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Tsugaw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N, Saito T, Ishikawa M, Tsuchiya Y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yod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K, Maruyama K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Oshik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R, Kobayashi R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Nashimot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, Yoshihara A, Ozaki R, Okano T, Yamamoto M. Vitamin D status, bone mass, and bone metabolism in home-dwelling postmenopausal Japanese women: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Yokogosh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tudy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on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8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42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271-277 [PMID: 18006400 DOI: 10.1016/j.bone.2007.09.056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55AEC2BC" w14:textId="5F604415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3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Takahashi 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Mizou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T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Otak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T, Fukumoto J, Tajima O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Tabat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, Abe H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Ohnak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K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Kon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. Circulating vitamin D and colorectal adenomas in Japanese men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Cancer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Sc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0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01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695-1700 [PMID: 20507319 DOI: 10.1111/j.1349-7006.2010.01575.x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2C718130" w14:textId="3CA9863A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4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kern w:val="0"/>
                <w:sz w:val="24"/>
                <w:szCs w:val="24"/>
                <w:lang w:eastAsia="zh-CN"/>
              </w:rPr>
              <w:t>Yamaji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kern w:val="0"/>
                <w:sz w:val="24"/>
                <w:szCs w:val="24"/>
                <w:lang w:eastAsia="zh-CN"/>
              </w:rPr>
              <w:t xml:space="preserve"> T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Iwasaki 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asazuk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, Sakamoto H, Yoshida T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Tsugan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. Association between plasma 25-hydroxyvitamin D and colorectal adenoma according to dietary calcium intake and vitamin D receptor polymorphism. </w:t>
            </w:r>
            <w:r w:rsidRPr="007C4B93">
              <w:rPr>
                <w:rFonts w:ascii="Book Antiqua" w:eastAsia="宋体" w:hAnsi="Book Antiqua" w:cs="宋体"/>
                <w:i/>
                <w:kern w:val="0"/>
                <w:sz w:val="24"/>
                <w:szCs w:val="24"/>
                <w:lang w:eastAsia="zh-CN"/>
              </w:rPr>
              <w:t xml:space="preserve">Am 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2; </w:t>
            </w:r>
            <w:r w:rsidRPr="007C4B93">
              <w:rPr>
                <w:rFonts w:ascii="Book Antiqua" w:eastAsia="宋体" w:hAnsi="Book Antiqua" w:cs="宋体"/>
                <w:b/>
                <w:kern w:val="0"/>
                <w:sz w:val="24"/>
                <w:szCs w:val="24"/>
                <w:lang w:eastAsia="zh-CN"/>
              </w:rPr>
              <w:t>175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236-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lastRenderedPageBreak/>
              <w:t xml:space="preserve">244 </w:t>
            </w:r>
            <w:r w:rsidR="00556E9E" w:rsidRPr="007C4B93">
              <w:rPr>
                <w:rFonts w:ascii="Book Antiqua" w:eastAsia="宋体" w:hAnsi="Book Antiqua" w:cs="宋体" w:hint="eastAsia"/>
                <w:kern w:val="0"/>
                <w:sz w:val="24"/>
                <w:szCs w:val="24"/>
                <w:lang w:eastAsia="zh-CN"/>
              </w:rPr>
              <w:t>[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DOI: 10.1093/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aj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/kwr295</w:t>
            </w:r>
            <w:r w:rsidR="00556E9E" w:rsidRPr="007C4B93">
              <w:rPr>
                <w:rFonts w:ascii="Book Antiqua" w:eastAsia="宋体" w:hAnsi="Book Antiqua" w:cs="宋体" w:hint="eastAsia"/>
                <w:kern w:val="0"/>
                <w:sz w:val="24"/>
                <w:szCs w:val="24"/>
                <w:lang w:eastAsia="zh-CN"/>
              </w:rPr>
              <w:t>]</w:t>
            </w:r>
          </w:p>
          <w:p w14:paraId="1975CE94" w14:textId="050700ED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5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Hong SN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Kim JH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Cho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WH, Lee SY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e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DC, Moon HW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u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, Yun YM, Sung IK, Park HS, Shim CS. Circulating vitamin D and colorectal adenoma in asymptomatic average-risk individuals who underwent first screening colonoscopy: a case-control study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Dig Dis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Sc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2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57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753-763 [PMID: 21984438 DOI: 10.1007/s10620-011-1926-1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5782C9D3" w14:textId="4346DD71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6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Lee J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. Circulating levels of vitamin D, vitamin D receptor polymorphisms, and colorectal adenoma: a meta-analysis.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Nutr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Res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ract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1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5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464-470 [PMID: 22125685 DOI: 10.4162/nrp.2011.5.5.464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4F85771F" w14:textId="6896DCD3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7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Ahn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Y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Kwon E, Shim JE, Park MK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Jo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Y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Kimm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K, Park C, Kim DH. Validation and reproducibility of food frequency questionnaire for Korean genome epidemiologic study.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ur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Nut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7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61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435-1441 [PMID: 17299477 DOI: 10.1038/sj.ejcn.1602657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4E37C770" w14:textId="399C68ED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8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Miller EA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Keku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TO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ati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JA, Martin CF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Galank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JA, Sandler RS. Calcium, vitamin D, and apoptosis in the rectal epithelium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Cancer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Biomarkers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rev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5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4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525-528 [PMID: 15734982 DOI: 10.1158/1055-9965.epi-04-0466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4CEAF219" w14:textId="740F91E9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19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Miller EA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Keku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TO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ati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JA, Martin CF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Galank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JA, Sandler RS. Calcium, dietary, and lifestyle factors in the prevention of colorectal adenoma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ance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7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09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510-517 [PMID: 17200965 DOI: 10.1002/cncr.22453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6C567DD3" w14:textId="656933A5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0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Jacobs ET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Hibler EA, Lance P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ard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CL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Jurutk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PW. Association between circulating concentrations of 25(OH</w:t>
            </w:r>
            <w:proofErr w:type="gram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)D</w:t>
            </w:r>
            <w:proofErr w:type="gram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and colorectal adenoma: a pooled analysis.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Int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J Cance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3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33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2980-2988 [PMID: 23754630 DOI: 10.1002/ijc.28316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4D25F233" w14:textId="67FF217C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1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Jacobs ET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Alberts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DS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Benuzill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J, Hollis BW, Thompson PA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Martínez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E. Serum 25(OH</w:t>
            </w:r>
            <w:proofErr w:type="gram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)D</w:t>
            </w:r>
            <w:proofErr w:type="gram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levels, dietary intake of vitamin D, and colorectal adenoma recurrence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J Steroid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iochem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M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i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7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03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752-756 [PMID: 17223551 DOI: 10.1016/j.jsbmb.2006.12.039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43C9739B" w14:textId="3CB38124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2 </w:t>
            </w:r>
            <w:r w:rsidRPr="007C4B93">
              <w:rPr>
                <w:rFonts w:ascii="Book Antiqua" w:eastAsia="宋体" w:hAnsi="Book Antiqua" w:cs="宋体"/>
                <w:b/>
                <w:kern w:val="0"/>
                <w:sz w:val="24"/>
                <w:szCs w:val="24"/>
                <w:lang w:eastAsia="zh-CN"/>
              </w:rPr>
              <w:t>Wells GA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he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B, O'Connell D, Peterson J, Welch V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Losos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Tugwel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P. The Newcastle-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aottaw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cl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(NOS) for assessing the quality of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nonrandomised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utdies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in 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lastRenderedPageBreak/>
              <w:t xml:space="preserve">meta-analysis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Dept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of Epidemiology and Community Medicine, University of Ottawa: Ottawa, Canada, 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Available from: URL: 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ttp: //www.ohri.ca/programs/clinical_epidemiology/oxford.asp (accessed 10 February 2011)</w:t>
            </w:r>
          </w:p>
          <w:p w14:paraId="2264DC6C" w14:textId="423F8DC4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3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Platz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EA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Hankinson SE, Hollis BW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Colditz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GA, Hunter DJ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peiz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FE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Giovannucc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E. Plasma 1,25-dihydroxy- and 25-hydroxyvitamin D and adenomatous polyps of the distal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colorectum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Cancer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Biomarkers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rev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0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9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059-1065 [PMID: 11045788 DOI: 10.1023/b: caco.0000024245.24880.8a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1268F048" w14:textId="5F138A9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4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Levine AJ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Harper JM, Ervin CM, Chen YH, Harmon E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Xu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, Lee ER, Frankel HD, Haile RW. Serum 25-hydroxyvitamin D, dietary calcium intake, and distal colorectal adenoma risk.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Nutr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Cance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1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39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35-41 [PMID: 11588900 DOI: 10.1207/S15327914nc391_5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5ED6B3D9" w14:textId="7777777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5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Peters U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McGlynn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KA, Chatterjee N, Gunter E, Garcia-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Closas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, Rothman N, Sinha R. Vitamin D, calcium, and vitamin D receptor polymorphism in colorectal adenoma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Cancer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Biomarkers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rev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1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0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267-1274 [PMID: 11751444]</w:t>
            </w:r>
          </w:p>
          <w:p w14:paraId="6DBE86C9" w14:textId="46AD6FD3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6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Grau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MV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Baron JA, Sandler RS, Haile RW, Beach ML, Church TR, Heber D. Vitamin D, calcium supplementation, and colorectal adenomas: results of a randomized trial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J Natl Cancer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Inst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3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95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765-1771 [PMID: 14652238 DOI: 10.1093/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jnc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/djg110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4145CFFF" w14:textId="7777777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7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Peters U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Hayes RB, Chatterjee N, Shao W, Schoen RE, Pinsky P, Hollis BW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McGlynn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KA. Circulating vitamin D metabolites, polymorphism in vitamin D receptor, and colorectal adenoma risk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Cancer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Biomarkers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rev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4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3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546-552 [PMID: 15066918]</w:t>
            </w:r>
          </w:p>
          <w:p w14:paraId="2E493098" w14:textId="6E0594A4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8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Fedirko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V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Bostick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RM, Goodman M, Flanders WD, Gross MD. Blood 25-hydroxyvitamin D3 concentrations and incident sporadic colorectal adenoma risk: a pooled case-control study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Am 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0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72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489-500 [PMID: 20650953 DOI: 10.1093/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aj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/kwq157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48DA1195" w14:textId="7737519C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29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Adams SV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Newcomb PA, Burnett-Hartman AN, White E, Mandelson MT, Potter 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lastRenderedPageBreak/>
              <w:t xml:space="preserve">JD. Circulating 25-hydroxyvitamin-D and risk of colorectal adenomas and hyperplastic polyps.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Nutr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Cance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1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63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319-326 [PMID: 21432725 DOI: 10.1080/01635581.2011.535960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70E15D37" w14:textId="3EFD6F3E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0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Ashktorab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H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Nguz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B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Fatem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Nourai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, Smoot DT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chäff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AA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Kupf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S, Camargo CA, Brim H. Case-control study of vitamin D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dickkopf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homolog 1 (DKK1) gene methylation, VDR gene polymorphism and the risk of colon adenoma in African Americans.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LoS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On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1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6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e25314 [PMID: 22022386 DOI: 10.1371/journal.pone.0025314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10C1E9E4" w14:textId="1E75450D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1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Zheng X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Lipk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S, Li T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hahzad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G, Levine E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Vlacancich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R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Takeshig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U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Mustacchi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P. The relationship of vitamin D status, smoking, and colorectal adenoma: a retrospective study in an ethnically diverse community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J Steroid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iochem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M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i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3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36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280-283 [PMID: 23000288 DOI: 10.1016/j.jsbmb.2012.09.018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7A367A4F" w14:textId="1830ED1F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2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Stroup DF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Berlin JA, Morton SC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Olkin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I, Williamson GD, Rennie D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Moh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D, Becker BJ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ip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TA, Thacker SB. Meta-analysis of observational studies in epidemiology: a proposal for reporting. Meta-analysis Of Observational Studies in Epidemiology (MOOSE) group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JAMA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0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283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2008-2012 [PMID: 10789670 DOI: 10.1001/jama.283.15.2008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16FF2888" w14:textId="7403102A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3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DerSimonian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Laird N. Meta-analysis in clinical trial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Control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Trials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1986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7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77-188 [PMID: 3802833 DOI: 10.1016/0197-2456(86)90046-2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55C2983C" w14:textId="7777777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4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Greenland S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Longneck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P. Methods for trend estimation from summarized dose-response data, with applications to meta-analysi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Am 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1992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35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301-1309 [PMID: 1626547]</w:t>
            </w:r>
          </w:p>
          <w:p w14:paraId="255723CB" w14:textId="5DA84920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5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kern w:val="0"/>
                <w:sz w:val="24"/>
                <w:szCs w:val="24"/>
                <w:lang w:eastAsia="zh-CN"/>
              </w:rPr>
              <w:t>Orsini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kern w:val="0"/>
                <w:sz w:val="24"/>
                <w:szCs w:val="24"/>
                <w:lang w:eastAsia="zh-CN"/>
              </w:rPr>
              <w:t xml:space="preserve"> N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Bellocc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R, Greenland S. Generalized least squares for trend estimation of summarized dose-response </w:t>
            </w:r>
            <w:r w:rsidR="00D419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data. </w:t>
            </w:r>
            <w:r w:rsidR="00D4199E" w:rsidRPr="007C4B93">
              <w:rPr>
                <w:rFonts w:ascii="Book Antiqua" w:eastAsia="宋体" w:hAnsi="Book Antiqua" w:cs="宋体"/>
                <w:i/>
                <w:kern w:val="0"/>
                <w:sz w:val="24"/>
                <w:szCs w:val="24"/>
                <w:lang w:eastAsia="zh-CN"/>
              </w:rPr>
              <w:t>STATA J</w:t>
            </w:r>
            <w:r w:rsidR="00D419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6; </w:t>
            </w:r>
            <w:r w:rsidR="00D4199E" w:rsidRPr="007C4B93">
              <w:rPr>
                <w:rFonts w:ascii="Book Antiqua" w:eastAsia="宋体" w:hAnsi="Book Antiqua" w:cs="宋体"/>
                <w:b/>
                <w:kern w:val="0"/>
                <w:sz w:val="24"/>
                <w:szCs w:val="24"/>
                <w:lang w:eastAsia="zh-CN"/>
              </w:rPr>
              <w:t>6</w:t>
            </w:r>
            <w:r w:rsidR="00D419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40</w:t>
            </w:r>
          </w:p>
          <w:p w14:paraId="1B04EF1A" w14:textId="7777777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6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Egger M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Davey Smith G, Schneider M, Minder C. Bias in meta-analysis detected by a simple, graphical test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MJ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1997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315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629-634 [PMID: 9310563 DOI: 10.1136/bmj.315.7109.629]</w:t>
            </w:r>
          </w:p>
          <w:p w14:paraId="27556F72" w14:textId="1799EE1F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7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Aigner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tadlmay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A, Huber-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chönau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U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Zwerin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J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usar-Memm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E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lastRenderedPageBreak/>
              <w:t>Niederse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D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Traun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euberg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A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ohl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F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chett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G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Patsch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W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Datz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C. Gender- and site-specific differences of colorectal neoplasia relate to vitamin D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Aliment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harmac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Th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14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40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341-1348 [PMID: 25278035 DOI: 10.1111/apt.12981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13A12855" w14:textId="7777777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8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Heaney RP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. Vitamin D and calcium interactions: functional outcome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Am 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Nut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8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88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541S-544S [PMID: 18689398]</w:t>
            </w:r>
          </w:p>
          <w:p w14:paraId="2894F609" w14:textId="40FB6723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39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Holt P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Arber N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Halmos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B, Forde K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Kissileff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H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McGlynn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KA, Moss SF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Kurihar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N, Fan K, Yang K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Lipkin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. Colonic epithelial cell proliferation decreases with increasing levels of serum 25-hydroxy vitamin D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Cancer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Epidemi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Biomarkers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Prev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2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11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113-119 [PMID: 11815408 DOI: 10.1016/S0016-5085(00)83185-6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75AF70BD" w14:textId="1788E938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40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Deeb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KK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Trump DL, Johnson CS. Vitamin D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ignalling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pathways in cancer: potential for anticancer therapeutic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Nat Rev Cance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7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7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684-700 [PMID: 17721433 DOI: 10.1038/nrc2196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6684E8B6" w14:textId="7777777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41 </w:t>
            </w:r>
            <w:proofErr w:type="spellStart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Shabahang</w:t>
            </w:r>
            <w:proofErr w:type="spellEnd"/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 xml:space="preserve"> M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Buras RR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Davood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F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chumake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L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Nauta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RJ, Evans SR. 1,25-Dihydroxyvitamin D3 receptor as a marker of human colon carcinoma cell line differentiation and growth inhibition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ancer Res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1993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53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3712-3718 [PMID: 8393379]</w:t>
            </w:r>
          </w:p>
          <w:p w14:paraId="13E07718" w14:textId="7CE8463C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42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Chen A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Davis BH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Bissonnett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Scaglion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-Sewell B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Brasitus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TA. 1</w:t>
            </w:r>
            <w:proofErr w:type="gram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,25</w:t>
            </w:r>
            <w:proofErr w:type="gram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-Dihydroxyvitamin D(3) stimulates activator protein-1-dependent Caco-2 cell differentiation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J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Biol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Chem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1999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274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35505-35513 [PMID: 10585423 DOI: 10.1074/jbc.274.50.35505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2545998E" w14:textId="7FD07677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43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Fernandez-Garcia NI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Palmer HG, Garcia M, Gonzalez-Martin A, del Rio M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Barettino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D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Volpert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O, Muñoz A, Jimenez B. 1alpha,25-Dihydroxyvitamin D3 regulates the expression of Id1 and Id2 genes and the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angiogenic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phenotype of human colon carcinoma cells. </w:t>
            </w:r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Oncogene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2005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24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6533-6544 [PMID: 16007183 DOI: 10.1038/sj.onc.1208801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  <w:p w14:paraId="7A209B26" w14:textId="53C805EF" w:rsidR="00BB36AA" w:rsidRPr="007C4B93" w:rsidRDefault="00BB36AA" w:rsidP="00BB36A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44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Iseki K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, Tatsuta M, Uehara H,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Iishi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H, Yano H, Sakai N, Ishiguro S. Inhibition of angiogenesis as a mechanism for inhibition by 1alpha-hydroxyvitamin D3 and 1,25-dihydroxyvitamin D3 of colon carcinogenesis induced by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azoxymethane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in </w:t>
            </w:r>
            <w:proofErr w:type="spellStart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Wistar</w:t>
            </w:r>
            <w:proofErr w:type="spellEnd"/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rats. </w:t>
            </w:r>
            <w:proofErr w:type="spellStart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>Int</w:t>
            </w:r>
            <w:proofErr w:type="spellEnd"/>
            <w:r w:rsidRPr="007C4B9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  <w:lang w:eastAsia="zh-CN"/>
              </w:rPr>
              <w:t xml:space="preserve"> J Cancer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 xml:space="preserve"> 1999; </w:t>
            </w:r>
            <w:r w:rsidRPr="007C4B9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  <w:lang w:eastAsia="zh-CN"/>
              </w:rPr>
              <w:t>81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: 730-733 [PMID: 10328225 DOI: 10.1002/(SICI)1097-</w:t>
            </w:r>
            <w:r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lastRenderedPageBreak/>
              <w:t>0215(19990531)81: 5&lt;730: : AID-IJC11&gt;3.0.CO; 2-Q</w:t>
            </w:r>
            <w:r w:rsidR="00556E9E" w:rsidRPr="007C4B93">
              <w:rPr>
                <w:rFonts w:ascii="Book Antiqua" w:eastAsia="宋体" w:hAnsi="Book Antiqua" w:cs="宋体"/>
                <w:kern w:val="0"/>
                <w:sz w:val="24"/>
                <w:szCs w:val="24"/>
                <w:lang w:eastAsia="zh-CN"/>
              </w:rPr>
              <w:t>]</w:t>
            </w:r>
          </w:p>
        </w:tc>
      </w:tr>
    </w:tbl>
    <w:p w14:paraId="7223615B" w14:textId="3FC5620C" w:rsidR="00D07640" w:rsidRPr="007C4B93" w:rsidRDefault="00BB36AA" w:rsidP="00D07640">
      <w:pPr>
        <w:spacing w:line="360" w:lineRule="auto"/>
        <w:ind w:left="360" w:hangingChars="150" w:hanging="360"/>
        <w:jc w:val="right"/>
        <w:rPr>
          <w:rFonts w:ascii="Book Antiqua" w:hAnsi="Book Antiqua"/>
          <w:sz w:val="24"/>
        </w:rPr>
      </w:pPr>
      <w:r w:rsidRPr="007C4B93">
        <w:rPr>
          <w:rFonts w:ascii="宋体" w:eastAsia="宋体" w:hAnsi="宋体" w:cs="宋体"/>
          <w:kern w:val="0"/>
          <w:sz w:val="24"/>
          <w:szCs w:val="24"/>
          <w:lang w:eastAsia="zh-CN"/>
        </w:rPr>
        <w:lastRenderedPageBreak/>
        <w:pict w14:anchorId="4DC2F50E"/>
      </w:r>
      <w:bookmarkStart w:id="61" w:name="OLE_LINK51"/>
      <w:bookmarkStart w:id="62" w:name="OLE_LINK52"/>
      <w:bookmarkStart w:id="63" w:name="OLE_LINK75"/>
      <w:bookmarkStart w:id="64" w:name="OLE_LINK120"/>
      <w:bookmarkStart w:id="65" w:name="OLE_LINK148"/>
      <w:bookmarkStart w:id="66" w:name="OLE_LINK72"/>
      <w:bookmarkStart w:id="67" w:name="OLE_LINK112"/>
      <w:bookmarkStart w:id="68" w:name="OLE_LINK320"/>
      <w:bookmarkStart w:id="69" w:name="OLE_LINK387"/>
      <w:bookmarkStart w:id="70" w:name="OLE_LINK183"/>
      <w:bookmarkStart w:id="71" w:name="OLE_LINK254"/>
      <w:bookmarkStart w:id="72" w:name="OLE_LINK149"/>
      <w:bookmarkStart w:id="73" w:name="OLE_LINK225"/>
      <w:bookmarkStart w:id="74" w:name="OLE_LINK207"/>
      <w:bookmarkStart w:id="75" w:name="OLE_LINK226"/>
      <w:bookmarkStart w:id="76" w:name="OLE_LINK212"/>
      <w:bookmarkStart w:id="77" w:name="OLE_LINK250"/>
      <w:bookmarkStart w:id="78" w:name="OLE_LINK281"/>
      <w:bookmarkStart w:id="79" w:name="OLE_LINK240"/>
      <w:bookmarkStart w:id="80" w:name="OLE_LINK282"/>
      <w:bookmarkStart w:id="81" w:name="OLE_LINK313"/>
      <w:bookmarkStart w:id="82" w:name="OLE_LINK304"/>
      <w:bookmarkStart w:id="83" w:name="OLE_LINK321"/>
      <w:bookmarkStart w:id="84" w:name="OLE_LINK385"/>
      <w:bookmarkStart w:id="85" w:name="OLE_LINK371"/>
      <w:bookmarkStart w:id="86" w:name="OLE_LINK334"/>
      <w:bookmarkStart w:id="87" w:name="OLE_LINK1830"/>
      <w:bookmarkStart w:id="88" w:name="OLE_LINK442"/>
      <w:bookmarkStart w:id="89" w:name="OLE_LINK457"/>
      <w:bookmarkStart w:id="90" w:name="OLE_LINK288"/>
      <w:bookmarkStart w:id="91" w:name="OLE_LINK384"/>
      <w:bookmarkStart w:id="92" w:name="OLE_LINK303"/>
      <w:bookmarkStart w:id="93" w:name="OLE_LINK450"/>
      <w:bookmarkStart w:id="94" w:name="OLE_LINK489"/>
      <w:bookmarkStart w:id="95" w:name="OLE_LINK535"/>
      <w:bookmarkStart w:id="96" w:name="OLE_LINK648"/>
      <w:bookmarkStart w:id="97" w:name="OLE_LINK686"/>
      <w:bookmarkStart w:id="98" w:name="OLE_LINK430"/>
      <w:bookmarkStart w:id="99" w:name="OLE_LINK471"/>
      <w:bookmarkStart w:id="100" w:name="OLE_LINK462"/>
      <w:bookmarkStart w:id="101" w:name="OLE_LINK519"/>
      <w:bookmarkStart w:id="102" w:name="OLE_LINK575"/>
      <w:bookmarkStart w:id="103" w:name="OLE_LINK491"/>
      <w:bookmarkStart w:id="104" w:name="OLE_LINK532"/>
      <w:bookmarkStart w:id="105" w:name="OLE_LINK572"/>
      <w:bookmarkStart w:id="106" w:name="OLE_LINK574"/>
      <w:bookmarkStart w:id="107" w:name="OLE_LINK480"/>
      <w:bookmarkStart w:id="108" w:name="OLE_LINK567"/>
      <w:bookmarkStart w:id="109" w:name="OLE_LINK2700"/>
      <w:bookmarkStart w:id="110" w:name="OLE_LINK581"/>
      <w:bookmarkStart w:id="111" w:name="OLE_LINK639"/>
      <w:bookmarkStart w:id="112" w:name="OLE_LINK688"/>
      <w:bookmarkStart w:id="113" w:name="OLE_LINK722"/>
      <w:bookmarkStart w:id="114" w:name="OLE_LINK542"/>
      <w:bookmarkStart w:id="115" w:name="OLE_LINK589"/>
      <w:bookmarkStart w:id="116" w:name="OLE_LINK582"/>
      <w:bookmarkStart w:id="117" w:name="OLE_LINK640"/>
      <w:bookmarkStart w:id="118" w:name="OLE_LINK714"/>
      <w:bookmarkStart w:id="119" w:name="OLE_LINK593"/>
      <w:r w:rsidR="00D07640" w:rsidRPr="007C4B93">
        <w:rPr>
          <w:rFonts w:ascii="Book Antiqua" w:hAnsi="Book Antiqua"/>
          <w:b/>
          <w:bCs/>
          <w:sz w:val="24"/>
        </w:rPr>
        <w:t xml:space="preserve"> P-Reviewer: </w:t>
      </w:r>
      <w:proofErr w:type="spellStart"/>
      <w:r w:rsidR="00D07640" w:rsidRPr="007C4B93">
        <w:rPr>
          <w:rFonts w:ascii="Book Antiqua" w:hAnsi="Book Antiqua"/>
          <w:bCs/>
          <w:sz w:val="24"/>
        </w:rPr>
        <w:t>Bordonaro</w:t>
      </w:r>
      <w:proofErr w:type="spellEnd"/>
      <w:r w:rsidR="00D07640" w:rsidRPr="007C4B93">
        <w:rPr>
          <w:rFonts w:ascii="Book Antiqua" w:eastAsia="宋体" w:hAnsi="Book Antiqua" w:hint="eastAsia"/>
          <w:bCs/>
          <w:sz w:val="24"/>
          <w:lang w:eastAsia="zh-CN"/>
        </w:rPr>
        <w:t xml:space="preserve"> </w:t>
      </w:r>
      <w:r w:rsidR="00D07640" w:rsidRPr="007C4B93">
        <w:rPr>
          <w:rFonts w:ascii="Book Antiqua" w:hAnsi="Book Antiqua"/>
          <w:bCs/>
          <w:sz w:val="24"/>
        </w:rPr>
        <w:t>M</w:t>
      </w:r>
      <w:r w:rsidR="00D07640" w:rsidRPr="007C4B93">
        <w:rPr>
          <w:rFonts w:ascii="Book Antiqua" w:eastAsia="宋体" w:hAnsi="Book Antiqua" w:hint="eastAsia"/>
          <w:bCs/>
          <w:sz w:val="24"/>
          <w:lang w:eastAsia="zh-CN"/>
        </w:rPr>
        <w:t xml:space="preserve">, </w:t>
      </w:r>
      <w:r w:rsidR="00D07640" w:rsidRPr="007C4B93">
        <w:rPr>
          <w:rFonts w:ascii="Book Antiqua" w:hAnsi="Book Antiqua"/>
          <w:bCs/>
          <w:sz w:val="24"/>
        </w:rPr>
        <w:t>Zhou X</w:t>
      </w:r>
      <w:r w:rsidR="00D07640" w:rsidRPr="007C4B93">
        <w:rPr>
          <w:rFonts w:ascii="Book Antiqua" w:hAnsi="Book Antiqua"/>
          <w:b/>
          <w:bCs/>
          <w:sz w:val="24"/>
        </w:rPr>
        <w:t xml:space="preserve"> S-Editor:</w:t>
      </w:r>
      <w:r w:rsidR="00D07640" w:rsidRPr="007C4B93">
        <w:rPr>
          <w:rFonts w:ascii="Book Antiqua" w:hAnsi="Book Antiqua"/>
          <w:sz w:val="24"/>
        </w:rPr>
        <w:t xml:space="preserve"> </w:t>
      </w:r>
      <w:r w:rsidR="00D07640" w:rsidRPr="007C4B93">
        <w:rPr>
          <w:rFonts w:ascii="Book Antiqua" w:hAnsi="Book Antiqua" w:hint="eastAsia"/>
          <w:sz w:val="24"/>
        </w:rPr>
        <w:t>Yu J</w:t>
      </w:r>
      <w:r w:rsidR="00D07640" w:rsidRPr="007C4B93">
        <w:rPr>
          <w:rFonts w:ascii="Book Antiqua" w:hAnsi="Book Antiqua"/>
          <w:sz w:val="24"/>
        </w:rPr>
        <w:t xml:space="preserve"> </w:t>
      </w:r>
      <w:r w:rsidR="00D07640" w:rsidRPr="007C4B93">
        <w:rPr>
          <w:rFonts w:ascii="Book Antiqua" w:hAnsi="Book Antiqua"/>
          <w:b/>
          <w:bCs/>
          <w:sz w:val="24"/>
        </w:rPr>
        <w:t>L-Editor:</w:t>
      </w:r>
      <w:r w:rsidR="006F087E" w:rsidRPr="007C4B93">
        <w:rPr>
          <w:rFonts w:ascii="Book Antiqua" w:hAnsi="Book Antiqua"/>
          <w:sz w:val="24"/>
        </w:rPr>
        <w:t xml:space="preserve"> </w:t>
      </w:r>
      <w:r w:rsidR="00D07640" w:rsidRPr="007C4B93">
        <w:rPr>
          <w:rFonts w:ascii="Book Antiqua" w:hAnsi="Book Antiqua"/>
          <w:b/>
          <w:bCs/>
          <w:sz w:val="24"/>
        </w:rPr>
        <w:t>E-Editor:</w:t>
      </w:r>
    </w:p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p w14:paraId="4F5D2FEC" w14:textId="5066B141" w:rsidR="00BB36AA" w:rsidRPr="007C4B93" w:rsidRDefault="00BB36AA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" w:hint="eastAsia"/>
          <w:b/>
          <w:sz w:val="24"/>
          <w:szCs w:val="24"/>
          <w:lang w:eastAsia="zh-CN"/>
        </w:rPr>
      </w:pPr>
    </w:p>
    <w:bookmarkEnd w:id="59"/>
    <w:bookmarkEnd w:id="60"/>
    <w:p w14:paraId="24BFD668" w14:textId="77777777" w:rsidR="0030209D" w:rsidRPr="007C4B93" w:rsidRDefault="0030209D" w:rsidP="0030209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7C4B93">
        <w:rPr>
          <w:rFonts w:ascii="Book Antiqua" w:hAnsi="Book Antiqua" w:cs="Times New Roman"/>
          <w:noProof/>
          <w:kern w:val="0"/>
          <w:sz w:val="24"/>
          <w:szCs w:val="24"/>
          <w:lang w:eastAsia="zh-CN"/>
        </w:rPr>
        <w:drawing>
          <wp:inline distT="0" distB="0" distL="0" distR="0" wp14:anchorId="640077FF" wp14:editId="01087058">
            <wp:extent cx="5857875" cy="4486275"/>
            <wp:effectExtent l="0" t="0" r="9525" b="9525"/>
            <wp:docPr id="2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858698" cy="4486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C4B93">
        <w:rPr>
          <w:rFonts w:ascii="Book Antiqua" w:hAnsi="Book Antiqua" w:cs="Arial"/>
          <w:b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b/>
          <w:kern w:val="0"/>
          <w:sz w:val="24"/>
          <w:szCs w:val="24"/>
        </w:rPr>
        <w:t xml:space="preserve">Figure 1 Flow chart of study selection process </w:t>
      </w:r>
    </w:p>
    <w:p w14:paraId="6E910A40" w14:textId="77777777" w:rsidR="0030209D" w:rsidRPr="007C4B93" w:rsidRDefault="0030209D" w:rsidP="0030209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noProof/>
          <w:kern w:val="0"/>
          <w:sz w:val="24"/>
          <w:szCs w:val="24"/>
        </w:rPr>
      </w:pPr>
      <w:r w:rsidRPr="007C4B93">
        <w:rPr>
          <w:rFonts w:ascii="Book Antiqua" w:hAnsi="Book Antiqua" w:cs="Times New Roman"/>
          <w:kern w:val="0"/>
          <w:sz w:val="24"/>
          <w:szCs w:val="24"/>
        </w:rPr>
        <w:br w:type="page"/>
      </w:r>
    </w:p>
    <w:p w14:paraId="4D433B7A" w14:textId="77777777" w:rsidR="0030209D" w:rsidRPr="007C4B93" w:rsidRDefault="0030209D" w:rsidP="0030209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noProof/>
          <w:kern w:val="0"/>
          <w:sz w:val="24"/>
          <w:szCs w:val="24"/>
          <w:lang w:eastAsia="zh-CN"/>
        </w:rPr>
        <w:lastRenderedPageBreak/>
        <w:drawing>
          <wp:inline distT="0" distB="0" distL="0" distR="0" wp14:anchorId="3BCA995D" wp14:editId="666A63DE">
            <wp:extent cx="5826125" cy="4572000"/>
            <wp:effectExtent l="0" t="0" r="0" b="0"/>
            <wp:docPr id="3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6774" cy="45725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4D8553" w14:textId="77777777" w:rsidR="0030209D" w:rsidRPr="007C4B93" w:rsidRDefault="0030209D" w:rsidP="0030209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  <w:r w:rsidRPr="007C4B93">
        <w:rPr>
          <w:rFonts w:ascii="Book Antiqua" w:eastAsia="宋体" w:hAnsi="Book Antiqua" w:cs="Times New Roman"/>
          <w:b/>
          <w:kern w:val="0"/>
          <w:sz w:val="24"/>
          <w:szCs w:val="24"/>
          <w:lang w:eastAsia="zh-CN"/>
        </w:rPr>
        <w:t xml:space="preserve">Figure 2 Study-specific and combined </w:t>
      </w:r>
      <w:r w:rsidRPr="007C4B93">
        <w:rPr>
          <w:rFonts w:ascii="Book Antiqua" w:eastAsia="宋体" w:hAnsi="Book Antiqua" w:cs="Times New Roman" w:hint="eastAsia"/>
          <w:b/>
          <w:kern w:val="0"/>
          <w:sz w:val="24"/>
          <w:szCs w:val="24"/>
          <w:lang w:eastAsia="zh-CN"/>
        </w:rPr>
        <w:t>odd ratios</w:t>
      </w:r>
      <w:r w:rsidRPr="007C4B93">
        <w:rPr>
          <w:rFonts w:ascii="Book Antiqua" w:eastAsia="宋体" w:hAnsi="Book Antiqua" w:cs="Times New Roman"/>
          <w:b/>
          <w:kern w:val="0"/>
          <w:sz w:val="24"/>
          <w:szCs w:val="24"/>
          <w:lang w:eastAsia="zh-CN"/>
        </w:rPr>
        <w:t xml:space="preserve"> and 95%CIs of colorectal adenoma comparing the highest category with the lowest category of circulating 25-hydroxyvitamin D levels.</w:t>
      </w:r>
      <w:r w:rsidRPr="007C4B93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First</w:t>
      </w:r>
      <w:r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: </w:t>
      </w:r>
      <w:r w:rsidRPr="007C4B93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>First adenoma as an endpoint; Recur</w:t>
      </w:r>
      <w:r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:</w:t>
      </w:r>
      <w:r w:rsidRPr="007C4B93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Recurrent adenoma as an endpoint</w:t>
      </w:r>
      <w:r w:rsidRPr="007C4B93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.</w:t>
      </w:r>
    </w:p>
    <w:p w14:paraId="48077CEC" w14:textId="77777777" w:rsidR="004D7009" w:rsidRPr="007C4B93" w:rsidRDefault="004D7009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250490B" w14:textId="77777777" w:rsidR="004D7009" w:rsidRPr="007C4B93" w:rsidRDefault="004D7009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C4B93">
        <w:rPr>
          <w:rFonts w:ascii="Book Antiqua" w:hAnsi="Book Antiqua" w:cs="Times New Roman"/>
          <w:kern w:val="0"/>
          <w:sz w:val="24"/>
          <w:szCs w:val="24"/>
        </w:rPr>
        <w:br w:type="page"/>
      </w:r>
    </w:p>
    <w:p w14:paraId="3D0F06A2" w14:textId="77777777" w:rsidR="004D7009" w:rsidRPr="007C4B93" w:rsidRDefault="004D7009" w:rsidP="00824547">
      <w:pPr>
        <w:wordWrap/>
        <w:adjustRightInd w:val="0"/>
        <w:snapToGrid w:val="0"/>
        <w:spacing w:after="0" w:line="360" w:lineRule="auto"/>
        <w:ind w:firstLineChars="50" w:firstLine="120"/>
        <w:rPr>
          <w:rFonts w:ascii="Book Antiqua" w:hAnsi="Book Antiqua" w:cs="Times New Roman"/>
          <w:sz w:val="24"/>
          <w:szCs w:val="24"/>
        </w:rPr>
        <w:sectPr w:rsidR="004D7009" w:rsidRPr="007C4B93" w:rsidSect="0045057B">
          <w:footerReference w:type="default" r:id="rId12"/>
          <w:footerReference w:type="first" r:id="rId13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047E5450" w14:textId="5937E7DC" w:rsidR="004D7009" w:rsidRPr="007C4B93" w:rsidRDefault="00961ACB" w:rsidP="00824547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lastRenderedPageBreak/>
        <w:t>Table 1</w:t>
      </w:r>
      <w:r w:rsidR="004D7009" w:rsidRPr="007C4B93">
        <w:rPr>
          <w:rFonts w:ascii="Book Antiqua" w:hAnsi="Book Antiqua" w:cs="Times New Roman"/>
          <w:b/>
          <w:sz w:val="24"/>
          <w:szCs w:val="24"/>
        </w:rPr>
        <w:t xml:space="preserve"> Characteristics of patients according to adenoma case</w:t>
      </w:r>
      <w:r w:rsidR="005404C4"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,</w:t>
      </w:r>
      <w:r w:rsidR="005404C4" w:rsidRPr="007C4B93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404C4" w:rsidRPr="007C4B93">
        <w:rPr>
          <w:rFonts w:ascii="Book Antiqua" w:hAnsi="Book Antiqua" w:cs="Times New Roman"/>
          <w:b/>
          <w:i/>
          <w:sz w:val="24"/>
          <w:szCs w:val="24"/>
        </w:rPr>
        <w:t>n</w:t>
      </w:r>
      <w:r w:rsidR="005404C4" w:rsidRPr="007C4B93">
        <w:rPr>
          <w:rFonts w:ascii="Book Antiqua" w:eastAsia="宋体" w:hAnsi="Book Antiqua" w:cs="Times New Roman" w:hint="eastAsia"/>
          <w:b/>
          <w:i/>
          <w:sz w:val="24"/>
          <w:szCs w:val="24"/>
          <w:lang w:eastAsia="zh-CN"/>
        </w:rPr>
        <w:t xml:space="preserve"> </w:t>
      </w:r>
      <w:r w:rsidR="005404C4" w:rsidRPr="007C4B93">
        <w:rPr>
          <w:rFonts w:ascii="Book Antiqua" w:hAnsi="Book Antiqua" w:cs="Times New Roman"/>
          <w:b/>
          <w:i/>
          <w:sz w:val="24"/>
          <w:szCs w:val="24"/>
        </w:rPr>
        <w:t>(%)</w:t>
      </w:r>
    </w:p>
    <w:tbl>
      <w:tblPr>
        <w:tblStyle w:val="aa"/>
        <w:tblW w:w="4919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18"/>
        <w:gridCol w:w="1847"/>
        <w:gridCol w:w="1877"/>
        <w:gridCol w:w="1150"/>
      </w:tblGrid>
      <w:tr w:rsidR="00C50E14" w:rsidRPr="007C4B93" w14:paraId="61ACEA28" w14:textId="77777777" w:rsidTr="00C412F8">
        <w:tc>
          <w:tcPr>
            <w:tcW w:w="232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754445" w14:textId="77777777" w:rsidR="004D7009" w:rsidRPr="007C4B93" w:rsidRDefault="004D7009" w:rsidP="00824547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101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C908A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Adenoma</w:t>
            </w:r>
          </w:p>
          <w:p w14:paraId="395D8C44" w14:textId="7D5E52B4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(</w:t>
            </w:r>
            <w:r w:rsidRPr="007C4B93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  <w:r w:rsidR="00961ACB" w:rsidRPr="007C4B93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=</w:t>
            </w:r>
            <w:r w:rsidR="00961ACB" w:rsidRPr="007C4B93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112)</w:t>
            </w: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DADCE0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No adenoma</w:t>
            </w:r>
          </w:p>
          <w:p w14:paraId="6B5864D9" w14:textId="25A50213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(</w:t>
            </w:r>
            <w:r w:rsidRPr="007C4B93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  <w:r w:rsidR="00961ACB" w:rsidRPr="007C4B93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=</w:t>
            </w:r>
            <w:r w:rsidR="00961ACB" w:rsidRPr="007C4B93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112)</w:t>
            </w:r>
          </w:p>
        </w:tc>
        <w:tc>
          <w:tcPr>
            <w:tcW w:w="63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21D31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P</w:t>
            </w: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value</w:t>
            </w:r>
          </w:p>
        </w:tc>
      </w:tr>
      <w:tr w:rsidR="00C50E14" w:rsidRPr="007C4B93" w14:paraId="32BE3DEC" w14:textId="77777777" w:rsidTr="00C412F8">
        <w:tc>
          <w:tcPr>
            <w:tcW w:w="2320" w:type="pct"/>
            <w:tcBorders>
              <w:top w:val="single" w:sz="4" w:space="0" w:color="auto"/>
            </w:tcBorders>
            <w:vAlign w:val="center"/>
            <w:hideMark/>
          </w:tcPr>
          <w:p w14:paraId="419FEC94" w14:textId="5170F79F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Age(years)</w:t>
            </w:r>
            <w:r w:rsidR="004E3863" w:rsidRPr="007C4B93">
              <w:rPr>
                <w:rFonts w:ascii="Book Antiqua" w:hAnsi="Book Antiqua" w:cs="Times New Roman"/>
                <w:sz w:val="24"/>
                <w:szCs w:val="24"/>
              </w:rPr>
              <w:t>,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 mean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SD</w:t>
            </w:r>
          </w:p>
        </w:tc>
        <w:tc>
          <w:tcPr>
            <w:tcW w:w="1016" w:type="pct"/>
            <w:tcBorders>
              <w:top w:val="single" w:sz="4" w:space="0" w:color="auto"/>
            </w:tcBorders>
            <w:vAlign w:val="center"/>
          </w:tcPr>
          <w:p w14:paraId="2F43C0C2" w14:textId="072F0DC3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60.3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</w:t>
            </w:r>
            <w:r w:rsidR="00181F50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5.3</w:t>
            </w:r>
          </w:p>
        </w:tc>
        <w:tc>
          <w:tcPr>
            <w:tcW w:w="1032" w:type="pct"/>
            <w:tcBorders>
              <w:top w:val="single" w:sz="4" w:space="0" w:color="auto"/>
            </w:tcBorders>
            <w:vAlign w:val="center"/>
          </w:tcPr>
          <w:p w14:paraId="5546A7E5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59.5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 5.4</w:t>
            </w:r>
          </w:p>
        </w:tc>
        <w:tc>
          <w:tcPr>
            <w:tcW w:w="632" w:type="pct"/>
            <w:tcBorders>
              <w:top w:val="single" w:sz="4" w:space="0" w:color="auto"/>
            </w:tcBorders>
            <w:vAlign w:val="center"/>
          </w:tcPr>
          <w:p w14:paraId="12A3D8BB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37</w:t>
            </w:r>
          </w:p>
        </w:tc>
      </w:tr>
      <w:tr w:rsidR="00C50E14" w:rsidRPr="007C4B93" w14:paraId="7CCF5474" w14:textId="77777777" w:rsidTr="00C412F8">
        <w:tc>
          <w:tcPr>
            <w:tcW w:w="2320" w:type="pct"/>
            <w:vAlign w:val="center"/>
            <w:hideMark/>
          </w:tcPr>
          <w:p w14:paraId="475A6538" w14:textId="679F9281" w:rsidR="004D7009" w:rsidRPr="007C4B93" w:rsidRDefault="004D7009" w:rsidP="005404C4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en</w:t>
            </w:r>
          </w:p>
        </w:tc>
        <w:tc>
          <w:tcPr>
            <w:tcW w:w="1016" w:type="pct"/>
            <w:vAlign w:val="center"/>
          </w:tcPr>
          <w:p w14:paraId="71E9F10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57 (50.9)</w:t>
            </w:r>
          </w:p>
        </w:tc>
        <w:tc>
          <w:tcPr>
            <w:tcW w:w="1032" w:type="pct"/>
            <w:vAlign w:val="center"/>
          </w:tcPr>
          <w:p w14:paraId="36D18C84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57 (50.9)</w:t>
            </w:r>
          </w:p>
        </w:tc>
        <w:tc>
          <w:tcPr>
            <w:tcW w:w="632" w:type="pct"/>
            <w:vAlign w:val="center"/>
          </w:tcPr>
          <w:p w14:paraId="2008631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atched</w:t>
            </w:r>
          </w:p>
        </w:tc>
      </w:tr>
      <w:tr w:rsidR="00C50E14" w:rsidRPr="007C4B93" w14:paraId="2BC45A4A" w14:textId="77777777" w:rsidTr="00C412F8">
        <w:tc>
          <w:tcPr>
            <w:tcW w:w="2320" w:type="pct"/>
            <w:vAlign w:val="center"/>
          </w:tcPr>
          <w:p w14:paraId="38E7EF2F" w14:textId="32F7265A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5(OH)D (ng/ml)</w:t>
            </w:r>
            <w:r w:rsidR="004E3863" w:rsidRPr="007C4B93">
              <w:rPr>
                <w:rFonts w:ascii="Book Antiqua" w:hAnsi="Book Antiqua" w:cs="Times New Roman"/>
                <w:sz w:val="24"/>
                <w:szCs w:val="24"/>
              </w:rPr>
              <w:t>,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 mean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SD</w:t>
            </w:r>
          </w:p>
        </w:tc>
        <w:tc>
          <w:tcPr>
            <w:tcW w:w="1016" w:type="pct"/>
            <w:vAlign w:val="center"/>
          </w:tcPr>
          <w:p w14:paraId="34CFC075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15.7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5.8</w:t>
            </w:r>
          </w:p>
        </w:tc>
        <w:tc>
          <w:tcPr>
            <w:tcW w:w="1032" w:type="pct"/>
            <w:vAlign w:val="center"/>
          </w:tcPr>
          <w:p w14:paraId="21170EF0" w14:textId="332F974E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16.8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</w:t>
            </w:r>
            <w:r w:rsidR="00181F50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5.6</w:t>
            </w:r>
          </w:p>
        </w:tc>
        <w:tc>
          <w:tcPr>
            <w:tcW w:w="632" w:type="pct"/>
            <w:vAlign w:val="center"/>
          </w:tcPr>
          <w:p w14:paraId="0CA4DD24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16</w:t>
            </w:r>
          </w:p>
        </w:tc>
      </w:tr>
      <w:tr w:rsidR="00C50E14" w:rsidRPr="007C4B93" w14:paraId="0796137D" w14:textId="77777777" w:rsidTr="00C412F8">
        <w:tc>
          <w:tcPr>
            <w:tcW w:w="2320" w:type="pct"/>
            <w:vAlign w:val="center"/>
          </w:tcPr>
          <w:p w14:paraId="26C882CE" w14:textId="50E1ECD4" w:rsidR="004D7009" w:rsidRPr="007C4B93" w:rsidRDefault="004D7009" w:rsidP="00C412F8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5(OH)D &lt; 20 ng/mL</w:t>
            </w:r>
          </w:p>
        </w:tc>
        <w:tc>
          <w:tcPr>
            <w:tcW w:w="1016" w:type="pct"/>
            <w:vAlign w:val="center"/>
          </w:tcPr>
          <w:p w14:paraId="754EDBF8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91 (81.3)</w:t>
            </w:r>
          </w:p>
        </w:tc>
        <w:tc>
          <w:tcPr>
            <w:tcW w:w="1032" w:type="pct"/>
            <w:vAlign w:val="center"/>
          </w:tcPr>
          <w:p w14:paraId="6D59AFB4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82 (73.2)</w:t>
            </w:r>
          </w:p>
        </w:tc>
        <w:tc>
          <w:tcPr>
            <w:tcW w:w="632" w:type="pct"/>
            <w:vAlign w:val="center"/>
          </w:tcPr>
          <w:p w14:paraId="24B67AE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12</w:t>
            </w:r>
          </w:p>
        </w:tc>
      </w:tr>
      <w:tr w:rsidR="00C50E14" w:rsidRPr="007C4B93" w14:paraId="101F618C" w14:textId="77777777" w:rsidTr="00C412F8">
        <w:trPr>
          <w:trHeight w:val="281"/>
        </w:trPr>
        <w:tc>
          <w:tcPr>
            <w:tcW w:w="2320" w:type="pct"/>
            <w:vAlign w:val="center"/>
          </w:tcPr>
          <w:p w14:paraId="237669E5" w14:textId="49C976DE" w:rsidR="004D7009" w:rsidRPr="007C4B93" w:rsidRDefault="004D7009" w:rsidP="00C412F8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Education</w:t>
            </w:r>
          </w:p>
        </w:tc>
        <w:tc>
          <w:tcPr>
            <w:tcW w:w="1016" w:type="pct"/>
            <w:vAlign w:val="center"/>
          </w:tcPr>
          <w:p w14:paraId="10C9349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32" w:type="pct"/>
            <w:vAlign w:val="center"/>
          </w:tcPr>
          <w:p w14:paraId="11F403E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32" w:type="pct"/>
            <w:vAlign w:val="center"/>
          </w:tcPr>
          <w:p w14:paraId="5946E72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54</w:t>
            </w:r>
          </w:p>
        </w:tc>
      </w:tr>
      <w:tr w:rsidR="00C50E14" w:rsidRPr="007C4B93" w14:paraId="4E244F73" w14:textId="77777777" w:rsidTr="00C412F8">
        <w:tc>
          <w:tcPr>
            <w:tcW w:w="2320" w:type="pct"/>
            <w:vAlign w:val="center"/>
          </w:tcPr>
          <w:p w14:paraId="1EEDF42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Elementary school graduate</w:t>
            </w:r>
          </w:p>
        </w:tc>
        <w:tc>
          <w:tcPr>
            <w:tcW w:w="1016" w:type="pct"/>
            <w:vAlign w:val="center"/>
          </w:tcPr>
          <w:p w14:paraId="29BD44A8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6 (14.3)</w:t>
            </w:r>
          </w:p>
        </w:tc>
        <w:tc>
          <w:tcPr>
            <w:tcW w:w="1032" w:type="pct"/>
            <w:vAlign w:val="center"/>
          </w:tcPr>
          <w:p w14:paraId="5CFFA07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0 (9.1)</w:t>
            </w:r>
          </w:p>
        </w:tc>
        <w:tc>
          <w:tcPr>
            <w:tcW w:w="632" w:type="pct"/>
            <w:vAlign w:val="center"/>
          </w:tcPr>
          <w:p w14:paraId="55BCFC35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56878DC4" w14:textId="77777777" w:rsidTr="00C412F8">
        <w:tc>
          <w:tcPr>
            <w:tcW w:w="2320" w:type="pct"/>
            <w:vAlign w:val="center"/>
          </w:tcPr>
          <w:p w14:paraId="6208D294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iddle school graduate</w:t>
            </w:r>
          </w:p>
        </w:tc>
        <w:tc>
          <w:tcPr>
            <w:tcW w:w="1016" w:type="pct"/>
            <w:vAlign w:val="center"/>
          </w:tcPr>
          <w:p w14:paraId="078375E0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5 (22.3)</w:t>
            </w:r>
          </w:p>
        </w:tc>
        <w:tc>
          <w:tcPr>
            <w:tcW w:w="1032" w:type="pct"/>
            <w:vAlign w:val="center"/>
          </w:tcPr>
          <w:p w14:paraId="594DBA63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31 (28.2)</w:t>
            </w:r>
          </w:p>
        </w:tc>
        <w:tc>
          <w:tcPr>
            <w:tcW w:w="632" w:type="pct"/>
            <w:vAlign w:val="center"/>
          </w:tcPr>
          <w:p w14:paraId="15F441A8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280434ED" w14:textId="77777777" w:rsidTr="00C412F8">
        <w:tc>
          <w:tcPr>
            <w:tcW w:w="2320" w:type="pct"/>
            <w:vAlign w:val="center"/>
          </w:tcPr>
          <w:p w14:paraId="295679D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High school graduate</w:t>
            </w:r>
          </w:p>
        </w:tc>
        <w:tc>
          <w:tcPr>
            <w:tcW w:w="1016" w:type="pct"/>
            <w:vAlign w:val="center"/>
          </w:tcPr>
          <w:p w14:paraId="758CD437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50 (44.6)</w:t>
            </w:r>
          </w:p>
        </w:tc>
        <w:tc>
          <w:tcPr>
            <w:tcW w:w="1032" w:type="pct"/>
            <w:vAlign w:val="center"/>
          </w:tcPr>
          <w:p w14:paraId="36B63B24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46 (41.8)</w:t>
            </w:r>
          </w:p>
        </w:tc>
        <w:tc>
          <w:tcPr>
            <w:tcW w:w="632" w:type="pct"/>
            <w:vAlign w:val="center"/>
          </w:tcPr>
          <w:p w14:paraId="0807A2FB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1F263D84" w14:textId="77777777" w:rsidTr="00C412F8">
        <w:tc>
          <w:tcPr>
            <w:tcW w:w="2320" w:type="pct"/>
            <w:vAlign w:val="center"/>
          </w:tcPr>
          <w:p w14:paraId="446F355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College graduate or above</w:t>
            </w:r>
          </w:p>
        </w:tc>
        <w:tc>
          <w:tcPr>
            <w:tcW w:w="1016" w:type="pct"/>
            <w:vAlign w:val="center"/>
          </w:tcPr>
          <w:p w14:paraId="795E7B95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1 (18.8)</w:t>
            </w:r>
          </w:p>
        </w:tc>
        <w:tc>
          <w:tcPr>
            <w:tcW w:w="1032" w:type="pct"/>
            <w:vAlign w:val="center"/>
          </w:tcPr>
          <w:p w14:paraId="38B804A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3 (20.9)</w:t>
            </w:r>
          </w:p>
        </w:tc>
        <w:tc>
          <w:tcPr>
            <w:tcW w:w="632" w:type="pct"/>
            <w:vAlign w:val="center"/>
          </w:tcPr>
          <w:p w14:paraId="0698634D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53C17718" w14:textId="77777777" w:rsidTr="00C412F8">
        <w:tc>
          <w:tcPr>
            <w:tcW w:w="2320" w:type="pct"/>
            <w:vAlign w:val="center"/>
          </w:tcPr>
          <w:p w14:paraId="1912C1CE" w14:textId="5D871E8C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Waist circumference (cm)</w:t>
            </w:r>
            <w:r w:rsidR="004E3863" w:rsidRPr="007C4B93">
              <w:rPr>
                <w:rFonts w:ascii="Book Antiqua" w:hAnsi="Book Antiqua" w:cs="Times New Roman"/>
                <w:sz w:val="24"/>
                <w:szCs w:val="24"/>
              </w:rPr>
              <w:t>,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 mean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SD</w:t>
            </w:r>
          </w:p>
        </w:tc>
        <w:tc>
          <w:tcPr>
            <w:tcW w:w="1016" w:type="pct"/>
            <w:vAlign w:val="center"/>
          </w:tcPr>
          <w:p w14:paraId="7FA1AEE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87.0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7.8</w:t>
            </w:r>
          </w:p>
        </w:tc>
        <w:tc>
          <w:tcPr>
            <w:tcW w:w="1032" w:type="pct"/>
            <w:vAlign w:val="center"/>
          </w:tcPr>
          <w:p w14:paraId="78C10261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84.6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6.7</w:t>
            </w:r>
          </w:p>
        </w:tc>
        <w:tc>
          <w:tcPr>
            <w:tcW w:w="632" w:type="pct"/>
            <w:vAlign w:val="center"/>
          </w:tcPr>
          <w:p w14:paraId="1F85314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02</w:t>
            </w:r>
          </w:p>
        </w:tc>
      </w:tr>
      <w:tr w:rsidR="00C50E14" w:rsidRPr="007C4B93" w14:paraId="0B200BE3" w14:textId="77777777" w:rsidTr="00C412F8">
        <w:tc>
          <w:tcPr>
            <w:tcW w:w="2320" w:type="pct"/>
            <w:vAlign w:val="center"/>
          </w:tcPr>
          <w:p w14:paraId="4002B3ED" w14:textId="2744EA1D" w:rsidR="004D7009" w:rsidRPr="007C4B93" w:rsidRDefault="004D7009" w:rsidP="00C412F8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BMI (kg/m</w:t>
            </w:r>
            <w:r w:rsidRPr="007C4B9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016" w:type="pct"/>
            <w:vAlign w:val="center"/>
          </w:tcPr>
          <w:p w14:paraId="42BD6DA1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32" w:type="pct"/>
            <w:vAlign w:val="center"/>
          </w:tcPr>
          <w:p w14:paraId="78238DDB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32" w:type="pct"/>
            <w:vAlign w:val="center"/>
          </w:tcPr>
          <w:p w14:paraId="0705F8A2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10</w:t>
            </w:r>
          </w:p>
        </w:tc>
      </w:tr>
      <w:tr w:rsidR="00C50E14" w:rsidRPr="007C4B93" w14:paraId="2E4022D1" w14:textId="77777777" w:rsidTr="00C412F8">
        <w:tc>
          <w:tcPr>
            <w:tcW w:w="2320" w:type="pct"/>
            <w:vAlign w:val="center"/>
          </w:tcPr>
          <w:p w14:paraId="6774BD4F" w14:textId="0E32F2AB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8.5</w:t>
            </w:r>
            <w:r w:rsidR="00C412F8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&lt; BMI &lt;</w:t>
            </w:r>
            <w:r w:rsidR="00C412F8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016" w:type="pct"/>
            <w:vAlign w:val="center"/>
          </w:tcPr>
          <w:p w14:paraId="048F623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33 (29.5)</w:t>
            </w:r>
          </w:p>
        </w:tc>
        <w:tc>
          <w:tcPr>
            <w:tcW w:w="1032" w:type="pct"/>
            <w:vAlign w:val="center"/>
          </w:tcPr>
          <w:p w14:paraId="0BB845C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36 (32.1)</w:t>
            </w:r>
          </w:p>
        </w:tc>
        <w:tc>
          <w:tcPr>
            <w:tcW w:w="632" w:type="pct"/>
            <w:vAlign w:val="center"/>
          </w:tcPr>
          <w:p w14:paraId="375AB78B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7D5D788A" w14:textId="77777777" w:rsidTr="00C412F8">
        <w:tc>
          <w:tcPr>
            <w:tcW w:w="2320" w:type="pct"/>
            <w:vAlign w:val="center"/>
          </w:tcPr>
          <w:p w14:paraId="6D84852A" w14:textId="1B943519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3</w:t>
            </w:r>
            <w:r w:rsidR="00C412F8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≤</w:t>
            </w:r>
            <w:r w:rsidR="00C412F8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BMI &lt;</w:t>
            </w:r>
            <w:r w:rsidR="00C412F8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25</w:t>
            </w:r>
          </w:p>
        </w:tc>
        <w:tc>
          <w:tcPr>
            <w:tcW w:w="1016" w:type="pct"/>
            <w:vAlign w:val="center"/>
          </w:tcPr>
          <w:p w14:paraId="0FF582E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32 (28.6)</w:t>
            </w:r>
          </w:p>
        </w:tc>
        <w:tc>
          <w:tcPr>
            <w:tcW w:w="1032" w:type="pct"/>
            <w:vAlign w:val="center"/>
          </w:tcPr>
          <w:p w14:paraId="58ABF8C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45 (40.2)</w:t>
            </w:r>
          </w:p>
        </w:tc>
        <w:tc>
          <w:tcPr>
            <w:tcW w:w="632" w:type="pct"/>
            <w:vAlign w:val="center"/>
          </w:tcPr>
          <w:p w14:paraId="5874368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04F2BB2B" w14:textId="77777777" w:rsidTr="00C412F8">
        <w:tc>
          <w:tcPr>
            <w:tcW w:w="2320" w:type="pct"/>
            <w:vAlign w:val="center"/>
          </w:tcPr>
          <w:p w14:paraId="05E6449E" w14:textId="51CD07DA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5</w:t>
            </w:r>
            <w:r w:rsidR="00C412F8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≤</w:t>
            </w:r>
            <w:r w:rsidR="00C412F8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BMI</w:t>
            </w:r>
          </w:p>
        </w:tc>
        <w:tc>
          <w:tcPr>
            <w:tcW w:w="1016" w:type="pct"/>
            <w:vAlign w:val="center"/>
          </w:tcPr>
          <w:p w14:paraId="6DE305E3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47 (41.9)</w:t>
            </w:r>
          </w:p>
        </w:tc>
        <w:tc>
          <w:tcPr>
            <w:tcW w:w="1032" w:type="pct"/>
            <w:vAlign w:val="center"/>
          </w:tcPr>
          <w:p w14:paraId="3965C0E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31 (27.7)</w:t>
            </w:r>
          </w:p>
        </w:tc>
        <w:tc>
          <w:tcPr>
            <w:tcW w:w="632" w:type="pct"/>
            <w:vAlign w:val="center"/>
          </w:tcPr>
          <w:p w14:paraId="0FA696C5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72EDDE0A" w14:textId="77777777" w:rsidTr="00C412F8">
        <w:tc>
          <w:tcPr>
            <w:tcW w:w="2320" w:type="pct"/>
            <w:vAlign w:val="center"/>
          </w:tcPr>
          <w:p w14:paraId="6F030B8D" w14:textId="2D57EE31" w:rsidR="004D7009" w:rsidRPr="007C4B93" w:rsidRDefault="004D7009" w:rsidP="00C412F8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Family history</w:t>
            </w:r>
          </w:p>
        </w:tc>
        <w:tc>
          <w:tcPr>
            <w:tcW w:w="1016" w:type="pct"/>
            <w:vAlign w:val="center"/>
          </w:tcPr>
          <w:p w14:paraId="62DF237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32" w:type="pct"/>
            <w:vAlign w:val="center"/>
          </w:tcPr>
          <w:p w14:paraId="2561A1F8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32" w:type="pct"/>
            <w:vAlign w:val="center"/>
          </w:tcPr>
          <w:p w14:paraId="2D8F70F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53</w:t>
            </w:r>
          </w:p>
        </w:tc>
      </w:tr>
      <w:tr w:rsidR="00C50E14" w:rsidRPr="007C4B93" w14:paraId="3F7FEEB0" w14:textId="77777777" w:rsidTr="00C412F8">
        <w:trPr>
          <w:trHeight w:val="70"/>
        </w:trPr>
        <w:tc>
          <w:tcPr>
            <w:tcW w:w="2320" w:type="pct"/>
            <w:vAlign w:val="center"/>
          </w:tcPr>
          <w:p w14:paraId="2A6C20D1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Yes </w:t>
            </w:r>
          </w:p>
        </w:tc>
        <w:tc>
          <w:tcPr>
            <w:tcW w:w="1016" w:type="pct"/>
            <w:vAlign w:val="center"/>
          </w:tcPr>
          <w:p w14:paraId="1133BD15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6 (5.4)</w:t>
            </w:r>
          </w:p>
        </w:tc>
        <w:tc>
          <w:tcPr>
            <w:tcW w:w="1032" w:type="pct"/>
            <w:vAlign w:val="center"/>
          </w:tcPr>
          <w:p w14:paraId="08E9893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4 (3.6)</w:t>
            </w:r>
          </w:p>
        </w:tc>
        <w:tc>
          <w:tcPr>
            <w:tcW w:w="632" w:type="pct"/>
            <w:vAlign w:val="center"/>
          </w:tcPr>
          <w:p w14:paraId="02422B33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54138890" w14:textId="77777777" w:rsidTr="00C412F8">
        <w:tc>
          <w:tcPr>
            <w:tcW w:w="2320" w:type="pct"/>
            <w:vAlign w:val="center"/>
          </w:tcPr>
          <w:p w14:paraId="29F4A165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1016" w:type="pct"/>
            <w:vAlign w:val="center"/>
          </w:tcPr>
          <w:p w14:paraId="28E066CD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06 (94.6)</w:t>
            </w:r>
          </w:p>
        </w:tc>
        <w:tc>
          <w:tcPr>
            <w:tcW w:w="1032" w:type="pct"/>
            <w:vAlign w:val="center"/>
          </w:tcPr>
          <w:p w14:paraId="43D4886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08 (96.4)</w:t>
            </w:r>
          </w:p>
        </w:tc>
        <w:tc>
          <w:tcPr>
            <w:tcW w:w="632" w:type="pct"/>
            <w:vAlign w:val="center"/>
          </w:tcPr>
          <w:p w14:paraId="4B81F7FD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7754695E" w14:textId="77777777" w:rsidTr="00C412F8">
        <w:tc>
          <w:tcPr>
            <w:tcW w:w="2320" w:type="pct"/>
            <w:vAlign w:val="center"/>
          </w:tcPr>
          <w:p w14:paraId="0C6AEC7C" w14:textId="09C3887E" w:rsidR="004D7009" w:rsidRPr="007C4B93" w:rsidRDefault="004D7009" w:rsidP="00C412F8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Smoke status</w:t>
            </w:r>
          </w:p>
        </w:tc>
        <w:tc>
          <w:tcPr>
            <w:tcW w:w="1016" w:type="pct"/>
            <w:vAlign w:val="center"/>
          </w:tcPr>
          <w:p w14:paraId="7CFF014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32" w:type="pct"/>
            <w:vAlign w:val="center"/>
          </w:tcPr>
          <w:p w14:paraId="5DE1BFE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32" w:type="pct"/>
            <w:vAlign w:val="center"/>
          </w:tcPr>
          <w:p w14:paraId="388C3EDD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29</w:t>
            </w:r>
          </w:p>
        </w:tc>
      </w:tr>
      <w:tr w:rsidR="00C50E14" w:rsidRPr="007C4B93" w14:paraId="57E08DA3" w14:textId="77777777" w:rsidTr="00C412F8">
        <w:tc>
          <w:tcPr>
            <w:tcW w:w="2320" w:type="pct"/>
            <w:vAlign w:val="center"/>
          </w:tcPr>
          <w:p w14:paraId="7C5B271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Non smoker</w:t>
            </w:r>
          </w:p>
        </w:tc>
        <w:tc>
          <w:tcPr>
            <w:tcW w:w="1016" w:type="pct"/>
            <w:vAlign w:val="center"/>
          </w:tcPr>
          <w:p w14:paraId="4FF8A05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56 (50.9)</w:t>
            </w:r>
          </w:p>
        </w:tc>
        <w:tc>
          <w:tcPr>
            <w:tcW w:w="1032" w:type="pct"/>
            <w:vAlign w:val="center"/>
          </w:tcPr>
          <w:p w14:paraId="102CCA02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64 (57.7)</w:t>
            </w:r>
          </w:p>
        </w:tc>
        <w:tc>
          <w:tcPr>
            <w:tcW w:w="632" w:type="pct"/>
            <w:vAlign w:val="center"/>
          </w:tcPr>
          <w:p w14:paraId="214E6760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3DE0A9FB" w14:textId="77777777" w:rsidTr="00C412F8">
        <w:tc>
          <w:tcPr>
            <w:tcW w:w="2320" w:type="pct"/>
            <w:vAlign w:val="center"/>
          </w:tcPr>
          <w:p w14:paraId="5CA69628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Past smoker</w:t>
            </w:r>
          </w:p>
        </w:tc>
        <w:tc>
          <w:tcPr>
            <w:tcW w:w="1016" w:type="pct"/>
            <w:vAlign w:val="center"/>
          </w:tcPr>
          <w:p w14:paraId="7DDB649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37 (33.6)</w:t>
            </w:r>
          </w:p>
        </w:tc>
        <w:tc>
          <w:tcPr>
            <w:tcW w:w="1032" w:type="pct"/>
            <w:vAlign w:val="center"/>
          </w:tcPr>
          <w:p w14:paraId="64AF739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31 (27.9)</w:t>
            </w:r>
          </w:p>
        </w:tc>
        <w:tc>
          <w:tcPr>
            <w:tcW w:w="632" w:type="pct"/>
            <w:vAlign w:val="center"/>
          </w:tcPr>
          <w:p w14:paraId="39F317B1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42D5CBC2" w14:textId="77777777" w:rsidTr="00C412F8">
        <w:tc>
          <w:tcPr>
            <w:tcW w:w="2320" w:type="pct"/>
            <w:vAlign w:val="center"/>
          </w:tcPr>
          <w:p w14:paraId="6EE5E35D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Current smoker</w:t>
            </w:r>
          </w:p>
        </w:tc>
        <w:tc>
          <w:tcPr>
            <w:tcW w:w="1016" w:type="pct"/>
            <w:vAlign w:val="center"/>
          </w:tcPr>
          <w:p w14:paraId="0450572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7 (15.5)</w:t>
            </w:r>
          </w:p>
        </w:tc>
        <w:tc>
          <w:tcPr>
            <w:tcW w:w="1032" w:type="pct"/>
            <w:vAlign w:val="center"/>
          </w:tcPr>
          <w:p w14:paraId="192D44D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6 (14.4)</w:t>
            </w:r>
          </w:p>
        </w:tc>
        <w:tc>
          <w:tcPr>
            <w:tcW w:w="632" w:type="pct"/>
            <w:vAlign w:val="center"/>
          </w:tcPr>
          <w:p w14:paraId="78B7EB9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5E88516F" w14:textId="77777777" w:rsidTr="00C412F8">
        <w:trPr>
          <w:trHeight w:val="329"/>
        </w:trPr>
        <w:tc>
          <w:tcPr>
            <w:tcW w:w="2320" w:type="pct"/>
            <w:vAlign w:val="center"/>
          </w:tcPr>
          <w:p w14:paraId="1EF6AB78" w14:textId="586DDCFC" w:rsidR="004D7009" w:rsidRPr="007C4B93" w:rsidRDefault="004D7009" w:rsidP="00C412F8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Drink status</w:t>
            </w:r>
          </w:p>
        </w:tc>
        <w:tc>
          <w:tcPr>
            <w:tcW w:w="1016" w:type="pct"/>
            <w:vAlign w:val="center"/>
          </w:tcPr>
          <w:p w14:paraId="781CD3D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32" w:type="pct"/>
            <w:vAlign w:val="center"/>
          </w:tcPr>
          <w:p w14:paraId="04F7B042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32" w:type="pct"/>
            <w:vAlign w:val="center"/>
          </w:tcPr>
          <w:p w14:paraId="2D317CA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002</w:t>
            </w:r>
          </w:p>
        </w:tc>
      </w:tr>
      <w:tr w:rsidR="00C50E14" w:rsidRPr="007C4B93" w14:paraId="674F6C54" w14:textId="77777777" w:rsidTr="00C412F8">
        <w:tc>
          <w:tcPr>
            <w:tcW w:w="2320" w:type="pct"/>
            <w:vAlign w:val="center"/>
          </w:tcPr>
          <w:p w14:paraId="2EA8FAB3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Never drinker</w:t>
            </w:r>
          </w:p>
        </w:tc>
        <w:tc>
          <w:tcPr>
            <w:tcW w:w="1016" w:type="pct"/>
            <w:vAlign w:val="center"/>
          </w:tcPr>
          <w:p w14:paraId="23A663AB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41 (36.6)</w:t>
            </w:r>
          </w:p>
        </w:tc>
        <w:tc>
          <w:tcPr>
            <w:tcW w:w="1032" w:type="pct"/>
            <w:vAlign w:val="center"/>
          </w:tcPr>
          <w:p w14:paraId="414A6B44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57 (50.9)</w:t>
            </w:r>
          </w:p>
        </w:tc>
        <w:tc>
          <w:tcPr>
            <w:tcW w:w="632" w:type="pct"/>
            <w:vAlign w:val="center"/>
          </w:tcPr>
          <w:p w14:paraId="5F01E8D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34866F52" w14:textId="77777777" w:rsidTr="00C412F8">
        <w:tc>
          <w:tcPr>
            <w:tcW w:w="2320" w:type="pct"/>
            <w:vAlign w:val="center"/>
          </w:tcPr>
          <w:p w14:paraId="6CFBD0F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Past drinker</w:t>
            </w:r>
          </w:p>
        </w:tc>
        <w:tc>
          <w:tcPr>
            <w:tcW w:w="1016" w:type="pct"/>
            <w:vAlign w:val="center"/>
          </w:tcPr>
          <w:p w14:paraId="138D917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6 (5.4)</w:t>
            </w:r>
          </w:p>
        </w:tc>
        <w:tc>
          <w:tcPr>
            <w:tcW w:w="1032" w:type="pct"/>
            <w:vAlign w:val="center"/>
          </w:tcPr>
          <w:p w14:paraId="391353E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6 (5.4)</w:t>
            </w:r>
          </w:p>
        </w:tc>
        <w:tc>
          <w:tcPr>
            <w:tcW w:w="632" w:type="pct"/>
            <w:vAlign w:val="center"/>
          </w:tcPr>
          <w:p w14:paraId="3587C467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0C6F8641" w14:textId="77777777" w:rsidTr="00C412F8">
        <w:tc>
          <w:tcPr>
            <w:tcW w:w="2320" w:type="pct"/>
            <w:vAlign w:val="center"/>
          </w:tcPr>
          <w:p w14:paraId="246976B4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Current drinker</w:t>
            </w:r>
          </w:p>
        </w:tc>
        <w:tc>
          <w:tcPr>
            <w:tcW w:w="1016" w:type="pct"/>
            <w:vAlign w:val="center"/>
          </w:tcPr>
          <w:p w14:paraId="7CFBB007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65 (58.0)</w:t>
            </w:r>
          </w:p>
        </w:tc>
        <w:tc>
          <w:tcPr>
            <w:tcW w:w="1032" w:type="pct"/>
            <w:vAlign w:val="center"/>
          </w:tcPr>
          <w:p w14:paraId="5E9CF82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49 (43.8)</w:t>
            </w:r>
          </w:p>
        </w:tc>
        <w:tc>
          <w:tcPr>
            <w:tcW w:w="632" w:type="pct"/>
            <w:vAlign w:val="center"/>
          </w:tcPr>
          <w:p w14:paraId="46E9A51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18BD2613" w14:textId="77777777" w:rsidTr="00C412F8">
        <w:tc>
          <w:tcPr>
            <w:tcW w:w="2320" w:type="pct"/>
            <w:vAlign w:val="center"/>
          </w:tcPr>
          <w:p w14:paraId="2D7E1ABF" w14:textId="7080B3D0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lastRenderedPageBreak/>
              <w:t>Physical activity (MET-</w:t>
            </w:r>
            <w:proofErr w:type="spellStart"/>
            <w:r w:rsidRPr="007C4B93">
              <w:rPr>
                <w:rFonts w:ascii="Book Antiqua" w:hAnsi="Book Antiqua" w:cs="Times New Roman"/>
                <w:sz w:val="24"/>
                <w:szCs w:val="24"/>
              </w:rPr>
              <w:t>hr</w:t>
            </w:r>
            <w:proofErr w:type="spellEnd"/>
            <w:r w:rsidRPr="007C4B93">
              <w:rPr>
                <w:rFonts w:ascii="Book Antiqua" w:hAnsi="Book Antiqua" w:cs="Times New Roman"/>
                <w:sz w:val="24"/>
                <w:szCs w:val="24"/>
              </w:rPr>
              <w:t>/</w:t>
            </w:r>
            <w:proofErr w:type="spellStart"/>
            <w:r w:rsidRPr="007C4B93">
              <w:rPr>
                <w:rFonts w:ascii="Book Antiqua" w:hAnsi="Book Antiqua" w:cs="Times New Roman"/>
                <w:sz w:val="24"/>
                <w:szCs w:val="24"/>
              </w:rPr>
              <w:t>wk</w:t>
            </w:r>
            <w:proofErr w:type="spellEnd"/>
            <w:r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  <w:r w:rsidR="004E3863" w:rsidRPr="007C4B93">
              <w:rPr>
                <w:rFonts w:ascii="Book Antiqua" w:hAnsi="Book Antiqua" w:cs="Times New Roman"/>
                <w:sz w:val="24"/>
                <w:szCs w:val="24"/>
              </w:rPr>
              <w:t>,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 mean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SD</w:t>
            </w:r>
          </w:p>
        </w:tc>
        <w:tc>
          <w:tcPr>
            <w:tcW w:w="1016" w:type="pct"/>
            <w:vAlign w:val="center"/>
          </w:tcPr>
          <w:p w14:paraId="59D4CE87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29.0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32.0</w:t>
            </w:r>
          </w:p>
        </w:tc>
        <w:tc>
          <w:tcPr>
            <w:tcW w:w="1032" w:type="pct"/>
            <w:vAlign w:val="center"/>
          </w:tcPr>
          <w:p w14:paraId="5403F346" w14:textId="0C2536E6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24.3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25.2</w:t>
            </w:r>
          </w:p>
        </w:tc>
        <w:tc>
          <w:tcPr>
            <w:tcW w:w="632" w:type="pct"/>
            <w:vAlign w:val="center"/>
          </w:tcPr>
          <w:p w14:paraId="3698A34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22</w:t>
            </w:r>
          </w:p>
        </w:tc>
      </w:tr>
      <w:tr w:rsidR="00C50E14" w:rsidRPr="007C4B93" w14:paraId="6D99D754" w14:textId="77777777" w:rsidTr="00C412F8">
        <w:tc>
          <w:tcPr>
            <w:tcW w:w="2320" w:type="pct"/>
            <w:vAlign w:val="center"/>
          </w:tcPr>
          <w:p w14:paraId="2B6A78BA" w14:textId="217B5C24" w:rsidR="004D7009" w:rsidRPr="007C4B93" w:rsidRDefault="004D7009" w:rsidP="00B67BBC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Supplement use</w:t>
            </w:r>
          </w:p>
        </w:tc>
        <w:tc>
          <w:tcPr>
            <w:tcW w:w="1016" w:type="pct"/>
            <w:vAlign w:val="center"/>
          </w:tcPr>
          <w:p w14:paraId="2EA6388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32" w:type="pct"/>
            <w:vAlign w:val="center"/>
          </w:tcPr>
          <w:p w14:paraId="39D3A5C1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32" w:type="pct"/>
            <w:vAlign w:val="center"/>
          </w:tcPr>
          <w:p w14:paraId="078AA99E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08</w:t>
            </w:r>
          </w:p>
        </w:tc>
      </w:tr>
      <w:tr w:rsidR="00C50E14" w:rsidRPr="007C4B93" w14:paraId="08A7DAC9" w14:textId="77777777" w:rsidTr="00C412F8">
        <w:tc>
          <w:tcPr>
            <w:tcW w:w="2320" w:type="pct"/>
            <w:vAlign w:val="center"/>
          </w:tcPr>
          <w:p w14:paraId="41E6B5EA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Yes</w:t>
            </w:r>
          </w:p>
        </w:tc>
        <w:tc>
          <w:tcPr>
            <w:tcW w:w="1016" w:type="pct"/>
            <w:vAlign w:val="center"/>
          </w:tcPr>
          <w:p w14:paraId="4ADDAA5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42 (37.5)</w:t>
            </w:r>
          </w:p>
        </w:tc>
        <w:tc>
          <w:tcPr>
            <w:tcW w:w="1032" w:type="pct"/>
            <w:vAlign w:val="center"/>
          </w:tcPr>
          <w:p w14:paraId="34DCF817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56 (50.0)</w:t>
            </w:r>
          </w:p>
        </w:tc>
        <w:tc>
          <w:tcPr>
            <w:tcW w:w="632" w:type="pct"/>
            <w:vAlign w:val="center"/>
          </w:tcPr>
          <w:p w14:paraId="1C266971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2AA1FBF1" w14:textId="77777777" w:rsidTr="00C412F8">
        <w:tc>
          <w:tcPr>
            <w:tcW w:w="2320" w:type="pct"/>
            <w:vAlign w:val="center"/>
          </w:tcPr>
          <w:p w14:paraId="2A81167B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016" w:type="pct"/>
            <w:vAlign w:val="center"/>
          </w:tcPr>
          <w:p w14:paraId="35482EC5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70 (62.5)</w:t>
            </w:r>
          </w:p>
        </w:tc>
        <w:tc>
          <w:tcPr>
            <w:tcW w:w="1032" w:type="pct"/>
            <w:vAlign w:val="center"/>
          </w:tcPr>
          <w:p w14:paraId="2D371D5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56 (50.0)</w:t>
            </w:r>
          </w:p>
        </w:tc>
        <w:tc>
          <w:tcPr>
            <w:tcW w:w="632" w:type="pct"/>
            <w:vAlign w:val="center"/>
          </w:tcPr>
          <w:p w14:paraId="366DBAB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7F8DA0C8" w14:textId="77777777" w:rsidTr="00C412F8">
        <w:tc>
          <w:tcPr>
            <w:tcW w:w="2320" w:type="pct"/>
            <w:vAlign w:val="center"/>
          </w:tcPr>
          <w:p w14:paraId="234B1C20" w14:textId="148A8D40" w:rsidR="004D7009" w:rsidRPr="007C4B93" w:rsidRDefault="004D7009" w:rsidP="00B67BBC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Red meat intake</w:t>
            </w:r>
          </w:p>
        </w:tc>
        <w:tc>
          <w:tcPr>
            <w:tcW w:w="1016" w:type="pct"/>
            <w:vAlign w:val="center"/>
          </w:tcPr>
          <w:p w14:paraId="1382CDB8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32" w:type="pct"/>
            <w:vAlign w:val="center"/>
          </w:tcPr>
          <w:p w14:paraId="1C1ADA5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32" w:type="pct"/>
            <w:vAlign w:val="center"/>
          </w:tcPr>
          <w:p w14:paraId="4D382FC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34</w:t>
            </w:r>
          </w:p>
        </w:tc>
      </w:tr>
      <w:tr w:rsidR="00C50E14" w:rsidRPr="007C4B93" w14:paraId="7EDCA069" w14:textId="77777777" w:rsidTr="00C412F8">
        <w:tc>
          <w:tcPr>
            <w:tcW w:w="2320" w:type="pct"/>
            <w:vAlign w:val="center"/>
          </w:tcPr>
          <w:p w14:paraId="775E2166" w14:textId="5C0F19E5" w:rsidR="004D7009" w:rsidRPr="007C4B93" w:rsidRDefault="004D7009" w:rsidP="00B67BBC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≤</w:t>
            </w:r>
            <w:r w:rsidR="00181F50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1/</w:t>
            </w:r>
            <w:r w:rsidR="00B67BBC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mo</w:t>
            </w:r>
          </w:p>
        </w:tc>
        <w:tc>
          <w:tcPr>
            <w:tcW w:w="1016" w:type="pct"/>
            <w:vAlign w:val="center"/>
          </w:tcPr>
          <w:p w14:paraId="713432EC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1 (10.1)</w:t>
            </w:r>
          </w:p>
        </w:tc>
        <w:tc>
          <w:tcPr>
            <w:tcW w:w="1032" w:type="pct"/>
            <w:vAlign w:val="center"/>
          </w:tcPr>
          <w:p w14:paraId="7A92851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0 (8.9)</w:t>
            </w:r>
          </w:p>
        </w:tc>
        <w:tc>
          <w:tcPr>
            <w:tcW w:w="632" w:type="pct"/>
            <w:vAlign w:val="center"/>
          </w:tcPr>
          <w:p w14:paraId="620898D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155625F8" w14:textId="77777777" w:rsidTr="00C412F8">
        <w:tc>
          <w:tcPr>
            <w:tcW w:w="2320" w:type="pct"/>
            <w:vAlign w:val="center"/>
          </w:tcPr>
          <w:p w14:paraId="7102C557" w14:textId="68B8A045" w:rsidR="004D7009" w:rsidRPr="007C4B93" w:rsidRDefault="004D7009" w:rsidP="00181F5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~4/</w:t>
            </w:r>
            <w:r w:rsidR="00181F50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mo</w:t>
            </w:r>
          </w:p>
        </w:tc>
        <w:tc>
          <w:tcPr>
            <w:tcW w:w="1016" w:type="pct"/>
            <w:vAlign w:val="center"/>
          </w:tcPr>
          <w:p w14:paraId="12599BB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77 (70.6)</w:t>
            </w:r>
          </w:p>
        </w:tc>
        <w:tc>
          <w:tcPr>
            <w:tcW w:w="1032" w:type="pct"/>
            <w:vAlign w:val="center"/>
          </w:tcPr>
          <w:p w14:paraId="12B7476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88 (78.6)</w:t>
            </w:r>
          </w:p>
        </w:tc>
        <w:tc>
          <w:tcPr>
            <w:tcW w:w="632" w:type="pct"/>
            <w:vAlign w:val="center"/>
          </w:tcPr>
          <w:p w14:paraId="1C3AC2F6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65653B1A" w14:textId="77777777" w:rsidTr="00C412F8">
        <w:tc>
          <w:tcPr>
            <w:tcW w:w="2320" w:type="pct"/>
            <w:vAlign w:val="center"/>
          </w:tcPr>
          <w:p w14:paraId="24FB6354" w14:textId="01AFF7EA" w:rsidR="004D7009" w:rsidRPr="007C4B93" w:rsidRDefault="004D7009" w:rsidP="00181F5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</w:pP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≥</w:t>
            </w:r>
            <w:r w:rsidR="00181F50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2/</w:t>
            </w:r>
            <w:proofErr w:type="spellStart"/>
            <w:r w:rsidR="00181F50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wk</w:t>
            </w:r>
            <w:proofErr w:type="spellEnd"/>
          </w:p>
        </w:tc>
        <w:tc>
          <w:tcPr>
            <w:tcW w:w="1016" w:type="pct"/>
            <w:vAlign w:val="center"/>
          </w:tcPr>
          <w:p w14:paraId="5B1E44E3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21 (19.3)</w:t>
            </w:r>
          </w:p>
        </w:tc>
        <w:tc>
          <w:tcPr>
            <w:tcW w:w="1032" w:type="pct"/>
            <w:vAlign w:val="center"/>
          </w:tcPr>
          <w:p w14:paraId="33459B39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4 (12.5)</w:t>
            </w:r>
          </w:p>
        </w:tc>
        <w:tc>
          <w:tcPr>
            <w:tcW w:w="632" w:type="pct"/>
            <w:vAlign w:val="center"/>
          </w:tcPr>
          <w:p w14:paraId="10609C9F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6CA1756F" w14:textId="77777777" w:rsidTr="00C412F8">
        <w:tc>
          <w:tcPr>
            <w:tcW w:w="2320" w:type="pct"/>
            <w:tcBorders>
              <w:bottom w:val="single" w:sz="4" w:space="0" w:color="auto"/>
            </w:tcBorders>
            <w:vAlign w:val="center"/>
          </w:tcPr>
          <w:p w14:paraId="77994F40" w14:textId="35E2F8F0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Energy intake (kcal/d)</w:t>
            </w:r>
            <w:r w:rsidR="004E3863" w:rsidRPr="007C4B93">
              <w:rPr>
                <w:rFonts w:ascii="Book Antiqua" w:hAnsi="Book Antiqua" w:cs="Times New Roman"/>
                <w:sz w:val="24"/>
                <w:szCs w:val="24"/>
              </w:rPr>
              <w:t>,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 mean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SD</w:t>
            </w:r>
          </w:p>
        </w:tc>
        <w:tc>
          <w:tcPr>
            <w:tcW w:w="1016" w:type="pct"/>
            <w:tcBorders>
              <w:bottom w:val="single" w:sz="4" w:space="0" w:color="auto"/>
            </w:tcBorders>
            <w:vAlign w:val="center"/>
          </w:tcPr>
          <w:p w14:paraId="4F823F4A" w14:textId="43CC5E48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1688.8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</w:t>
            </w:r>
            <w:r w:rsidR="00181F50"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581.9</w:t>
            </w:r>
          </w:p>
        </w:tc>
        <w:tc>
          <w:tcPr>
            <w:tcW w:w="1032" w:type="pct"/>
            <w:tcBorders>
              <w:bottom w:val="single" w:sz="4" w:space="0" w:color="auto"/>
            </w:tcBorders>
            <w:vAlign w:val="center"/>
          </w:tcPr>
          <w:p w14:paraId="52C2C93B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1692.4 </w:t>
            </w:r>
            <w:r w:rsidRPr="007C4B93">
              <w:rPr>
                <w:rFonts w:ascii="Book Antiqua" w:eastAsia="Malgun Gothic" w:hAnsi="Book Antiqua" w:cs="Times New Roman"/>
                <w:sz w:val="24"/>
                <w:szCs w:val="24"/>
              </w:rPr>
              <w:t>± 488.4</w:t>
            </w:r>
          </w:p>
        </w:tc>
        <w:tc>
          <w:tcPr>
            <w:tcW w:w="632" w:type="pct"/>
            <w:tcBorders>
              <w:bottom w:val="single" w:sz="4" w:space="0" w:color="auto"/>
            </w:tcBorders>
            <w:vAlign w:val="center"/>
          </w:tcPr>
          <w:p w14:paraId="15AEC3FD" w14:textId="77777777" w:rsidR="004D7009" w:rsidRPr="007C4B93" w:rsidRDefault="004D7009" w:rsidP="00DD192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96</w:t>
            </w:r>
          </w:p>
        </w:tc>
      </w:tr>
    </w:tbl>
    <w:p w14:paraId="092309D4" w14:textId="253C7E99" w:rsidR="004D7009" w:rsidRPr="007C4B93" w:rsidRDefault="004D7009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sz w:val="24"/>
          <w:szCs w:val="24"/>
          <w:lang w:eastAsia="zh-CN"/>
        </w:rPr>
        <w:sectPr w:rsidR="004D7009" w:rsidRPr="007C4B93" w:rsidSect="00ED281C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  <w:r w:rsidRPr="007C4B93"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7C4B93">
        <w:rPr>
          <w:rFonts w:ascii="Book Antiqua" w:hAnsi="Book Antiqua" w:cs="Times New Roman"/>
          <w:sz w:val="24"/>
          <w:szCs w:val="24"/>
        </w:rPr>
        <w:t>values were calculated using the Mantel-</w:t>
      </w:r>
      <w:proofErr w:type="spellStart"/>
      <w:r w:rsidRPr="007C4B93">
        <w:rPr>
          <w:rFonts w:ascii="Book Antiqua" w:hAnsi="Book Antiqua" w:cs="Times New Roman"/>
          <w:sz w:val="24"/>
          <w:szCs w:val="24"/>
        </w:rPr>
        <w:t>Haenszel</w:t>
      </w:r>
      <w:proofErr w:type="spellEnd"/>
      <w:r w:rsidRPr="007C4B93">
        <w:rPr>
          <w:rFonts w:ascii="Book Antiqua" w:hAnsi="Book Antiqua" w:cs="Times New Roman"/>
          <w:sz w:val="24"/>
          <w:szCs w:val="24"/>
        </w:rPr>
        <w:t xml:space="preserve"> test for categorical variables and the paired </w:t>
      </w:r>
      <w:r w:rsidRPr="007C4B93">
        <w:rPr>
          <w:rFonts w:ascii="Book Antiqua" w:hAnsi="Book Antiqua" w:cs="Times New Roman"/>
          <w:i/>
          <w:sz w:val="24"/>
          <w:szCs w:val="24"/>
        </w:rPr>
        <w:t>t</w:t>
      </w:r>
      <w:r w:rsidRPr="007C4B93">
        <w:rPr>
          <w:rFonts w:ascii="Book Antiqua" w:hAnsi="Book Antiqua" w:cs="Times New Roman"/>
          <w:sz w:val="24"/>
          <w:szCs w:val="24"/>
        </w:rPr>
        <w:t xml:space="preserve"> test on loge-transformed variables.</w:t>
      </w:r>
      <w:r w:rsidR="0030209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BMI: </w:t>
      </w:r>
      <w:r w:rsidR="0030209D" w:rsidRPr="007C4B93">
        <w:rPr>
          <w:rFonts w:ascii="Book Antiqua" w:eastAsia="宋体" w:hAnsi="Book Antiqua" w:cs="Times New Roman"/>
          <w:sz w:val="24"/>
          <w:szCs w:val="24"/>
          <w:lang w:eastAsia="zh-CN"/>
        </w:rPr>
        <w:t>Body mass index</w:t>
      </w:r>
      <w:r w:rsidR="0030209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. </w:t>
      </w:r>
    </w:p>
    <w:p w14:paraId="203CD013" w14:textId="7D262F63" w:rsidR="004D7009" w:rsidRPr="007C4B93" w:rsidRDefault="00BB7BC9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lastRenderedPageBreak/>
        <w:t>Table 2</w:t>
      </w:r>
      <w:r w:rsidR="004D7009" w:rsidRPr="007C4B93">
        <w:rPr>
          <w:rFonts w:ascii="Book Antiqua" w:hAnsi="Book Antiqua" w:cs="Times New Roman"/>
          <w:b/>
          <w:sz w:val="24"/>
          <w:szCs w:val="24"/>
        </w:rPr>
        <w:t xml:space="preserve"> Odds ratios</w:t>
      </w:r>
      <w:r w:rsidRPr="007C4B93">
        <w:rPr>
          <w:rFonts w:ascii="Book Antiqua" w:hAnsi="Book Antiqua" w:cs="Times New Roman"/>
          <w:b/>
          <w:sz w:val="24"/>
          <w:szCs w:val="24"/>
        </w:rPr>
        <w:t xml:space="preserve"> and 95% confidence intervals</w:t>
      </w:r>
      <w:r w:rsidR="004D7009" w:rsidRPr="007C4B93">
        <w:rPr>
          <w:rFonts w:ascii="Book Antiqua" w:hAnsi="Book Antiqua" w:cs="Times New Roman"/>
          <w:b/>
          <w:sz w:val="24"/>
          <w:szCs w:val="24"/>
        </w:rPr>
        <w:t xml:space="preserve"> for adenoma according to </w:t>
      </w:r>
      <w:r w:rsidR="0048003D" w:rsidRPr="007C4B93">
        <w:rPr>
          <w:rFonts w:ascii="Book Antiqua" w:hAnsi="Book Antiqua" w:cs="Times New Roman"/>
          <w:b/>
          <w:sz w:val="24"/>
          <w:szCs w:val="24"/>
        </w:rPr>
        <w:t xml:space="preserve">quartile </w:t>
      </w:r>
      <w:r w:rsidRPr="007C4B93">
        <w:rPr>
          <w:rFonts w:ascii="Book Antiqua" w:hAnsi="Book Antiqua" w:cs="Times New Roman"/>
          <w:b/>
          <w:sz w:val="24"/>
          <w:szCs w:val="24"/>
        </w:rPr>
        <w:t xml:space="preserve">of </w:t>
      </w:r>
      <w:r w:rsidR="00237F7E" w:rsidRPr="007C4B93">
        <w:rPr>
          <w:rFonts w:ascii="Book Antiqua" w:hAnsi="Book Antiqua" w:cs="Times New Roman"/>
          <w:b/>
          <w:sz w:val="24"/>
          <w:szCs w:val="24"/>
        </w:rPr>
        <w:t>25-hydroxyvitamin D</w:t>
      </w:r>
      <w:r w:rsidR="004D7009" w:rsidRPr="007C4B93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48003D" w:rsidRPr="007C4B93">
        <w:rPr>
          <w:rFonts w:ascii="Book Antiqua" w:hAnsi="Book Antiqua" w:cs="Times New Roman"/>
          <w:b/>
          <w:sz w:val="24"/>
          <w:szCs w:val="24"/>
        </w:rPr>
        <w:t>level</w:t>
      </w:r>
    </w:p>
    <w:tbl>
      <w:tblPr>
        <w:tblStyle w:val="aa"/>
        <w:tblW w:w="1003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1"/>
        <w:gridCol w:w="1276"/>
        <w:gridCol w:w="1843"/>
        <w:gridCol w:w="1843"/>
        <w:gridCol w:w="1842"/>
        <w:gridCol w:w="1276"/>
      </w:tblGrid>
      <w:tr w:rsidR="00C50E14" w:rsidRPr="007C4B93" w14:paraId="0CB95814" w14:textId="77777777" w:rsidTr="000C5E26">
        <w:trPr>
          <w:trHeight w:val="257"/>
        </w:trPr>
        <w:tc>
          <w:tcPr>
            <w:tcW w:w="1951" w:type="dxa"/>
            <w:tcBorders>
              <w:top w:val="single" w:sz="4" w:space="0" w:color="auto"/>
              <w:bottom w:val="nil"/>
            </w:tcBorders>
            <w:vAlign w:val="center"/>
          </w:tcPr>
          <w:p w14:paraId="58073C5F" w14:textId="77777777" w:rsidR="00937D8B" w:rsidRPr="007C4B93" w:rsidRDefault="00937D8B" w:rsidP="00824547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6804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A3EFB1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Quartile of serum 25(OH) D level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center"/>
          </w:tcPr>
          <w:p w14:paraId="342F1159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</w:tr>
      <w:tr w:rsidR="00C50E14" w:rsidRPr="007C4B93" w14:paraId="4ABB773E" w14:textId="77777777" w:rsidTr="000C5E26">
        <w:trPr>
          <w:trHeight w:val="504"/>
        </w:trPr>
        <w:tc>
          <w:tcPr>
            <w:tcW w:w="1951" w:type="dxa"/>
            <w:tcBorders>
              <w:top w:val="nil"/>
              <w:bottom w:val="single" w:sz="4" w:space="0" w:color="auto"/>
            </w:tcBorders>
            <w:vAlign w:val="center"/>
          </w:tcPr>
          <w:p w14:paraId="3D74BB73" w14:textId="77777777" w:rsidR="00937D8B" w:rsidRPr="007C4B93" w:rsidRDefault="00937D8B" w:rsidP="00824547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2480FDB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Quartile1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1951FAB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Quartile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0ECDE87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Quartile3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A21C11B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Quartile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4BF9D70A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P for trend</w:t>
            </w:r>
          </w:p>
        </w:tc>
      </w:tr>
      <w:tr w:rsidR="00C50E14" w:rsidRPr="007C4B93" w14:paraId="4B06107C" w14:textId="77777777" w:rsidTr="000C5E26">
        <w:trPr>
          <w:trHeight w:val="212"/>
        </w:trPr>
        <w:tc>
          <w:tcPr>
            <w:tcW w:w="1951" w:type="dxa"/>
            <w:tcBorders>
              <w:top w:val="single" w:sz="4" w:space="0" w:color="auto"/>
            </w:tcBorders>
            <w:vAlign w:val="center"/>
          </w:tcPr>
          <w:p w14:paraId="14DA72D9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All patients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1B74A2D6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6497A177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281A3523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2" w:type="dxa"/>
            <w:tcBorders>
              <w:top w:val="single" w:sz="4" w:space="0" w:color="auto"/>
            </w:tcBorders>
            <w:vAlign w:val="center"/>
          </w:tcPr>
          <w:p w14:paraId="10755091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7FA07DC6" w14:textId="77777777" w:rsidR="00937D8B" w:rsidRPr="007C4B93" w:rsidRDefault="00937D8B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358A9652" w14:textId="77777777" w:rsidTr="000C5E26">
        <w:trPr>
          <w:trHeight w:val="212"/>
        </w:trPr>
        <w:tc>
          <w:tcPr>
            <w:tcW w:w="1951" w:type="dxa"/>
            <w:vAlign w:val="center"/>
          </w:tcPr>
          <w:p w14:paraId="42B3531E" w14:textId="7F52B498" w:rsidR="00CE4625" w:rsidRPr="007C4B93" w:rsidRDefault="002B2529" w:rsidP="002B252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edian</w:t>
            </w:r>
            <w:r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(ng/m</w:t>
            </w:r>
            <w:r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L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  <w:vAlign w:val="center"/>
          </w:tcPr>
          <w:p w14:paraId="74887937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0.33</w:t>
            </w:r>
          </w:p>
        </w:tc>
        <w:tc>
          <w:tcPr>
            <w:tcW w:w="1843" w:type="dxa"/>
            <w:vAlign w:val="center"/>
          </w:tcPr>
          <w:p w14:paraId="329F3296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4.25</w:t>
            </w:r>
          </w:p>
        </w:tc>
        <w:tc>
          <w:tcPr>
            <w:tcW w:w="1843" w:type="dxa"/>
            <w:vAlign w:val="center"/>
          </w:tcPr>
          <w:p w14:paraId="206464DC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7.91</w:t>
            </w:r>
          </w:p>
        </w:tc>
        <w:tc>
          <w:tcPr>
            <w:tcW w:w="1842" w:type="dxa"/>
            <w:vAlign w:val="center"/>
          </w:tcPr>
          <w:p w14:paraId="467E0085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4.21</w:t>
            </w:r>
          </w:p>
        </w:tc>
        <w:tc>
          <w:tcPr>
            <w:tcW w:w="1276" w:type="dxa"/>
            <w:vAlign w:val="center"/>
          </w:tcPr>
          <w:p w14:paraId="6AE6DBC9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4257E4E4" w14:textId="77777777" w:rsidTr="000C5E26">
        <w:trPr>
          <w:trHeight w:val="212"/>
        </w:trPr>
        <w:tc>
          <w:tcPr>
            <w:tcW w:w="1951" w:type="dxa"/>
            <w:vAlign w:val="center"/>
          </w:tcPr>
          <w:p w14:paraId="20B59BA3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Case/control</w:t>
            </w:r>
          </w:p>
        </w:tc>
        <w:tc>
          <w:tcPr>
            <w:tcW w:w="1276" w:type="dxa"/>
            <w:vAlign w:val="center"/>
          </w:tcPr>
          <w:p w14:paraId="72207981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7/28</w:t>
            </w:r>
          </w:p>
        </w:tc>
        <w:tc>
          <w:tcPr>
            <w:tcW w:w="1843" w:type="dxa"/>
            <w:vAlign w:val="center"/>
          </w:tcPr>
          <w:p w14:paraId="62E23A07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6/28</w:t>
            </w:r>
          </w:p>
        </w:tc>
        <w:tc>
          <w:tcPr>
            <w:tcW w:w="1843" w:type="dxa"/>
            <w:vAlign w:val="center"/>
          </w:tcPr>
          <w:p w14:paraId="1BD91B9A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8/28</w:t>
            </w:r>
          </w:p>
        </w:tc>
        <w:tc>
          <w:tcPr>
            <w:tcW w:w="1842" w:type="dxa"/>
            <w:vAlign w:val="center"/>
          </w:tcPr>
          <w:p w14:paraId="73049C7D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1/28</w:t>
            </w:r>
          </w:p>
        </w:tc>
        <w:tc>
          <w:tcPr>
            <w:tcW w:w="1276" w:type="dxa"/>
            <w:vAlign w:val="center"/>
          </w:tcPr>
          <w:p w14:paraId="12F4546F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07EB46D8" w14:textId="77777777" w:rsidTr="007A730E">
        <w:trPr>
          <w:trHeight w:val="212"/>
        </w:trPr>
        <w:tc>
          <w:tcPr>
            <w:tcW w:w="1951" w:type="dxa"/>
            <w:vAlign w:val="center"/>
          </w:tcPr>
          <w:p w14:paraId="40F4CC01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odel 1</w:t>
            </w:r>
          </w:p>
        </w:tc>
        <w:tc>
          <w:tcPr>
            <w:tcW w:w="1276" w:type="dxa"/>
            <w:vAlign w:val="center"/>
          </w:tcPr>
          <w:p w14:paraId="0A431FA7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</w:t>
            </w:r>
          </w:p>
        </w:tc>
        <w:tc>
          <w:tcPr>
            <w:tcW w:w="1843" w:type="dxa"/>
          </w:tcPr>
          <w:p w14:paraId="4C22029D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71 (0.35-1.45)</w:t>
            </w:r>
          </w:p>
        </w:tc>
        <w:tc>
          <w:tcPr>
            <w:tcW w:w="1843" w:type="dxa"/>
          </w:tcPr>
          <w:p w14:paraId="4FCB1CAC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73 (0.33-1.61)</w:t>
            </w:r>
          </w:p>
        </w:tc>
        <w:tc>
          <w:tcPr>
            <w:tcW w:w="1842" w:type="dxa"/>
          </w:tcPr>
          <w:p w14:paraId="3E17D1F2" w14:textId="5268DA76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52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23-1.20)</w:t>
            </w:r>
          </w:p>
        </w:tc>
        <w:tc>
          <w:tcPr>
            <w:tcW w:w="1276" w:type="dxa"/>
            <w:vAlign w:val="center"/>
          </w:tcPr>
          <w:p w14:paraId="32DDF420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5</w:t>
            </w:r>
          </w:p>
        </w:tc>
      </w:tr>
      <w:tr w:rsidR="00C50E14" w:rsidRPr="007C4B93" w14:paraId="234728BB" w14:textId="77777777" w:rsidTr="007A730E">
        <w:trPr>
          <w:trHeight w:val="212"/>
        </w:trPr>
        <w:tc>
          <w:tcPr>
            <w:tcW w:w="1951" w:type="dxa"/>
            <w:vAlign w:val="center"/>
          </w:tcPr>
          <w:p w14:paraId="6809906D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odel 2</w:t>
            </w:r>
          </w:p>
        </w:tc>
        <w:tc>
          <w:tcPr>
            <w:tcW w:w="1276" w:type="dxa"/>
            <w:vAlign w:val="center"/>
          </w:tcPr>
          <w:p w14:paraId="51F69C22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</w:t>
            </w:r>
          </w:p>
        </w:tc>
        <w:tc>
          <w:tcPr>
            <w:tcW w:w="1843" w:type="dxa"/>
          </w:tcPr>
          <w:p w14:paraId="7CD0ABD3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72 (0.31-1.66)</w:t>
            </w:r>
          </w:p>
        </w:tc>
        <w:tc>
          <w:tcPr>
            <w:tcW w:w="1843" w:type="dxa"/>
          </w:tcPr>
          <w:p w14:paraId="6C5CB7EF" w14:textId="1B91C114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73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29-1.82)</w:t>
            </w:r>
          </w:p>
        </w:tc>
        <w:tc>
          <w:tcPr>
            <w:tcW w:w="1842" w:type="dxa"/>
          </w:tcPr>
          <w:p w14:paraId="3C093673" w14:textId="261D7045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49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19-1.27)</w:t>
            </w:r>
          </w:p>
        </w:tc>
        <w:tc>
          <w:tcPr>
            <w:tcW w:w="1276" w:type="dxa"/>
            <w:vAlign w:val="center"/>
          </w:tcPr>
          <w:p w14:paraId="487A9F89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6</w:t>
            </w:r>
          </w:p>
        </w:tc>
      </w:tr>
      <w:tr w:rsidR="00C50E14" w:rsidRPr="007C4B93" w14:paraId="1D7358D9" w14:textId="77777777" w:rsidTr="000C5E26">
        <w:trPr>
          <w:trHeight w:val="212"/>
        </w:trPr>
        <w:tc>
          <w:tcPr>
            <w:tcW w:w="1951" w:type="dxa"/>
            <w:vAlign w:val="center"/>
          </w:tcPr>
          <w:p w14:paraId="7BF25F3A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en</w:t>
            </w:r>
          </w:p>
        </w:tc>
        <w:tc>
          <w:tcPr>
            <w:tcW w:w="1276" w:type="dxa"/>
            <w:vAlign w:val="center"/>
          </w:tcPr>
          <w:p w14:paraId="1C3C3759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4D240DCC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7B323B59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2" w:type="dxa"/>
            <w:vAlign w:val="center"/>
          </w:tcPr>
          <w:p w14:paraId="511BC948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6" w:type="dxa"/>
            <w:vAlign w:val="center"/>
          </w:tcPr>
          <w:p w14:paraId="3205A40D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1126A4E1" w14:textId="77777777" w:rsidTr="000C5E26">
        <w:trPr>
          <w:trHeight w:val="212"/>
        </w:trPr>
        <w:tc>
          <w:tcPr>
            <w:tcW w:w="1951" w:type="dxa"/>
            <w:vAlign w:val="center"/>
          </w:tcPr>
          <w:p w14:paraId="6D24334D" w14:textId="7A4B1C00" w:rsidR="00CE4625" w:rsidRPr="007C4B93" w:rsidRDefault="002B2529" w:rsidP="002B252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edian</w:t>
            </w:r>
            <w:r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(ng/m</w:t>
            </w:r>
            <w:r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L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  <w:vAlign w:val="center"/>
          </w:tcPr>
          <w:p w14:paraId="20D11333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1.08</w:t>
            </w:r>
          </w:p>
        </w:tc>
        <w:tc>
          <w:tcPr>
            <w:tcW w:w="1843" w:type="dxa"/>
            <w:vAlign w:val="center"/>
          </w:tcPr>
          <w:p w14:paraId="0FDA59AE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4.6</w:t>
            </w:r>
          </w:p>
        </w:tc>
        <w:tc>
          <w:tcPr>
            <w:tcW w:w="1843" w:type="dxa"/>
            <w:vAlign w:val="center"/>
          </w:tcPr>
          <w:p w14:paraId="46AF2CFF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7.65</w:t>
            </w:r>
          </w:p>
        </w:tc>
        <w:tc>
          <w:tcPr>
            <w:tcW w:w="1842" w:type="dxa"/>
            <w:vAlign w:val="center"/>
          </w:tcPr>
          <w:p w14:paraId="495E02BC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2.66</w:t>
            </w:r>
          </w:p>
        </w:tc>
        <w:tc>
          <w:tcPr>
            <w:tcW w:w="1276" w:type="dxa"/>
            <w:vAlign w:val="center"/>
          </w:tcPr>
          <w:p w14:paraId="369BC6CE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3198C62F" w14:textId="77777777" w:rsidTr="000C5E26">
        <w:trPr>
          <w:trHeight w:val="212"/>
        </w:trPr>
        <w:tc>
          <w:tcPr>
            <w:tcW w:w="1951" w:type="dxa"/>
            <w:vAlign w:val="center"/>
          </w:tcPr>
          <w:p w14:paraId="12900FA0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Case/control</w:t>
            </w:r>
          </w:p>
        </w:tc>
        <w:tc>
          <w:tcPr>
            <w:tcW w:w="1276" w:type="dxa"/>
            <w:vAlign w:val="center"/>
          </w:tcPr>
          <w:p w14:paraId="3BB43655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5/14</w:t>
            </w:r>
          </w:p>
        </w:tc>
        <w:tc>
          <w:tcPr>
            <w:tcW w:w="1843" w:type="dxa"/>
            <w:vAlign w:val="center"/>
          </w:tcPr>
          <w:p w14:paraId="0B95201E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3/14</w:t>
            </w:r>
          </w:p>
        </w:tc>
        <w:tc>
          <w:tcPr>
            <w:tcW w:w="1843" w:type="dxa"/>
            <w:vAlign w:val="center"/>
          </w:tcPr>
          <w:p w14:paraId="72FDCC14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7/15</w:t>
            </w:r>
          </w:p>
        </w:tc>
        <w:tc>
          <w:tcPr>
            <w:tcW w:w="1842" w:type="dxa"/>
            <w:vAlign w:val="center"/>
          </w:tcPr>
          <w:p w14:paraId="0D8B096A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2/14</w:t>
            </w:r>
          </w:p>
        </w:tc>
        <w:tc>
          <w:tcPr>
            <w:tcW w:w="1276" w:type="dxa"/>
            <w:vAlign w:val="center"/>
          </w:tcPr>
          <w:p w14:paraId="29F4DB96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52504B4A" w14:textId="77777777" w:rsidTr="007A730E">
        <w:trPr>
          <w:trHeight w:val="212"/>
        </w:trPr>
        <w:tc>
          <w:tcPr>
            <w:tcW w:w="1951" w:type="dxa"/>
            <w:vAlign w:val="center"/>
          </w:tcPr>
          <w:p w14:paraId="4CF7D7DC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odel 1</w:t>
            </w:r>
          </w:p>
        </w:tc>
        <w:tc>
          <w:tcPr>
            <w:tcW w:w="1276" w:type="dxa"/>
            <w:vAlign w:val="center"/>
          </w:tcPr>
          <w:p w14:paraId="5B20E425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</w:t>
            </w:r>
          </w:p>
        </w:tc>
        <w:tc>
          <w:tcPr>
            <w:tcW w:w="1843" w:type="dxa"/>
          </w:tcPr>
          <w:p w14:paraId="17DD3563" w14:textId="6BF93323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5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35-2.57)</w:t>
            </w:r>
          </w:p>
        </w:tc>
        <w:tc>
          <w:tcPr>
            <w:tcW w:w="1843" w:type="dxa"/>
          </w:tcPr>
          <w:p w14:paraId="1C55D78E" w14:textId="522BB79B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10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29-4.18)</w:t>
            </w:r>
          </w:p>
        </w:tc>
        <w:tc>
          <w:tcPr>
            <w:tcW w:w="1842" w:type="dxa"/>
          </w:tcPr>
          <w:p w14:paraId="243B2C18" w14:textId="6E577094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80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25-2.60)</w:t>
            </w:r>
          </w:p>
        </w:tc>
        <w:tc>
          <w:tcPr>
            <w:tcW w:w="1276" w:type="dxa"/>
            <w:vAlign w:val="center"/>
          </w:tcPr>
          <w:p w14:paraId="0D174F77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74</w:t>
            </w:r>
          </w:p>
        </w:tc>
      </w:tr>
      <w:tr w:rsidR="00C50E14" w:rsidRPr="007C4B93" w14:paraId="398711D8" w14:textId="77777777" w:rsidTr="007A730E">
        <w:trPr>
          <w:trHeight w:val="212"/>
        </w:trPr>
        <w:tc>
          <w:tcPr>
            <w:tcW w:w="1951" w:type="dxa"/>
            <w:vAlign w:val="center"/>
          </w:tcPr>
          <w:p w14:paraId="6D654586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odel 2</w:t>
            </w:r>
          </w:p>
        </w:tc>
        <w:tc>
          <w:tcPr>
            <w:tcW w:w="1276" w:type="dxa"/>
            <w:vAlign w:val="center"/>
          </w:tcPr>
          <w:p w14:paraId="6129183E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</w:t>
            </w:r>
          </w:p>
        </w:tc>
        <w:tc>
          <w:tcPr>
            <w:tcW w:w="1843" w:type="dxa"/>
          </w:tcPr>
          <w:p w14:paraId="0093F864" w14:textId="2B86C325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31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36-4.82)</w:t>
            </w:r>
          </w:p>
        </w:tc>
        <w:tc>
          <w:tcPr>
            <w:tcW w:w="1843" w:type="dxa"/>
          </w:tcPr>
          <w:p w14:paraId="47ACBD17" w14:textId="722F92BE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26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23-6.87)</w:t>
            </w:r>
          </w:p>
        </w:tc>
        <w:tc>
          <w:tcPr>
            <w:tcW w:w="1842" w:type="dxa"/>
          </w:tcPr>
          <w:p w14:paraId="48DEEE01" w14:textId="7DB6F163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80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40-8.12)</w:t>
            </w:r>
          </w:p>
        </w:tc>
        <w:tc>
          <w:tcPr>
            <w:tcW w:w="1276" w:type="dxa"/>
            <w:vAlign w:val="center"/>
          </w:tcPr>
          <w:p w14:paraId="2B5D68B8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46</w:t>
            </w:r>
          </w:p>
        </w:tc>
      </w:tr>
      <w:tr w:rsidR="00C50E14" w:rsidRPr="007C4B93" w14:paraId="52506784" w14:textId="77777777" w:rsidTr="000C5E26">
        <w:trPr>
          <w:trHeight w:val="257"/>
        </w:trPr>
        <w:tc>
          <w:tcPr>
            <w:tcW w:w="1951" w:type="dxa"/>
            <w:vAlign w:val="center"/>
          </w:tcPr>
          <w:p w14:paraId="0DC44B63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Women</w:t>
            </w:r>
          </w:p>
        </w:tc>
        <w:tc>
          <w:tcPr>
            <w:tcW w:w="1276" w:type="dxa"/>
            <w:vAlign w:val="center"/>
          </w:tcPr>
          <w:p w14:paraId="3E8CC61E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39994CBC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vAlign w:val="center"/>
          </w:tcPr>
          <w:p w14:paraId="492187FC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2" w:type="dxa"/>
            <w:vAlign w:val="center"/>
          </w:tcPr>
          <w:p w14:paraId="266AB786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6" w:type="dxa"/>
            <w:vAlign w:val="center"/>
          </w:tcPr>
          <w:p w14:paraId="670F5583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27BE846B" w14:textId="77777777" w:rsidTr="000C5E26">
        <w:trPr>
          <w:trHeight w:val="246"/>
        </w:trPr>
        <w:tc>
          <w:tcPr>
            <w:tcW w:w="1951" w:type="dxa"/>
            <w:vAlign w:val="center"/>
          </w:tcPr>
          <w:p w14:paraId="71A0267D" w14:textId="7A3C1E2E" w:rsidR="00CE4625" w:rsidRPr="007C4B93" w:rsidRDefault="002B2529" w:rsidP="002B252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edian</w:t>
            </w:r>
            <w:r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(ng/m</w:t>
            </w:r>
            <w:r w:rsidRPr="007C4B93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L</w:t>
            </w:r>
            <w:r w:rsidR="00CE4625"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  <w:vAlign w:val="center"/>
          </w:tcPr>
          <w:p w14:paraId="27F18D10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9.48</w:t>
            </w:r>
          </w:p>
        </w:tc>
        <w:tc>
          <w:tcPr>
            <w:tcW w:w="1843" w:type="dxa"/>
            <w:vAlign w:val="center"/>
          </w:tcPr>
          <w:p w14:paraId="78BD57D4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3.53</w:t>
            </w:r>
          </w:p>
        </w:tc>
        <w:tc>
          <w:tcPr>
            <w:tcW w:w="1843" w:type="dxa"/>
            <w:vAlign w:val="center"/>
          </w:tcPr>
          <w:p w14:paraId="12DF68FD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8.40</w:t>
            </w:r>
          </w:p>
        </w:tc>
        <w:tc>
          <w:tcPr>
            <w:tcW w:w="1842" w:type="dxa"/>
            <w:vAlign w:val="center"/>
          </w:tcPr>
          <w:p w14:paraId="1FCB66E3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5.42</w:t>
            </w:r>
          </w:p>
        </w:tc>
        <w:tc>
          <w:tcPr>
            <w:tcW w:w="1276" w:type="dxa"/>
            <w:vAlign w:val="center"/>
          </w:tcPr>
          <w:p w14:paraId="5936D60D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364E9786" w14:textId="77777777" w:rsidTr="000C5E26">
        <w:trPr>
          <w:trHeight w:val="246"/>
        </w:trPr>
        <w:tc>
          <w:tcPr>
            <w:tcW w:w="1951" w:type="dxa"/>
            <w:vAlign w:val="center"/>
          </w:tcPr>
          <w:p w14:paraId="52EAD297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Case/control</w:t>
            </w:r>
          </w:p>
        </w:tc>
        <w:tc>
          <w:tcPr>
            <w:tcW w:w="1276" w:type="dxa"/>
            <w:vAlign w:val="center"/>
          </w:tcPr>
          <w:p w14:paraId="159DBCE8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6/14</w:t>
            </w:r>
          </w:p>
        </w:tc>
        <w:tc>
          <w:tcPr>
            <w:tcW w:w="1843" w:type="dxa"/>
            <w:vAlign w:val="center"/>
          </w:tcPr>
          <w:p w14:paraId="5F64BFC9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2/14</w:t>
            </w:r>
          </w:p>
        </w:tc>
        <w:tc>
          <w:tcPr>
            <w:tcW w:w="1843" w:type="dxa"/>
            <w:vAlign w:val="center"/>
          </w:tcPr>
          <w:p w14:paraId="371E6201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8/14</w:t>
            </w:r>
          </w:p>
        </w:tc>
        <w:tc>
          <w:tcPr>
            <w:tcW w:w="1842" w:type="dxa"/>
            <w:vAlign w:val="center"/>
          </w:tcPr>
          <w:p w14:paraId="23A28DFE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9/13</w:t>
            </w:r>
          </w:p>
        </w:tc>
        <w:tc>
          <w:tcPr>
            <w:tcW w:w="1276" w:type="dxa"/>
            <w:vAlign w:val="center"/>
          </w:tcPr>
          <w:p w14:paraId="2E2E03A5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7E9F3358" w14:textId="77777777" w:rsidTr="000C5E26">
        <w:trPr>
          <w:trHeight w:val="246"/>
        </w:trPr>
        <w:tc>
          <w:tcPr>
            <w:tcW w:w="1951" w:type="dxa"/>
            <w:vAlign w:val="center"/>
          </w:tcPr>
          <w:p w14:paraId="0017CD92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odel 1</w:t>
            </w:r>
          </w:p>
        </w:tc>
        <w:tc>
          <w:tcPr>
            <w:tcW w:w="1276" w:type="dxa"/>
            <w:vAlign w:val="center"/>
          </w:tcPr>
          <w:p w14:paraId="2C35FE02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</w:t>
            </w:r>
          </w:p>
        </w:tc>
        <w:tc>
          <w:tcPr>
            <w:tcW w:w="1843" w:type="dxa"/>
            <w:vAlign w:val="center"/>
          </w:tcPr>
          <w:p w14:paraId="2E5E4D66" w14:textId="6F5EBA6D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31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53-3.24)</w:t>
            </w:r>
          </w:p>
        </w:tc>
        <w:tc>
          <w:tcPr>
            <w:tcW w:w="1843" w:type="dxa"/>
            <w:vAlign w:val="center"/>
          </w:tcPr>
          <w:p w14:paraId="72CC0BC8" w14:textId="75268099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51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18-1.51)</w:t>
            </w:r>
          </w:p>
        </w:tc>
        <w:tc>
          <w:tcPr>
            <w:tcW w:w="1842" w:type="dxa"/>
            <w:vAlign w:val="center"/>
          </w:tcPr>
          <w:p w14:paraId="18ECEDAC" w14:textId="3C394FCB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65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20-2.14)</w:t>
            </w:r>
          </w:p>
        </w:tc>
        <w:tc>
          <w:tcPr>
            <w:tcW w:w="1276" w:type="dxa"/>
            <w:vAlign w:val="center"/>
          </w:tcPr>
          <w:p w14:paraId="54669642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6</w:t>
            </w:r>
          </w:p>
        </w:tc>
      </w:tr>
      <w:tr w:rsidR="00C50E14" w:rsidRPr="007C4B93" w14:paraId="68708325" w14:textId="77777777" w:rsidTr="000C5E26">
        <w:trPr>
          <w:trHeight w:val="246"/>
        </w:trPr>
        <w:tc>
          <w:tcPr>
            <w:tcW w:w="1951" w:type="dxa"/>
            <w:vAlign w:val="center"/>
          </w:tcPr>
          <w:p w14:paraId="3C81C136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odel 2</w:t>
            </w:r>
          </w:p>
        </w:tc>
        <w:tc>
          <w:tcPr>
            <w:tcW w:w="1276" w:type="dxa"/>
            <w:vAlign w:val="center"/>
          </w:tcPr>
          <w:p w14:paraId="58DE1366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</w:t>
            </w:r>
          </w:p>
        </w:tc>
        <w:tc>
          <w:tcPr>
            <w:tcW w:w="1843" w:type="dxa"/>
            <w:vAlign w:val="center"/>
          </w:tcPr>
          <w:p w14:paraId="5A9B27A4" w14:textId="2022E135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89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26-3.10)</w:t>
            </w:r>
          </w:p>
        </w:tc>
        <w:tc>
          <w:tcPr>
            <w:tcW w:w="1843" w:type="dxa"/>
            <w:vAlign w:val="center"/>
          </w:tcPr>
          <w:p w14:paraId="0D4C9486" w14:textId="61205F52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54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13-2.16)</w:t>
            </w:r>
          </w:p>
        </w:tc>
        <w:tc>
          <w:tcPr>
            <w:tcW w:w="1842" w:type="dxa"/>
            <w:vAlign w:val="center"/>
          </w:tcPr>
          <w:p w14:paraId="4DEA9944" w14:textId="31F5C2A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2</w:t>
            </w:r>
            <w:r w:rsidR="002B2529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04-1.15)</w:t>
            </w:r>
          </w:p>
        </w:tc>
        <w:tc>
          <w:tcPr>
            <w:tcW w:w="1276" w:type="dxa"/>
            <w:vAlign w:val="center"/>
          </w:tcPr>
          <w:p w14:paraId="3C06B592" w14:textId="77777777" w:rsidR="00CE4625" w:rsidRPr="007C4B93" w:rsidRDefault="00CE4625" w:rsidP="00BB7BC9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</w:t>
            </w:r>
            <w:r w:rsidR="001B481D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5</w:t>
            </w:r>
          </w:p>
        </w:tc>
      </w:tr>
    </w:tbl>
    <w:p w14:paraId="7C280CED" w14:textId="5A5AAEC6" w:rsidR="004D7009" w:rsidRPr="007C4B93" w:rsidRDefault="004D7009" w:rsidP="00824547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C4B93">
        <w:rPr>
          <w:rFonts w:ascii="Book Antiqua" w:hAnsi="Book Antiqua" w:cs="Times New Roman"/>
          <w:sz w:val="24"/>
          <w:szCs w:val="24"/>
        </w:rPr>
        <w:t>Model 1</w:t>
      </w:r>
      <w:r w:rsidR="00FC6E75" w:rsidRPr="007C4B93">
        <w:rPr>
          <w:rFonts w:ascii="Book Antiqua" w:hAnsi="Book Antiqua" w:cs="Times New Roman"/>
          <w:sz w:val="24"/>
          <w:szCs w:val="24"/>
        </w:rPr>
        <w:t xml:space="preserve"> was </w:t>
      </w:r>
      <w:r w:rsidRPr="007C4B93">
        <w:rPr>
          <w:rFonts w:ascii="Book Antiqua" w:hAnsi="Book Antiqua" w:cs="Times New Roman"/>
          <w:sz w:val="24"/>
          <w:szCs w:val="24"/>
        </w:rPr>
        <w:t>adjusted for age (continuous)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. </w:t>
      </w:r>
      <w:r w:rsidRPr="007C4B93">
        <w:rPr>
          <w:rFonts w:ascii="Book Antiqua" w:hAnsi="Book Antiqua" w:cs="Times New Roman"/>
          <w:sz w:val="24"/>
          <w:szCs w:val="24"/>
        </w:rPr>
        <w:t>Model 2 was adjusted for the following covariates; men: age (</w:t>
      </w:r>
      <w:r w:rsidR="00077083" w:rsidRPr="007C4B93">
        <w:rPr>
          <w:rFonts w:ascii="Book Antiqua" w:hAnsi="Book Antiqua" w:cs="Times New Roman"/>
          <w:sz w:val="24"/>
          <w:szCs w:val="24"/>
        </w:rPr>
        <w:t>year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077083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continuous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="0030209D" w:rsidRPr="007C4B93">
        <w:rPr>
          <w:rFonts w:ascii="Book Antiqua" w:hAnsi="Book Antiqua" w:cs="Times New Roman"/>
          <w:sz w:val="24"/>
          <w:szCs w:val="24"/>
        </w:rPr>
        <w:t xml:space="preserve">body mass index </w:t>
      </w:r>
      <w:r w:rsidR="0030209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7C4B93">
        <w:rPr>
          <w:rFonts w:ascii="Book Antiqua" w:hAnsi="Book Antiqua" w:cs="Times New Roman"/>
          <w:sz w:val="24"/>
          <w:szCs w:val="24"/>
        </w:rPr>
        <w:t>BMI</w:t>
      </w:r>
      <w:r w:rsidR="0030209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7C4B93">
        <w:rPr>
          <w:rFonts w:ascii="Book Antiqua" w:hAnsi="Book Antiqua" w:cs="Times New Roman"/>
          <w:sz w:val="24"/>
          <w:szCs w:val="24"/>
        </w:rPr>
        <w:t xml:space="preserve"> (</w:t>
      </w:r>
      <w:r w:rsidR="00077083" w:rsidRPr="007C4B93">
        <w:rPr>
          <w:rFonts w:ascii="Book Antiqua" w:hAnsi="Book Antiqua" w:cs="Times New Roman"/>
          <w:sz w:val="24"/>
          <w:szCs w:val="24"/>
        </w:rPr>
        <w:t>kg/m</w:t>
      </w:r>
      <w:r w:rsidR="00077083" w:rsidRPr="007C4B9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="00077083"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18.5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&l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-23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3-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&l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25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eastAsia="Malgun Gothic" w:hAnsi="Book Antiqua" w:cs="Times New Roman"/>
          <w:sz w:val="24"/>
          <w:szCs w:val="24"/>
        </w:rPr>
        <w:t>&g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25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lcohol drinking (nondrink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ast drink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≤</w:t>
      </w:r>
      <w:r w:rsidR="0030209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1/</w:t>
      </w:r>
      <w:r w:rsidR="0030209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mo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-4/</w:t>
      </w:r>
      <w:r w:rsidR="0030209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mo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-3/</w:t>
      </w:r>
      <w:proofErr w:type="spellStart"/>
      <w:r w:rsidR="0030209D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wk</w:t>
      </w:r>
      <w:proofErr w:type="spellEnd"/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eastAsia="Malgun Gothic" w:hAnsi="Book Antiqua" w:cs="Times New Roman"/>
          <w:sz w:val="24"/>
          <w:szCs w:val="24"/>
        </w:rPr>
        <w:t>≥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4/</w:t>
      </w:r>
      <w:proofErr w:type="spellStart"/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>wk</w:t>
      </w:r>
      <w:proofErr w:type="spellEnd"/>
      <w:r w:rsidRPr="007C4B93">
        <w:rPr>
          <w:rFonts w:ascii="Book Antiqua" w:hAnsi="Book Antiqua" w:cs="Times New Roman"/>
          <w:sz w:val="24"/>
          <w:szCs w:val="24"/>
        </w:rPr>
        <w:t>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smoking status (nev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0-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&l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20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0-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&l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30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eastAsia="Malgun Gothic" w:hAnsi="Book Antiqua" w:cs="Times New Roman"/>
          <w:sz w:val="24"/>
          <w:szCs w:val="24"/>
        </w:rPr>
        <w:t>&g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30 pack-years of smoking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 folate intake (mcg/d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continuous); women: age (years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continuous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BMI (kg/m</w:t>
      </w:r>
      <w:r w:rsidRPr="007C4B9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18.5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&l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-23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23-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&l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25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</w:t>
      </w:r>
      <w:r w:rsidRPr="007C4B93">
        <w:rPr>
          <w:rFonts w:ascii="Book Antiqua" w:eastAsia="Malgun Gothic" w:hAnsi="Book Antiqua" w:cs="Times New Roman"/>
          <w:sz w:val="24"/>
          <w:szCs w:val="24"/>
        </w:rPr>
        <w:t>&gt;</w:t>
      </w:r>
      <w:r w:rsidR="002B2529" w:rsidRPr="007C4B9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C4B93">
        <w:rPr>
          <w:rFonts w:ascii="Book Antiqua" w:hAnsi="Book Antiqua" w:cs="Times New Roman"/>
          <w:sz w:val="24"/>
          <w:szCs w:val="24"/>
        </w:rPr>
        <w:t>25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lcohol drinking (nondrink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ever drinker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smoking </w:t>
      </w:r>
      <w:r w:rsidRPr="007C4B93">
        <w:rPr>
          <w:rFonts w:ascii="Book Antiqua" w:hAnsi="Book Antiqua" w:cs="Times New Roman"/>
          <w:sz w:val="24"/>
          <w:szCs w:val="24"/>
        </w:rPr>
        <w:lastRenderedPageBreak/>
        <w:t>status (never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ever smoker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folate intake (mcg/d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continuous)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and menopausal status and hormone replacement use (premenopausal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ostmenopausal without hormone replacement therap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ostmenopausal with hormone replacement therapy</w:t>
      </w:r>
      <w:r w:rsidR="004E3863" w:rsidRPr="007C4B93">
        <w:rPr>
          <w:rFonts w:ascii="Book Antiqua" w:hAnsi="Book Antiqua" w:cs="Times New Roman"/>
          <w:sz w:val="24"/>
          <w:szCs w:val="24"/>
        </w:rPr>
        <w:t>,</w:t>
      </w:r>
      <w:r w:rsidRPr="007C4B93">
        <w:rPr>
          <w:rFonts w:ascii="Book Antiqua" w:hAnsi="Book Antiqua" w:cs="Times New Roman"/>
          <w:sz w:val="24"/>
          <w:szCs w:val="24"/>
        </w:rPr>
        <w:t xml:space="preserve"> postmenopausal with nonresponse about hormone replacement therapy use).</w:t>
      </w:r>
    </w:p>
    <w:p w14:paraId="2784D2AA" w14:textId="77777777" w:rsidR="00BD6071" w:rsidRPr="007C4B93" w:rsidRDefault="00BD6071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2D929342" w14:textId="77777777" w:rsidR="00FE2C78" w:rsidRPr="007C4B93" w:rsidRDefault="00FE2C78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  <w:sectPr w:rsidR="00FE2C78" w:rsidRPr="007C4B93" w:rsidSect="00B47A03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6B281A19" w14:textId="4ACE3CE7" w:rsidR="005E130B" w:rsidRPr="007C4B93" w:rsidRDefault="00C3214A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7C4B93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Table 3</w:t>
      </w:r>
      <w:r w:rsidR="005E130B" w:rsidRPr="007C4B93">
        <w:rPr>
          <w:rFonts w:ascii="Book Antiqua" w:hAnsi="Book Antiqua" w:cs="Times New Roman"/>
          <w:b/>
          <w:kern w:val="0"/>
          <w:sz w:val="24"/>
          <w:szCs w:val="24"/>
        </w:rPr>
        <w:t xml:space="preserve"> Included studies of circulating levels of </w:t>
      </w:r>
      <w:r w:rsidR="00237F7E" w:rsidRPr="007C4B93">
        <w:rPr>
          <w:rFonts w:ascii="Book Antiqua" w:hAnsi="Book Antiqua" w:cs="Times New Roman"/>
          <w:b/>
          <w:kern w:val="0"/>
          <w:sz w:val="24"/>
          <w:szCs w:val="24"/>
        </w:rPr>
        <w:t>25-hydroxyvitamin D</w:t>
      </w:r>
      <w:r w:rsidR="005E130B" w:rsidRPr="007C4B93">
        <w:rPr>
          <w:rFonts w:ascii="Book Antiqua" w:hAnsi="Book Antiqua" w:cs="Times New Roman"/>
          <w:b/>
          <w:kern w:val="0"/>
          <w:sz w:val="24"/>
          <w:szCs w:val="24"/>
        </w:rPr>
        <w:t xml:space="preserve"> and colorectal adenoma</w:t>
      </w:r>
    </w:p>
    <w:tbl>
      <w:tblPr>
        <w:tblW w:w="12020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377"/>
        <w:gridCol w:w="1105"/>
        <w:gridCol w:w="1435"/>
        <w:gridCol w:w="812"/>
        <w:gridCol w:w="1663"/>
        <w:gridCol w:w="1835"/>
        <w:gridCol w:w="1258"/>
        <w:gridCol w:w="1078"/>
        <w:gridCol w:w="1292"/>
        <w:gridCol w:w="1269"/>
      </w:tblGrid>
      <w:tr w:rsidR="00C50E14" w:rsidRPr="007C4B93" w14:paraId="307FFE55" w14:textId="77777777" w:rsidTr="00362664">
        <w:trPr>
          <w:trHeight w:val="735"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7E2A16" w14:textId="5E1BA78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First author</w:t>
            </w:r>
            <w:r w:rsidR="004E3863"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year</w:t>
            </w:r>
            <w:r w:rsidR="006F087E"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9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219BAF" w14:textId="63DF2ECE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Country (Sex)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5E4EA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Study design</w:t>
            </w:r>
          </w:p>
        </w:tc>
        <w:tc>
          <w:tcPr>
            <w:tcW w:w="7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FB705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study dates</w:t>
            </w:r>
          </w:p>
        </w:tc>
        <w:tc>
          <w:tcPr>
            <w:tcW w:w="14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10E0F8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Endpoint</w:t>
            </w: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934224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Type of endoscopy</w:t>
            </w:r>
          </w:p>
        </w:tc>
        <w:tc>
          <w:tcPr>
            <w:tcW w:w="14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5D33D2" w14:textId="09351BFF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25(OH)D</w:t>
            </w:r>
            <w:r w:rsidR="004E3863"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br/>
              <w:t xml:space="preserve"> mean or median</w:t>
            </w:r>
          </w:p>
        </w:tc>
        <w:tc>
          <w:tcPr>
            <w:tcW w:w="9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99E9D6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No. of cases / controls</w:t>
            </w:r>
          </w:p>
        </w:tc>
        <w:tc>
          <w:tcPr>
            <w:tcW w:w="14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AC9BD2" w14:textId="77D9A232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25(OH)D levels in the highest </w:t>
            </w:r>
            <w:r w:rsidR="00502125" w:rsidRPr="007C4B93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vs</w:t>
            </w: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lowest categories</w:t>
            </w:r>
          </w:p>
        </w:tc>
        <w:tc>
          <w:tcPr>
            <w:tcW w:w="1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E2A27A" w14:textId="60D5467B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OR (95%Cl)</w:t>
            </w:r>
          </w:p>
        </w:tc>
      </w:tr>
      <w:tr w:rsidR="00C50E14" w:rsidRPr="007C4B93" w14:paraId="1E5E8692" w14:textId="77777777" w:rsidTr="00362664">
        <w:trPr>
          <w:trHeight w:val="96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4CDED1" w14:textId="1FE4BF99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Platz</w:t>
            </w:r>
            <w:proofErr w:type="spellEnd"/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0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0CCCE5" w14:textId="38D3732F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1D4647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Prospective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1E10DF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89-199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7A1740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First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DABCBC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igmoidoscopy or 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871A89" w14:textId="2F4C908F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6.4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26.8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11FA59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26 / 326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BDF67B" w14:textId="6246BB27" w:rsidR="005E130B" w:rsidRPr="007C4B93" w:rsidRDefault="005E130B" w:rsidP="00502125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38.0 </w:t>
            </w:r>
            <w:r w:rsidR="00502125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="00502125"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vs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16.3 ng/m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dian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A5B7D5" w14:textId="00671B06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64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58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1.04 (0.66-1.66)</w:t>
            </w:r>
          </w:p>
          <w:p w14:paraId="318A36A1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4DC52E62" w14:textId="77777777" w:rsidTr="00362664">
        <w:trPr>
          <w:trHeight w:val="77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5D5ED7" w14:textId="2D65D7F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Levine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0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0C22BE" w14:textId="6D86F228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9D952F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ase-contro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7114D2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91-1993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38B9F2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First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4243EB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igmoid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346165" w14:textId="50AA8876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5.6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26.9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891D0E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473 / 506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2C9938" w14:textId="27A80B86" w:rsidR="005E130B" w:rsidRPr="007C4B93" w:rsidRDefault="005E130B" w:rsidP="00502125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4.3-115</w:t>
            </w:r>
            <w:r w:rsidR="00502125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ng/m</w:t>
            </w:r>
            <w:r w:rsidR="00502125"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>vs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1-15.2 ng/m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range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FEF234" w14:textId="41164B90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99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86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74 (0.51-1.09)</w:t>
            </w:r>
          </w:p>
          <w:p w14:paraId="309E8E48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73BBD01C" w14:textId="77777777" w:rsidTr="00362664">
        <w:trPr>
          <w:trHeight w:val="1066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91315B" w14:textId="152DA0D9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Peter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0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1F3C08" w14:textId="70F0FF93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4F0627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ase-contro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ABDAC4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94-19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F44774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irst (61%) or recurrent 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65F419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 (86.2%) or sigmoid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523D71" w14:textId="5D1343D0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4.7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26.5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di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0C1A81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36 / 218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61837C" w14:textId="481F340F" w:rsidR="005E130B" w:rsidRPr="007C4B93" w:rsidRDefault="005E130B" w:rsidP="00502125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3.7-67.2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="00502125" w:rsidRPr="007C4B93">
              <w:rPr>
                <w:rFonts w:ascii="Book Antiqua" w:eastAsia="宋体" w:hAnsi="Book Antiqua" w:cs="Times New Roman"/>
                <w:kern w:val="0"/>
                <w:sz w:val="24"/>
                <w:szCs w:val="24"/>
                <w:lang w:eastAsia="zh-CN"/>
              </w:rPr>
              <w:t>ng/m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>vs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5.3-19.4 </w:t>
            </w:r>
            <w:bookmarkStart w:id="120" w:name="OLE_LINK717"/>
            <w:bookmarkStart w:id="121" w:name="OLE_LINK718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bookmarkEnd w:id="120"/>
            <w:bookmarkEnd w:id="121"/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range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FDDD7F" w14:textId="650E7332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40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67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47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43(0.23-0.81)</w:t>
            </w:r>
          </w:p>
          <w:p w14:paraId="79274CD7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73476853" w14:textId="77777777" w:rsidTr="00362664">
        <w:trPr>
          <w:trHeight w:val="945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2BB3B1" w14:textId="4B830433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Grau</w:t>
            </w:r>
            <w:proofErr w:type="spellEnd"/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03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9947F9" w14:textId="033D9B40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6AD78D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Prospective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DC09A0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92-1996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6A0AF5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Recurrent 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330596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6A2841" w14:textId="35B83556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9.1 ng/m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di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973184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76 / 422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5337A5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8A929B" w14:textId="0E846463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9 (0.91-1.07)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 xml:space="preserve">OR for serum </w:t>
            </w:r>
            <w:proofErr w:type="spell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vitD</w:t>
            </w:r>
            <w:proofErr w:type="spellEnd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levels per 12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1SD) units increase</w:t>
            </w:r>
          </w:p>
          <w:p w14:paraId="7526F9BB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67D7061B" w14:textId="77777777" w:rsidTr="00362664">
        <w:trPr>
          <w:trHeight w:val="72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7A3FDA" w14:textId="7D9ED8C5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Peter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0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F03FE0" w14:textId="6DC61DD6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CF3842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Prospective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AE2B8C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93-199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C95F18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First advance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51EF44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igmoid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54CB7C" w14:textId="7EEC7A43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7.0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28.3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0F2E55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94 / 397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716E5C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A3A67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87 (0.75-1.01</w:t>
            </w:r>
            <w:proofErr w:type="gram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  <w:proofErr w:type="gramEnd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 xml:space="preserve">OR for serum </w:t>
            </w:r>
            <w:proofErr w:type="spell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vitD</w:t>
            </w:r>
            <w:proofErr w:type="spellEnd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levels per 10 units increase.</w:t>
            </w:r>
          </w:p>
          <w:p w14:paraId="26355A54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4681AEAD" w14:textId="77777777" w:rsidTr="00362664">
        <w:trPr>
          <w:trHeight w:val="83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121F7D" w14:textId="20A33EB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Miller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0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4EC48B" w14:textId="3FC761C9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D6E2F0" w14:textId="3482AFD4" w:rsidR="005E130B" w:rsidRPr="007C4B93" w:rsidRDefault="007003D1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ross-sectional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CCCDE1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98-200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030F86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First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7758E7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9A6BDC" w14:textId="4E615BC3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7.5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31.4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28BDDF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11 / 238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090407" w14:textId="3E46159A" w:rsidR="005E130B" w:rsidRPr="007C4B93" w:rsidRDefault="005E130B" w:rsidP="00502125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&gt;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33.8 </w:t>
            </w:r>
            <w:r w:rsidR="00502125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="00502125"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vs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&lt;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0.8 ng/m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range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EC6F96" w14:textId="1536C4AB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74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51 (0.27-0.98)</w:t>
            </w:r>
          </w:p>
        </w:tc>
      </w:tr>
      <w:tr w:rsidR="00C50E14" w:rsidRPr="007C4B93" w14:paraId="06780F59" w14:textId="77777777" w:rsidTr="00362664">
        <w:trPr>
          <w:trHeight w:val="284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16ECE0" w14:textId="7D2F5211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Takahashi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201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8A38E6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 xml:space="preserve">Japan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(M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B59C35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Case-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contro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36701F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1997-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2004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78516B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 xml:space="preserve">First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D84EF6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5A0C15" w14:textId="25AADF74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6.2 in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 xml:space="preserve">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26.1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8E5DDE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 xml:space="preserve">656 /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648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B3D820" w14:textId="7D5D8448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≥</w:t>
            </w:r>
            <w:r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30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ng/m</w:t>
            </w:r>
            <w:r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v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&lt;</w:t>
            </w:r>
            <w:r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2 ng/m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range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773298" w14:textId="14A81012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1.21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1.21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1.25 (0.85-1.84)</w:t>
            </w:r>
          </w:p>
          <w:p w14:paraId="59DCCB82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2F1A491D" w14:textId="77777777" w:rsidTr="00362664">
        <w:trPr>
          <w:trHeight w:val="851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F189FF" w14:textId="74856983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Fedirko</w:t>
            </w:r>
            <w:proofErr w:type="spellEnd"/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1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47CC1C" w14:textId="5EFF30D6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6E2B28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Pooled case-contro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7A8755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91-2002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A68DA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First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94842E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9F83A5" w14:textId="1C771DFE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4.5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25.5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8A2DDA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616 / 770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0DE708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64C16C" w14:textId="1F64F9FB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77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85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59 (0.41-0.84)</w:t>
            </w:r>
          </w:p>
          <w:p w14:paraId="365D29D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4C23C58F" w14:textId="77777777" w:rsidTr="00362664">
        <w:trPr>
          <w:trHeight w:val="667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739FA0" w14:textId="6E0D8EB1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Adam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1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BF788B" w14:textId="3A93FB8E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8047E8" w14:textId="4113BCB9" w:rsidR="005E130B" w:rsidRPr="007C4B93" w:rsidRDefault="00E26BA6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ross-sectiona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538032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98- 2003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69F419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itst</w:t>
            </w:r>
            <w:proofErr w:type="spellEnd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or recurrent 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C65F89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4BFFBD" w14:textId="428EAE39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3.1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24.9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9E9787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49/ 225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27F3C7" w14:textId="694698FB" w:rsidR="005E130B" w:rsidRPr="007C4B93" w:rsidRDefault="005E130B" w:rsidP="00502125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&gt;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8.9 </w:t>
            </w:r>
            <w:r w:rsidR="00502125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="00502125"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vs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02125" w:rsidRPr="007C4B93">
              <w:rPr>
                <w:rFonts w:ascii="Times New Roman" w:eastAsia="Malgun Gothic" w:hAnsi="Times New Roman" w:cs="Times New Roman"/>
                <w:kern w:val="0"/>
                <w:sz w:val="24"/>
                <w:szCs w:val="24"/>
              </w:rPr>
              <w:t>≤</w:t>
            </w:r>
            <w:r w:rsidR="00502125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0.5 ng/m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range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BFFC0D" w14:textId="3032BD5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97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71 (0.38-1.30)</w:t>
            </w:r>
          </w:p>
          <w:p w14:paraId="2E3541A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02DDA7B5" w14:textId="77777777" w:rsidTr="00362664">
        <w:trPr>
          <w:trHeight w:val="706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5ED365" w14:textId="170D7756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Ashktorab</w:t>
            </w:r>
            <w:proofErr w:type="spellEnd"/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1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E0985E" w14:textId="072262BA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421D59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ase-contro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6CB8F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FFFF0C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E82EC0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5648DB" w14:textId="5EFA1C5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41.2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41.4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35A98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93/187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B4EA06" w14:textId="51F94DEC" w:rsidR="005E130B" w:rsidRPr="007C4B93" w:rsidRDefault="005E130B" w:rsidP="00D40ED7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&gt;</w:t>
            </w:r>
            <w:r w:rsidR="00D40ED7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57.7 </w:t>
            </w:r>
            <w:r w:rsidR="00D40ED7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="00D40ED7"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="00D40ED7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>vs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&lt;</w:t>
            </w:r>
            <w:r w:rsidR="00D40ED7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9.5 ng/m</w:t>
            </w:r>
            <w:r w:rsidR="00D40ED7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range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829D14" w14:textId="2D208722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1.4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1.9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6 (0.3-1.4)</w:t>
            </w:r>
          </w:p>
          <w:p w14:paraId="6DD0EB3E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1E7B34A5" w14:textId="77777777" w:rsidTr="00362664">
        <w:trPr>
          <w:trHeight w:val="96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7779BD" w14:textId="455B36BE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Hong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1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85F6DE" w14:textId="2E291EDE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Korea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5C7DC0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ase-contro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511ADE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009-2010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80BAF8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First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91B3E7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AF8FD7" w14:textId="4CD1B774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0.0 in cases and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25.0 ng/mL in control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mea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2E0CBD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43/ 143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AB7C23" w14:textId="20FE999B" w:rsidR="005E130B" w:rsidRPr="007C4B93" w:rsidRDefault="00D40ED7" w:rsidP="00D40ED7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≥</w:t>
            </w:r>
            <w:r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3.9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>v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&lt;</w:t>
            </w:r>
            <w:r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4.3 ng/m</w:t>
            </w:r>
            <w:r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range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C61D83" w14:textId="1C00A648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87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40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38 (0.18-0.80)</w:t>
            </w:r>
          </w:p>
          <w:p w14:paraId="1966F96B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4DADFA40" w14:textId="77777777" w:rsidTr="00362664">
        <w:trPr>
          <w:trHeight w:val="120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9F6F4F" w14:textId="4251403F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Yamaji</w:t>
            </w:r>
            <w:proofErr w:type="spellEnd"/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1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7E33F1" w14:textId="0D492A44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Japan 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9B8357" w14:textId="5C9A4C19" w:rsidR="005E130B" w:rsidRPr="007C4B93" w:rsidRDefault="00FB2B1F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ross-sectiona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0A4B76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004-2005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FDEA2D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First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0D80EF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1840B1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76A77B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737/ 703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040A13" w14:textId="06358A9F" w:rsidR="005E130B" w:rsidRPr="007C4B93" w:rsidRDefault="00241D85" w:rsidP="00D40ED7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2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D40ED7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="00D40ED7"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="00D40ED7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>v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16 ng/m</w:t>
            </w:r>
            <w:r w:rsidR="00D40ED7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median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3666D" w14:textId="4A7C6DA6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86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91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1.03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64 (0.45-0.92)</w:t>
            </w:r>
          </w:p>
          <w:p w14:paraId="307D302D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36F708EB" w14:textId="77777777" w:rsidTr="00362664">
        <w:trPr>
          <w:trHeight w:val="72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66432A" w14:textId="3F6A8323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Jacobs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201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2B7AE6" w14:textId="196FB19A" w:rsidR="005E130B" w:rsidRPr="007C4B93" w:rsidRDefault="0050212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ited States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169ED2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Prospective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D7D340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90-1999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D02CEB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Recurrent 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581813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A06F8A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E3C46C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942/ 1132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F31B0F" w14:textId="36508960" w:rsidR="005E130B" w:rsidRPr="007C4B93" w:rsidRDefault="005E130B" w:rsidP="00CE0108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&gt;</w:t>
            </w:r>
            <w:r w:rsidR="00CE0108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30 </w:t>
            </w:r>
            <w:r w:rsidR="00CE0108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="00CE0108"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="00CE0108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>vs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&lt;</w:t>
            </w:r>
            <w:r w:rsidR="00CE0108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0 ng/m</w:t>
            </w:r>
            <w:r w:rsidR="00CE0108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range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61CE49" w14:textId="0F3DD5E2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91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0.95 (0.73-1.24)</w:t>
            </w:r>
          </w:p>
          <w:p w14:paraId="1733BD6F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34E487D8" w14:textId="77777777" w:rsidTr="00362664">
        <w:trPr>
          <w:trHeight w:val="72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1DDEB0" w14:textId="6C80BF06" w:rsidR="001D2295" w:rsidRPr="007C4B93" w:rsidRDefault="00CE1B86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Aigner</w:t>
            </w:r>
            <w:proofErr w:type="spellEnd"/>
            <w:r w:rsidR="004E3863"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201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F4CC13" w14:textId="77777777" w:rsidR="001D2295" w:rsidRPr="007C4B93" w:rsidRDefault="008154FC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Austria (W)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45A8FA" w14:textId="4E0B9720" w:rsidR="001D2295" w:rsidRPr="007C4B93" w:rsidRDefault="000D3C93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ross-sectional study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7061E0" w14:textId="77777777" w:rsidR="001D2295" w:rsidRPr="007C4B93" w:rsidRDefault="003E718E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2010-2013</w:t>
            </w:r>
          </w:p>
        </w:tc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67AD2A" w14:textId="77777777" w:rsidR="001D2295" w:rsidRPr="007C4B93" w:rsidRDefault="003E718E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irst adenoma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6ACF1E" w14:textId="77777777" w:rsidR="001D2295" w:rsidRPr="007C4B93" w:rsidRDefault="00000BC7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9887D7" w14:textId="77777777" w:rsidR="001D2295" w:rsidRPr="007C4B93" w:rsidRDefault="006C69E4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22.8 ng/mL in wome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A02A0F" w14:textId="77777777" w:rsidR="001D2295" w:rsidRPr="007C4B93" w:rsidRDefault="00366F50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90/629</w:t>
            </w:r>
          </w:p>
        </w:tc>
        <w:tc>
          <w:tcPr>
            <w:tcW w:w="14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7A4AF4" w14:textId="77777777" w:rsidR="001D2295" w:rsidRPr="007C4B93" w:rsidRDefault="001D2295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9A53BF" w14:textId="77777777" w:rsidR="001D2295" w:rsidRPr="007C4B93" w:rsidRDefault="00366F50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kern w:val="0"/>
                <w:sz w:val="24"/>
                <w:szCs w:val="24"/>
              </w:rPr>
              <w:t>0.976 (0.954-0.999) for 1 ng/mL increment</w:t>
            </w:r>
          </w:p>
          <w:p w14:paraId="278BAFD0" w14:textId="77777777" w:rsidR="00116620" w:rsidRPr="007C4B93" w:rsidRDefault="00116620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C50E14" w:rsidRPr="007C4B93" w14:paraId="4A0E3655" w14:textId="77777777" w:rsidTr="00362664">
        <w:trPr>
          <w:trHeight w:val="814"/>
        </w:trPr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E3C35AC" w14:textId="3CF516E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hoi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</w:p>
          <w:p w14:paraId="26E3D6E9" w14:textId="77777777" w:rsidR="005E130B" w:rsidRPr="007C4B93" w:rsidRDefault="00CE1B86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015 </w:t>
            </w:r>
            <w:r w:rsidR="00CC5A9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our study)</w:t>
            </w:r>
          </w:p>
        </w:tc>
        <w:tc>
          <w:tcPr>
            <w:tcW w:w="9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DB870CE" w14:textId="3E488A74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Korea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br/>
              <w:t>(M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W)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7CC3F3D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ase-control study</w:t>
            </w:r>
          </w:p>
        </w:tc>
        <w:tc>
          <w:tcPr>
            <w:tcW w:w="7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1A2EE09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011-2012</w:t>
            </w:r>
          </w:p>
        </w:tc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292B83F" w14:textId="57D2676A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irst or recurrent(5%) adenoma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1B30ECC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olonoscopy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D4B6DA4" w14:textId="77777777" w:rsidR="005E130B" w:rsidRPr="007C4B93" w:rsidRDefault="00674103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15.7 ng/mL in cases and </w:t>
            </w:r>
            <w:r w:rsidR="005E130B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16.6 in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controls</w:t>
            </w:r>
          </w:p>
        </w:tc>
        <w:tc>
          <w:tcPr>
            <w:tcW w:w="9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1BA1C00" w14:textId="77777777" w:rsidR="005E130B" w:rsidRPr="007C4B93" w:rsidRDefault="005E130B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112/</w:t>
            </w:r>
            <w:r w:rsidR="00FE561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12</w:t>
            </w:r>
          </w:p>
        </w:tc>
        <w:tc>
          <w:tcPr>
            <w:tcW w:w="14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BD0E35F" w14:textId="563DB165" w:rsidR="005E130B" w:rsidRPr="007C4B93" w:rsidRDefault="005E130B" w:rsidP="00CE0108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23.4 </w:t>
            </w:r>
            <w:r w:rsidR="00CE0108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g/m</w:t>
            </w:r>
            <w:r w:rsidR="00CE0108" w:rsidRPr="007C4B93">
              <w:rPr>
                <w:rFonts w:ascii="Book Antiqua" w:eastAsia="Malgun Gothic" w:hAnsi="Book Antiqua" w:cs="Times New Roman" w:hint="eastAsia"/>
                <w:kern w:val="0"/>
                <w:sz w:val="24"/>
                <w:szCs w:val="24"/>
              </w:rPr>
              <w:t>L</w:t>
            </w:r>
            <w:r w:rsidR="00CE0108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502125" w:rsidRPr="007C4B93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>vs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10.0 ng/m</w:t>
            </w:r>
            <w:r w:rsidR="00CE0108" w:rsidRPr="007C4B93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0407BA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mean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7AF9644" w14:textId="778D9A4F" w:rsidR="000407BA" w:rsidRPr="007C4B93" w:rsidRDefault="000407BA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1.00 (ref)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</w:p>
          <w:p w14:paraId="2624AEFB" w14:textId="70FDC954" w:rsidR="000407BA" w:rsidRPr="007C4B93" w:rsidRDefault="000407BA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</w:t>
            </w:r>
            <w:r w:rsidR="00912190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.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72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</w:p>
          <w:p w14:paraId="6859ABD2" w14:textId="791DF1B4" w:rsidR="000407BA" w:rsidRPr="007C4B93" w:rsidRDefault="000407BA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73</w:t>
            </w:r>
            <w:r w:rsidR="004E3863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,</w:t>
            </w:r>
          </w:p>
          <w:p w14:paraId="532192EB" w14:textId="77777777" w:rsidR="005E130B" w:rsidRPr="007C4B93" w:rsidRDefault="000407BA" w:rsidP="00C3214A">
            <w:pPr>
              <w:widowControl/>
              <w:wordWrap/>
              <w:autoSpaceDE/>
              <w:autoSpaceDN/>
              <w:adjustRightInd w:val="0"/>
              <w:snapToGrid w:val="0"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49</w:t>
            </w:r>
            <w:r w:rsidR="006336DA"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0.19-</w:t>
            </w:r>
            <w:r w:rsidRPr="007C4B93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1.27)</w:t>
            </w:r>
          </w:p>
        </w:tc>
      </w:tr>
    </w:tbl>
    <w:p w14:paraId="1E47497A" w14:textId="77777777" w:rsidR="00562427" w:rsidRPr="007C4B93" w:rsidRDefault="00562427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  <w:sectPr w:rsidR="00562427" w:rsidRPr="007C4B93" w:rsidSect="00FE2C78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2FDA84B2" w14:textId="34ABAE93" w:rsidR="00010E04" w:rsidRPr="007C4B93" w:rsidRDefault="00237F7E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C4B93">
        <w:rPr>
          <w:rFonts w:ascii="Book Antiqua" w:hAnsi="Book Antiqua" w:cs="Times New Roman"/>
          <w:b/>
          <w:sz w:val="24"/>
          <w:szCs w:val="24"/>
        </w:rPr>
        <w:lastRenderedPageBreak/>
        <w:t>Table 4</w:t>
      </w:r>
      <w:r w:rsidR="00010E04" w:rsidRPr="007C4B93">
        <w:rPr>
          <w:rFonts w:ascii="Book Antiqua" w:hAnsi="Book Antiqua" w:cs="Times New Roman"/>
          <w:b/>
          <w:sz w:val="24"/>
          <w:szCs w:val="24"/>
        </w:rPr>
        <w:t xml:space="preserve"> Combined relative risk (RR</w:t>
      </w:r>
      <w:proofErr w:type="gramStart"/>
      <w:r w:rsidR="00010E04" w:rsidRPr="007C4B93">
        <w:rPr>
          <w:rFonts w:ascii="Book Antiqua" w:hAnsi="Book Antiqua" w:cs="Times New Roman"/>
          <w:b/>
          <w:sz w:val="24"/>
          <w:szCs w:val="24"/>
        </w:rPr>
        <w:t>)s</w:t>
      </w:r>
      <w:proofErr w:type="gramEnd"/>
      <w:r w:rsidR="00010E04" w:rsidRPr="007C4B93">
        <w:rPr>
          <w:rFonts w:ascii="Book Antiqua" w:hAnsi="Book Antiqua" w:cs="Times New Roman"/>
          <w:b/>
          <w:sz w:val="24"/>
          <w:szCs w:val="24"/>
        </w:rPr>
        <w:t xml:space="preserve"> and 95% confidence interval</w:t>
      </w:r>
      <w:r w:rsidRPr="007C4B9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s</w:t>
      </w:r>
      <w:r w:rsidR="00010E04" w:rsidRPr="007C4B93">
        <w:rPr>
          <w:rFonts w:ascii="Book Antiqua" w:hAnsi="Book Antiqua" w:cs="Times New Roman"/>
          <w:b/>
          <w:sz w:val="24"/>
          <w:szCs w:val="24"/>
        </w:rPr>
        <w:t xml:space="preserve"> of colorectal adenoma for the associations by sex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="00010E04" w:rsidRPr="007C4B93">
        <w:rPr>
          <w:rFonts w:ascii="Book Antiqua" w:hAnsi="Book Antiqua" w:cs="Times New Roman"/>
          <w:b/>
          <w:sz w:val="24"/>
          <w:szCs w:val="24"/>
        </w:rPr>
        <w:t xml:space="preserve"> calcium intake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="00010E04" w:rsidRPr="007C4B93">
        <w:rPr>
          <w:rFonts w:ascii="Book Antiqua" w:hAnsi="Book Antiqua" w:cs="Times New Roman"/>
          <w:b/>
          <w:sz w:val="24"/>
          <w:szCs w:val="24"/>
        </w:rPr>
        <w:t xml:space="preserve"> study region</w:t>
      </w:r>
      <w:r w:rsidR="004E3863" w:rsidRPr="007C4B93">
        <w:rPr>
          <w:rFonts w:ascii="Book Antiqua" w:hAnsi="Book Antiqua" w:cs="Times New Roman"/>
          <w:b/>
          <w:sz w:val="24"/>
          <w:szCs w:val="24"/>
        </w:rPr>
        <w:t>,</w:t>
      </w:r>
      <w:r w:rsidR="005556CB" w:rsidRPr="007C4B93">
        <w:rPr>
          <w:rFonts w:ascii="Book Antiqua" w:hAnsi="Book Antiqua" w:cs="Times New Roman"/>
          <w:b/>
          <w:sz w:val="24"/>
          <w:szCs w:val="24"/>
        </w:rPr>
        <w:t xml:space="preserve"> and adenoma site</w:t>
      </w:r>
    </w:p>
    <w:tbl>
      <w:tblPr>
        <w:tblStyle w:val="aa"/>
        <w:tblpPr w:leftFromText="142" w:rightFromText="142" w:vertAnchor="text" w:horzAnchor="margin" w:tblpY="152"/>
        <w:tblW w:w="4859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1103"/>
        <w:gridCol w:w="1967"/>
        <w:gridCol w:w="2870"/>
        <w:gridCol w:w="1336"/>
      </w:tblGrid>
      <w:tr w:rsidR="00C50E14" w:rsidRPr="007C4B93" w14:paraId="0C6BA984" w14:textId="77777777" w:rsidTr="00CD0542">
        <w:trPr>
          <w:trHeight w:val="504"/>
        </w:trPr>
        <w:tc>
          <w:tcPr>
            <w:tcW w:w="10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215D0E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</w:p>
          <w:p w14:paraId="33FBCB5C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514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DB56A34" w14:textId="43BB7C29" w:rsidR="00010E04" w:rsidRPr="007C4B93" w:rsidRDefault="00237F7E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</w:pP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Studies</w:t>
            </w:r>
            <w:r w:rsidRPr="007C4B93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>,</w:t>
            </w: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="00010E04" w:rsidRPr="007C4B93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</w:p>
        </w:tc>
        <w:tc>
          <w:tcPr>
            <w:tcW w:w="115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3B8284E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Ref.</w:t>
            </w:r>
          </w:p>
        </w:tc>
        <w:tc>
          <w:tcPr>
            <w:tcW w:w="1653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AEF02E4" w14:textId="61274D16" w:rsidR="00010E04" w:rsidRPr="007C4B93" w:rsidRDefault="00237F7E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>Combined RR (95%</w:t>
            </w:r>
            <w:r w:rsidR="00010E04" w:rsidRPr="007C4B9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CI) comparing the highest </w:t>
            </w:r>
            <w:r w:rsidR="00502125" w:rsidRPr="007C4B93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vs</w:t>
            </w:r>
            <w:r w:rsidR="00010E04" w:rsidRPr="007C4B9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the lowest categories</w:t>
            </w:r>
          </w:p>
        </w:tc>
        <w:tc>
          <w:tcPr>
            <w:tcW w:w="6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4EB467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P</w:t>
            </w:r>
            <w:r w:rsidRPr="007C4B9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for difference</w:t>
            </w:r>
          </w:p>
        </w:tc>
      </w:tr>
      <w:tr w:rsidR="00C50E14" w:rsidRPr="007C4B93" w14:paraId="705BEBD6" w14:textId="77777777" w:rsidTr="00CD0542">
        <w:trPr>
          <w:trHeight w:val="329"/>
        </w:trPr>
        <w:tc>
          <w:tcPr>
            <w:tcW w:w="1005" w:type="pct"/>
            <w:tcBorders>
              <w:top w:val="single" w:sz="4" w:space="0" w:color="auto"/>
            </w:tcBorders>
            <w:vAlign w:val="center"/>
          </w:tcPr>
          <w:p w14:paraId="1952D51E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Sex</w:t>
            </w:r>
          </w:p>
        </w:tc>
        <w:tc>
          <w:tcPr>
            <w:tcW w:w="514" w:type="pct"/>
            <w:tcBorders>
              <w:top w:val="single" w:sz="4" w:space="0" w:color="auto"/>
            </w:tcBorders>
            <w:vAlign w:val="center"/>
          </w:tcPr>
          <w:p w14:paraId="19C6A12A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50" w:type="pct"/>
            <w:tcBorders>
              <w:top w:val="single" w:sz="4" w:space="0" w:color="auto"/>
            </w:tcBorders>
            <w:vAlign w:val="center"/>
          </w:tcPr>
          <w:p w14:paraId="742183BF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653" w:type="pct"/>
            <w:tcBorders>
              <w:top w:val="single" w:sz="4" w:space="0" w:color="auto"/>
            </w:tcBorders>
            <w:vAlign w:val="center"/>
          </w:tcPr>
          <w:p w14:paraId="44C83F22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79" w:type="pct"/>
            <w:tcBorders>
              <w:top w:val="single" w:sz="4" w:space="0" w:color="auto"/>
            </w:tcBorders>
            <w:vAlign w:val="center"/>
          </w:tcPr>
          <w:p w14:paraId="512AC1DC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</w:t>
            </w:r>
            <w:r w:rsidR="004B505A" w:rsidRPr="007C4B93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</w:tr>
      <w:tr w:rsidR="00C50E14" w:rsidRPr="007C4B93" w14:paraId="0C925AA3" w14:textId="77777777" w:rsidTr="00CD0542">
        <w:trPr>
          <w:trHeight w:val="212"/>
        </w:trPr>
        <w:tc>
          <w:tcPr>
            <w:tcW w:w="1005" w:type="pct"/>
            <w:vAlign w:val="center"/>
          </w:tcPr>
          <w:p w14:paraId="1173658F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Men</w:t>
            </w:r>
          </w:p>
        </w:tc>
        <w:tc>
          <w:tcPr>
            <w:tcW w:w="514" w:type="pct"/>
            <w:vAlign w:val="center"/>
          </w:tcPr>
          <w:p w14:paraId="130BD952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1150" w:type="pct"/>
            <w:vAlign w:val="center"/>
          </w:tcPr>
          <w:p w14:paraId="489CE55F" w14:textId="480EFD0C" w:rsidR="00010E04" w:rsidRPr="007C4B93" w:rsidRDefault="0056242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ZXRlcnM8L0F1dGhvcj48WWVhcj4yMDA0PC9ZZWFyPjxS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</w:fldData>
              </w:fldCha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ZXRlcnM8L0F1dGhvcj48WWVhcj4yMDA0PC9ZZWFyPjxS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</w:fldData>
              </w:fldCha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3" w:tooltip="Takahashi, 2010 #33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3-15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0" w:tooltip="Jacobs, 2013 #22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0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7" w:tooltip="Peters, 2004 #27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7</w:t>
              </w:r>
            </w:hyperlink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6F087E" w:rsidRPr="007C4B9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EB22F8" w:rsidRPr="007C4B93">
              <w:rPr>
                <w:rFonts w:ascii="Book Antiqua" w:hAnsi="Book Antiqua" w:cs="Times New Roman"/>
                <w:sz w:val="24"/>
                <w:szCs w:val="24"/>
              </w:rPr>
              <w:t xml:space="preserve">and </w:t>
            </w:r>
            <w:r w:rsidR="00010E04" w:rsidRPr="007C4B93">
              <w:rPr>
                <w:rFonts w:ascii="Book Antiqua" w:hAnsi="Book Antiqua" w:cs="Times New Roman"/>
                <w:sz w:val="24"/>
                <w:szCs w:val="24"/>
              </w:rPr>
              <w:t>our study</w:t>
            </w:r>
          </w:p>
        </w:tc>
        <w:tc>
          <w:tcPr>
            <w:tcW w:w="1653" w:type="pct"/>
            <w:vAlign w:val="center"/>
          </w:tcPr>
          <w:p w14:paraId="46184B66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78 (0.51-1.</w:t>
            </w:r>
            <w:r w:rsidR="00CB5E2D" w:rsidRPr="007C4B93">
              <w:rPr>
                <w:rFonts w:ascii="Book Antiqua" w:hAnsi="Book Antiqua" w:cs="Times New Roman"/>
                <w:sz w:val="24"/>
                <w:szCs w:val="24"/>
              </w:rPr>
              <w:t>06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679" w:type="pct"/>
            <w:vAlign w:val="center"/>
          </w:tcPr>
          <w:p w14:paraId="2D115263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57660D42" w14:textId="77777777" w:rsidTr="00CD0542">
        <w:trPr>
          <w:trHeight w:val="212"/>
        </w:trPr>
        <w:tc>
          <w:tcPr>
            <w:tcW w:w="1005" w:type="pct"/>
            <w:vAlign w:val="center"/>
          </w:tcPr>
          <w:p w14:paraId="65ABDB4E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Women </w:t>
            </w:r>
          </w:p>
        </w:tc>
        <w:tc>
          <w:tcPr>
            <w:tcW w:w="514" w:type="pct"/>
            <w:vAlign w:val="center"/>
          </w:tcPr>
          <w:p w14:paraId="0D09331B" w14:textId="77777777" w:rsidR="00010E04" w:rsidRPr="007C4B93" w:rsidRDefault="00A8485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150" w:type="pct"/>
            <w:vAlign w:val="center"/>
          </w:tcPr>
          <w:p w14:paraId="34FA3846" w14:textId="463058BF" w:rsidR="00010E04" w:rsidRPr="007C4B93" w:rsidRDefault="0056242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GF0ejwvQXV0aG9yPjxZZWFyPjIwMDA8L1llYXI+PFJl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2FsdC1wZXJp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</w:fldData>
              </w:fldChar>
            </w:r>
            <w:r w:rsidR="00C96A40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C96A40"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GF0ejwvQXV0aG9yPjxZZWFyPjIwMDA8L1llYXI+PFJl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2FsdC1wZXJp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</w:fldData>
              </w:fldChar>
            </w:r>
            <w:r w:rsidR="00C96A40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C96A40"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="00C96A40"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4" w:tooltip="Yamaji, 2012 #29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4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15" w:tooltip="Hong, 2012 #28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5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0" w:tooltip="Jacobs, 2013 #22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0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3" w:tooltip="Platz, 2000 #24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3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7" w:tooltip="Peters, 2004 #27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7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37" w:tooltip="Aigner, 2014 #145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37</w:t>
              </w:r>
            </w:hyperlink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0F6B64" w:rsidRPr="007C4B9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A90F6B" w:rsidRPr="007C4B93">
              <w:rPr>
                <w:rFonts w:ascii="Book Antiqua" w:hAnsi="Book Antiqua" w:cs="Times New Roman"/>
                <w:sz w:val="24"/>
                <w:szCs w:val="24"/>
              </w:rPr>
              <w:t>and</w:t>
            </w:r>
            <w:r w:rsidR="005D0581" w:rsidRPr="007C4B9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010E04" w:rsidRPr="007C4B93">
              <w:rPr>
                <w:rFonts w:ascii="Book Antiqua" w:hAnsi="Book Antiqua" w:cs="Times New Roman"/>
                <w:sz w:val="24"/>
                <w:szCs w:val="24"/>
              </w:rPr>
              <w:t>our study</w:t>
            </w:r>
          </w:p>
        </w:tc>
        <w:tc>
          <w:tcPr>
            <w:tcW w:w="1653" w:type="pct"/>
            <w:vAlign w:val="center"/>
          </w:tcPr>
          <w:p w14:paraId="7E4DA85F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</w:t>
            </w:r>
            <w:r w:rsidR="00CB5E2D" w:rsidRPr="007C4B93">
              <w:rPr>
                <w:rFonts w:ascii="Book Antiqua" w:hAnsi="Book Antiqua" w:cs="Times New Roman"/>
                <w:sz w:val="24"/>
                <w:szCs w:val="24"/>
              </w:rPr>
              <w:t xml:space="preserve">58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(0.</w:t>
            </w:r>
            <w:r w:rsidR="00CB5E2D" w:rsidRPr="007C4B93">
              <w:rPr>
                <w:rFonts w:ascii="Book Antiqua" w:hAnsi="Book Antiqua" w:cs="Times New Roman"/>
                <w:sz w:val="24"/>
                <w:szCs w:val="24"/>
              </w:rPr>
              <w:t>33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-0.</w:t>
            </w:r>
            <w:r w:rsidR="00CB5E2D" w:rsidRPr="007C4B93">
              <w:rPr>
                <w:rFonts w:ascii="Book Antiqua" w:hAnsi="Book Antiqua" w:cs="Times New Roman"/>
                <w:sz w:val="24"/>
                <w:szCs w:val="24"/>
              </w:rPr>
              <w:t>83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679" w:type="pct"/>
            <w:vAlign w:val="center"/>
          </w:tcPr>
          <w:p w14:paraId="044147A4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3DEAB4D6" w14:textId="77777777" w:rsidTr="00CD0542">
        <w:trPr>
          <w:trHeight w:val="415"/>
        </w:trPr>
        <w:tc>
          <w:tcPr>
            <w:tcW w:w="1005" w:type="pct"/>
            <w:vAlign w:val="center"/>
          </w:tcPr>
          <w:p w14:paraId="01177D0A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Calcium intake</w:t>
            </w:r>
          </w:p>
        </w:tc>
        <w:tc>
          <w:tcPr>
            <w:tcW w:w="514" w:type="pct"/>
            <w:vAlign w:val="center"/>
          </w:tcPr>
          <w:p w14:paraId="7D2496DC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50" w:type="pct"/>
            <w:vAlign w:val="center"/>
          </w:tcPr>
          <w:p w14:paraId="7FBC78E5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653" w:type="pct"/>
            <w:vAlign w:val="center"/>
          </w:tcPr>
          <w:p w14:paraId="7C76E20C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eastAsia="Gulim" w:hAnsi="Book Antiqua" w:cs="Times New Roman"/>
                <w:sz w:val="24"/>
                <w:szCs w:val="24"/>
              </w:rPr>
            </w:pPr>
          </w:p>
        </w:tc>
        <w:tc>
          <w:tcPr>
            <w:tcW w:w="679" w:type="pct"/>
            <w:vAlign w:val="center"/>
          </w:tcPr>
          <w:p w14:paraId="77CAE61C" w14:textId="77777777" w:rsidR="00010E04" w:rsidRPr="007C4B93" w:rsidRDefault="00010E04" w:rsidP="00237F7E">
            <w:pPr>
              <w:pStyle w:val="a7"/>
              <w:adjustRightInd w:val="0"/>
              <w:snapToGrid w:val="0"/>
              <w:spacing w:before="0" w:beforeAutospacing="0" w:after="0" w:afterAutospacing="0" w:line="360" w:lineRule="auto"/>
              <w:jc w:val="center"/>
              <w:rPr>
                <w:rFonts w:ascii="Book Antiqua" w:eastAsiaTheme="minorEastAsia" w:hAnsi="Book Antiqua" w:cs="Times New Roman"/>
              </w:rPr>
            </w:pPr>
            <w:r w:rsidRPr="007C4B93">
              <w:rPr>
                <w:rFonts w:ascii="Book Antiqua" w:hAnsi="Book Antiqua" w:cs="Times New Roman"/>
              </w:rPr>
              <w:t>0.</w:t>
            </w:r>
            <w:r w:rsidR="00A84A44" w:rsidRPr="007C4B93">
              <w:rPr>
                <w:rFonts w:ascii="Book Antiqua" w:eastAsiaTheme="minorEastAsia" w:hAnsi="Book Antiqua" w:cs="Times New Roman"/>
              </w:rPr>
              <w:t>48</w:t>
            </w:r>
          </w:p>
        </w:tc>
      </w:tr>
      <w:tr w:rsidR="00C50E14" w:rsidRPr="007C4B93" w14:paraId="23DE3C7C" w14:textId="77777777" w:rsidTr="00CD0542">
        <w:trPr>
          <w:trHeight w:val="212"/>
        </w:trPr>
        <w:tc>
          <w:tcPr>
            <w:tcW w:w="1005" w:type="pct"/>
            <w:vAlign w:val="center"/>
          </w:tcPr>
          <w:p w14:paraId="70284889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Low </w:t>
            </w:r>
          </w:p>
        </w:tc>
        <w:tc>
          <w:tcPr>
            <w:tcW w:w="514" w:type="pct"/>
            <w:vAlign w:val="center"/>
          </w:tcPr>
          <w:p w14:paraId="5473A4F5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150" w:type="pct"/>
            <w:vAlign w:val="center"/>
          </w:tcPr>
          <w:p w14:paraId="738C2823" w14:textId="565E2E1B" w:rsidR="00010E04" w:rsidRPr="007C4B93" w:rsidRDefault="0056242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ZXZpbmU8L0F1dGhvcj48WWVhcj4yMDAxPC9ZZWFyPjxS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YWx0LXBl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</w:fldData>
              </w:fldCha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ZXZpbmU8L0F1dGhvcj48WWVhcj4yMDAxPC9ZZWFyPjxS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YWx0LXBl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</w:fldData>
              </w:fldCha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4" w:tooltip="Yamaji, 2012 #29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4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19" w:tooltip="Miller, 2007 #30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9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4" w:tooltip="Levine, 2001 #26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4-26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8" w:tooltip="Fedirko, 2010 #31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8</w:t>
              </w:r>
            </w:hyperlink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0F6B64" w:rsidRPr="007C4B9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2351F8" w:rsidRPr="007C4B93">
              <w:rPr>
                <w:rFonts w:ascii="Book Antiqua" w:hAnsi="Book Antiqua" w:cs="Times New Roman"/>
                <w:sz w:val="24"/>
                <w:szCs w:val="24"/>
              </w:rPr>
              <w:t>and</w:t>
            </w:r>
            <w:r w:rsidR="00010E04" w:rsidRPr="007C4B93">
              <w:rPr>
                <w:rFonts w:ascii="Book Antiqua" w:hAnsi="Book Antiqua" w:cs="Times New Roman"/>
                <w:sz w:val="24"/>
                <w:szCs w:val="24"/>
              </w:rPr>
              <w:t xml:space="preserve"> our study</w:t>
            </w:r>
          </w:p>
        </w:tc>
        <w:tc>
          <w:tcPr>
            <w:tcW w:w="1653" w:type="pct"/>
            <w:vAlign w:val="center"/>
          </w:tcPr>
          <w:p w14:paraId="62ECBE73" w14:textId="77777777" w:rsidR="00010E04" w:rsidRPr="007C4B93" w:rsidRDefault="00010E04" w:rsidP="00237F7E">
            <w:pPr>
              <w:pStyle w:val="a7"/>
              <w:adjustRightInd w:val="0"/>
              <w:snapToGrid w:val="0"/>
              <w:spacing w:before="0" w:beforeAutospacing="0" w:after="0" w:afterAutospacing="0" w:line="360" w:lineRule="auto"/>
              <w:jc w:val="center"/>
              <w:rPr>
                <w:rFonts w:ascii="Book Antiqua" w:hAnsi="Book Antiqua" w:cs="Times New Roman"/>
              </w:rPr>
            </w:pPr>
            <w:r w:rsidRPr="007C4B93">
              <w:rPr>
                <w:rFonts w:ascii="Book Antiqua" w:hAnsi="Book Antiqua" w:cs="Times New Roman"/>
              </w:rPr>
              <w:t>0.</w:t>
            </w:r>
            <w:r w:rsidR="00A84A44" w:rsidRPr="007C4B93">
              <w:rPr>
                <w:rFonts w:ascii="Book Antiqua" w:hAnsi="Book Antiqua" w:cs="Times New Roman"/>
              </w:rPr>
              <w:t>7</w:t>
            </w:r>
            <w:r w:rsidR="00A84A44" w:rsidRPr="007C4B93">
              <w:rPr>
                <w:rFonts w:ascii="Book Antiqua" w:eastAsiaTheme="minorEastAsia" w:hAnsi="Book Antiqua" w:cs="Times New Roman"/>
              </w:rPr>
              <w:t>3</w:t>
            </w:r>
            <w:r w:rsidR="00A84A44" w:rsidRPr="007C4B93">
              <w:rPr>
                <w:rFonts w:ascii="Book Antiqua" w:hAnsi="Book Antiqua" w:cs="Times New Roman"/>
              </w:rPr>
              <w:t xml:space="preserve"> </w:t>
            </w:r>
            <w:r w:rsidRPr="007C4B93">
              <w:rPr>
                <w:rFonts w:ascii="Book Antiqua" w:hAnsi="Book Antiqua" w:cs="Times New Roman"/>
              </w:rPr>
              <w:t>(0.46-1.</w:t>
            </w:r>
            <w:r w:rsidR="00A84A44" w:rsidRPr="007C4B93">
              <w:rPr>
                <w:rFonts w:ascii="Book Antiqua" w:hAnsi="Book Antiqua" w:cs="Times New Roman"/>
              </w:rPr>
              <w:t>0</w:t>
            </w:r>
            <w:r w:rsidR="00A84A44" w:rsidRPr="007C4B93">
              <w:rPr>
                <w:rFonts w:ascii="Book Antiqua" w:eastAsiaTheme="minorEastAsia" w:hAnsi="Book Antiqua" w:cs="Times New Roman"/>
              </w:rPr>
              <w:t>1</w:t>
            </w:r>
            <w:r w:rsidRPr="007C4B93">
              <w:rPr>
                <w:rFonts w:ascii="Book Antiqua" w:hAnsi="Book Antiqua" w:cs="Times New Roman"/>
              </w:rPr>
              <w:t>)</w:t>
            </w:r>
          </w:p>
        </w:tc>
        <w:tc>
          <w:tcPr>
            <w:tcW w:w="679" w:type="pct"/>
            <w:vAlign w:val="center"/>
          </w:tcPr>
          <w:p w14:paraId="2F5325CF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eastAsia="Gulim" w:hAnsi="Book Antiqua" w:cs="Times New Roman"/>
                <w:sz w:val="24"/>
                <w:szCs w:val="24"/>
              </w:rPr>
            </w:pPr>
          </w:p>
        </w:tc>
      </w:tr>
      <w:tr w:rsidR="00C50E14" w:rsidRPr="007C4B93" w14:paraId="5E9B10E8" w14:textId="77777777" w:rsidTr="00CD0542">
        <w:trPr>
          <w:trHeight w:val="164"/>
        </w:trPr>
        <w:tc>
          <w:tcPr>
            <w:tcW w:w="1005" w:type="pct"/>
            <w:vAlign w:val="center"/>
          </w:tcPr>
          <w:p w14:paraId="1FC32310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 xml:space="preserve">High </w:t>
            </w:r>
          </w:p>
        </w:tc>
        <w:tc>
          <w:tcPr>
            <w:tcW w:w="514" w:type="pct"/>
            <w:vAlign w:val="center"/>
          </w:tcPr>
          <w:p w14:paraId="1C24D144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150" w:type="pct"/>
            <w:vAlign w:val="center"/>
          </w:tcPr>
          <w:p w14:paraId="4B7CD6DF" w14:textId="03422D15" w:rsidR="00010E04" w:rsidRPr="007C4B93" w:rsidRDefault="00562427" w:rsidP="00032430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ZXZpbmU8L0F1dGhvcj48WWVhcj4yMDAxPC9ZZWFyPjxS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YWx0LXBl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</w:fldData>
              </w:fldCha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ZXZpbmU8L0F1dGhvcj48WWVhcj4yMDAxPC9ZZWFyPjxS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YWx0LXBl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</w:fldData>
              </w:fldCha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4" w:tooltip="Yamaji, 2012 #29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4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19" w:tooltip="Miller, 2007 #30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9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4" w:tooltip="Levine, 2001 #26" w:history="1">
              <w:r w:rsidR="00032430" w:rsidRPr="007C4B93">
                <w:rPr>
                  <w:rFonts w:ascii="Book Antiqua" w:eastAsia="宋体" w:hAnsi="Book Antiqua" w:cs="Times New Roman" w:hint="eastAsia"/>
                  <w:noProof/>
                  <w:sz w:val="24"/>
                  <w:szCs w:val="24"/>
                  <w:vertAlign w:val="superscript"/>
                  <w:lang w:eastAsia="zh-CN"/>
                </w:rPr>
                <w:t>2</w:t>
              </w:r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4-26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8" w:tooltip="Fedirko, 2010 #31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8</w:t>
              </w:r>
            </w:hyperlink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6F087E" w:rsidRPr="007C4B9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2351F8" w:rsidRPr="007C4B93">
              <w:rPr>
                <w:rFonts w:ascii="Book Antiqua" w:hAnsi="Book Antiqua" w:cs="Times New Roman"/>
                <w:sz w:val="24"/>
                <w:szCs w:val="24"/>
              </w:rPr>
              <w:t xml:space="preserve">and </w:t>
            </w:r>
            <w:r w:rsidR="00010E04" w:rsidRPr="007C4B93">
              <w:rPr>
                <w:rFonts w:ascii="Book Antiqua" w:hAnsi="Book Antiqua" w:cs="Times New Roman"/>
                <w:sz w:val="24"/>
                <w:szCs w:val="24"/>
              </w:rPr>
              <w:t>our study</w:t>
            </w:r>
          </w:p>
        </w:tc>
        <w:tc>
          <w:tcPr>
            <w:tcW w:w="1653" w:type="pct"/>
            <w:vAlign w:val="center"/>
          </w:tcPr>
          <w:p w14:paraId="0F4C198F" w14:textId="77777777" w:rsidR="00010E04" w:rsidRPr="007C4B93" w:rsidRDefault="00010E04" w:rsidP="00237F7E">
            <w:pPr>
              <w:pStyle w:val="a7"/>
              <w:adjustRightInd w:val="0"/>
              <w:snapToGrid w:val="0"/>
              <w:spacing w:before="0" w:beforeAutospacing="0" w:after="0" w:afterAutospacing="0" w:line="360" w:lineRule="auto"/>
              <w:jc w:val="center"/>
              <w:rPr>
                <w:rFonts w:ascii="Book Antiqua" w:hAnsi="Book Antiqua" w:cs="Times New Roman"/>
              </w:rPr>
            </w:pPr>
            <w:r w:rsidRPr="007C4B93">
              <w:rPr>
                <w:rFonts w:ascii="Book Antiqua" w:hAnsi="Book Antiqua" w:cs="Times New Roman"/>
              </w:rPr>
              <w:t>0.</w:t>
            </w:r>
            <w:r w:rsidR="00A84A44" w:rsidRPr="007C4B93">
              <w:rPr>
                <w:rFonts w:ascii="Book Antiqua" w:hAnsi="Book Antiqua" w:cs="Times New Roman"/>
              </w:rPr>
              <w:t>6</w:t>
            </w:r>
            <w:r w:rsidR="00A84A44" w:rsidRPr="007C4B93">
              <w:rPr>
                <w:rFonts w:ascii="Book Antiqua" w:eastAsiaTheme="minorEastAsia" w:hAnsi="Book Antiqua" w:cs="Times New Roman"/>
              </w:rPr>
              <w:t>1</w:t>
            </w:r>
            <w:r w:rsidR="00A84A44" w:rsidRPr="007C4B93">
              <w:rPr>
                <w:rFonts w:ascii="Book Antiqua" w:hAnsi="Book Antiqua" w:cs="Times New Roman"/>
              </w:rPr>
              <w:t xml:space="preserve"> </w:t>
            </w:r>
            <w:r w:rsidRPr="007C4B93">
              <w:rPr>
                <w:rFonts w:ascii="Book Antiqua" w:hAnsi="Book Antiqua" w:cs="Times New Roman"/>
              </w:rPr>
              <w:t>(0.</w:t>
            </w:r>
            <w:r w:rsidR="00A84A44" w:rsidRPr="007C4B93">
              <w:rPr>
                <w:rFonts w:ascii="Book Antiqua" w:hAnsi="Book Antiqua" w:cs="Times New Roman"/>
              </w:rPr>
              <w:t>4</w:t>
            </w:r>
            <w:r w:rsidR="00A84A44" w:rsidRPr="007C4B93">
              <w:rPr>
                <w:rFonts w:ascii="Book Antiqua" w:eastAsiaTheme="minorEastAsia" w:hAnsi="Book Antiqua" w:cs="Times New Roman"/>
              </w:rPr>
              <w:t>0</w:t>
            </w:r>
            <w:r w:rsidRPr="007C4B93">
              <w:rPr>
                <w:rFonts w:ascii="Book Antiqua" w:hAnsi="Book Antiqua" w:cs="Times New Roman"/>
              </w:rPr>
              <w:t>-0.</w:t>
            </w:r>
            <w:r w:rsidR="00A84A44" w:rsidRPr="007C4B93">
              <w:rPr>
                <w:rFonts w:ascii="Book Antiqua" w:hAnsi="Book Antiqua" w:cs="Times New Roman"/>
              </w:rPr>
              <w:t>8</w:t>
            </w:r>
            <w:r w:rsidR="00A84A44" w:rsidRPr="007C4B93">
              <w:rPr>
                <w:rFonts w:ascii="Book Antiqua" w:eastAsiaTheme="minorEastAsia" w:hAnsi="Book Antiqua" w:cs="Times New Roman"/>
              </w:rPr>
              <w:t>2</w:t>
            </w:r>
            <w:r w:rsidRPr="007C4B93">
              <w:rPr>
                <w:rFonts w:ascii="Book Antiqua" w:hAnsi="Book Antiqua" w:cs="Times New Roman"/>
              </w:rPr>
              <w:t>)</w:t>
            </w:r>
          </w:p>
        </w:tc>
        <w:tc>
          <w:tcPr>
            <w:tcW w:w="679" w:type="pct"/>
            <w:vAlign w:val="center"/>
          </w:tcPr>
          <w:p w14:paraId="757D2FAE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eastAsia="Gulim" w:hAnsi="Book Antiqua" w:cs="Times New Roman"/>
                <w:sz w:val="24"/>
                <w:szCs w:val="24"/>
              </w:rPr>
            </w:pPr>
          </w:p>
        </w:tc>
      </w:tr>
      <w:tr w:rsidR="00C50E14" w:rsidRPr="007C4B93" w14:paraId="6F971CAC" w14:textId="77777777" w:rsidTr="00CD0542">
        <w:trPr>
          <w:trHeight w:val="406"/>
        </w:trPr>
        <w:tc>
          <w:tcPr>
            <w:tcW w:w="1005" w:type="pct"/>
            <w:vAlign w:val="center"/>
          </w:tcPr>
          <w:p w14:paraId="7DE4874B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Study region</w:t>
            </w:r>
          </w:p>
        </w:tc>
        <w:tc>
          <w:tcPr>
            <w:tcW w:w="514" w:type="pct"/>
            <w:vAlign w:val="center"/>
          </w:tcPr>
          <w:p w14:paraId="4327417B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50" w:type="pct"/>
            <w:vAlign w:val="center"/>
          </w:tcPr>
          <w:p w14:paraId="5407E1A0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653" w:type="pct"/>
            <w:vAlign w:val="center"/>
          </w:tcPr>
          <w:p w14:paraId="4D679E13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79" w:type="pct"/>
            <w:vAlign w:val="center"/>
          </w:tcPr>
          <w:p w14:paraId="1B282EC6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88</w:t>
            </w:r>
          </w:p>
        </w:tc>
      </w:tr>
      <w:tr w:rsidR="00C50E14" w:rsidRPr="007C4B93" w14:paraId="7B7E45C0" w14:textId="77777777" w:rsidTr="00CD0542">
        <w:trPr>
          <w:trHeight w:val="212"/>
        </w:trPr>
        <w:tc>
          <w:tcPr>
            <w:tcW w:w="1005" w:type="pct"/>
            <w:vAlign w:val="center"/>
          </w:tcPr>
          <w:p w14:paraId="1333DBE9" w14:textId="46C2A55A" w:rsidR="00010E04" w:rsidRPr="007C4B93" w:rsidRDefault="00502125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United States</w:t>
            </w:r>
          </w:p>
        </w:tc>
        <w:tc>
          <w:tcPr>
            <w:tcW w:w="514" w:type="pct"/>
            <w:vAlign w:val="center"/>
          </w:tcPr>
          <w:p w14:paraId="47884300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1150" w:type="pct"/>
            <w:vAlign w:val="center"/>
          </w:tcPr>
          <w:p w14:paraId="517F2A2B" w14:textId="0B0AED6C" w:rsidR="00010E04" w:rsidRPr="007C4B93" w:rsidRDefault="0056242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GF0ejwvQXV0aG9yPjxZZWFyPjIwMDA8L1llYXI+PFJl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I1MzE0PC9wYWdlcz48dm9s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</w:fldData>
              </w:fldCha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GF0ejwvQXV0aG9yPjxZZWFyPjIwMDA8L1llYXI+PFJl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I1MzE0PC9wYWdlcz48dm9s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</w:fldData>
              </w:fldCha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9" w:tooltip="Miller, 2007 #30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9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1" w:tooltip="Jacobs, 2007 #8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1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3" w:tooltip="Platz, 2000 #24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3-30</w:t>
              </w:r>
            </w:hyperlink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653" w:type="pct"/>
            <w:vAlign w:val="center"/>
          </w:tcPr>
          <w:p w14:paraId="1681A54A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70 (0.52-0.88)</w:t>
            </w:r>
          </w:p>
        </w:tc>
        <w:tc>
          <w:tcPr>
            <w:tcW w:w="679" w:type="pct"/>
            <w:vAlign w:val="center"/>
          </w:tcPr>
          <w:p w14:paraId="06AED06B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2D8D6E16" w14:textId="77777777" w:rsidTr="00CD0542">
        <w:trPr>
          <w:trHeight w:val="475"/>
        </w:trPr>
        <w:tc>
          <w:tcPr>
            <w:tcW w:w="1005" w:type="pct"/>
            <w:vAlign w:val="center"/>
          </w:tcPr>
          <w:p w14:paraId="3646CF63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ASIA</w:t>
            </w:r>
          </w:p>
        </w:tc>
        <w:tc>
          <w:tcPr>
            <w:tcW w:w="514" w:type="pct"/>
            <w:vAlign w:val="center"/>
          </w:tcPr>
          <w:p w14:paraId="558ECD86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150" w:type="pct"/>
            <w:vAlign w:val="center"/>
          </w:tcPr>
          <w:p w14:paraId="626F6F3C" w14:textId="52C5E52A" w:rsidR="00010E04" w:rsidRPr="007C4B93" w:rsidRDefault="0056242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UYWthaGFzaGk8L0F1dGhvcj48WWVhcj4yMDEwPC9ZZWFy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</w:fldData>
              </w:fldCha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UYWthaGFzaGk8L0F1dGhvcj48WWVhcj4yMDEwPC9ZZWFy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</w:fldData>
              </w:fldCha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3" w:tooltip="Takahashi, 2010 #33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3-15</w:t>
              </w:r>
            </w:hyperlink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010E04" w:rsidRPr="007C4B9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D36F43" w:rsidRPr="007C4B93">
              <w:rPr>
                <w:rFonts w:ascii="Book Antiqua" w:hAnsi="Book Antiqua" w:cs="Times New Roman"/>
                <w:sz w:val="24"/>
                <w:szCs w:val="24"/>
              </w:rPr>
              <w:t xml:space="preserve">and </w:t>
            </w:r>
            <w:r w:rsidR="00010E04" w:rsidRPr="007C4B93">
              <w:rPr>
                <w:rFonts w:ascii="Book Antiqua" w:hAnsi="Book Antiqua" w:cs="Times New Roman"/>
                <w:sz w:val="24"/>
                <w:szCs w:val="24"/>
              </w:rPr>
              <w:t>our study</w:t>
            </w:r>
          </w:p>
        </w:tc>
        <w:tc>
          <w:tcPr>
            <w:tcW w:w="1653" w:type="pct"/>
            <w:vAlign w:val="center"/>
          </w:tcPr>
          <w:p w14:paraId="680B3DAA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66 (0.35-0.98)</w:t>
            </w:r>
          </w:p>
        </w:tc>
        <w:tc>
          <w:tcPr>
            <w:tcW w:w="679" w:type="pct"/>
            <w:vAlign w:val="center"/>
          </w:tcPr>
          <w:p w14:paraId="1249A00B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04E11D97" w14:textId="77777777" w:rsidTr="00CD0542">
        <w:trPr>
          <w:trHeight w:val="438"/>
        </w:trPr>
        <w:tc>
          <w:tcPr>
            <w:tcW w:w="1005" w:type="pct"/>
            <w:vAlign w:val="center"/>
          </w:tcPr>
          <w:p w14:paraId="25C4FC4A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Site</w:t>
            </w:r>
          </w:p>
        </w:tc>
        <w:tc>
          <w:tcPr>
            <w:tcW w:w="514" w:type="pct"/>
            <w:vAlign w:val="center"/>
          </w:tcPr>
          <w:p w14:paraId="110F6280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50" w:type="pct"/>
            <w:vAlign w:val="center"/>
          </w:tcPr>
          <w:p w14:paraId="16428425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653" w:type="pct"/>
            <w:vAlign w:val="center"/>
          </w:tcPr>
          <w:p w14:paraId="10D44966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679" w:type="pct"/>
            <w:vAlign w:val="center"/>
          </w:tcPr>
          <w:p w14:paraId="3B108C3F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</w:t>
            </w:r>
            <w:r w:rsidR="000E4AE7" w:rsidRPr="007C4B93">
              <w:rPr>
                <w:rFonts w:ascii="Book Antiqua" w:hAnsi="Book Antiqua" w:cs="Times New Roman"/>
                <w:sz w:val="24"/>
                <w:szCs w:val="24"/>
              </w:rPr>
              <w:t>50</w:t>
            </w:r>
          </w:p>
        </w:tc>
      </w:tr>
      <w:tr w:rsidR="00C50E14" w:rsidRPr="007C4B93" w14:paraId="44055D91" w14:textId="77777777" w:rsidTr="00CD0542">
        <w:trPr>
          <w:trHeight w:val="257"/>
        </w:trPr>
        <w:tc>
          <w:tcPr>
            <w:tcW w:w="1005" w:type="pct"/>
            <w:vAlign w:val="center"/>
          </w:tcPr>
          <w:p w14:paraId="4B38CF05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Distal adenoma</w:t>
            </w:r>
          </w:p>
        </w:tc>
        <w:tc>
          <w:tcPr>
            <w:tcW w:w="514" w:type="pct"/>
            <w:vAlign w:val="center"/>
          </w:tcPr>
          <w:p w14:paraId="5D6AD040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1150" w:type="pct"/>
            <w:vAlign w:val="center"/>
          </w:tcPr>
          <w:p w14:paraId="65C4147E" w14:textId="69666A80" w:rsidR="00010E04" w:rsidRPr="007C4B93" w:rsidRDefault="0056242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GF0ejwvQXV0aG9yPjxZZWFyPjIwMDA8L1llYXI+PFJl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YWx0LXBl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</w:fldData>
              </w:fldCha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GF0ejwvQXV0aG9yPjxZZWFyPjIwMDA8L1llYXI+PFJl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YWx0LXBl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</w:fldData>
              </w:fldCha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="0000389A"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3" w:tooltip="Takahashi, 2010 #33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3-15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1" w:tooltip="Jacobs, 2007 #8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1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3" w:tooltip="Platz, 2000 #24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3-25</w:t>
              </w:r>
            </w:hyperlink>
            <w:r w:rsidR="00032430" w:rsidRPr="007C4B93">
              <w:rPr>
                <w:rFonts w:ascii="Book Antiqua" w:eastAsia="宋体" w:hAnsi="Book Antiqua" w:cs="Times New Roman" w:hint="eastAsia"/>
                <w:noProof/>
                <w:sz w:val="24"/>
                <w:szCs w:val="24"/>
                <w:vertAlign w:val="superscript"/>
                <w:lang w:eastAsia="zh-CN"/>
              </w:rPr>
              <w:t>,</w:t>
            </w:r>
            <w:hyperlink w:anchor="_ENREF_27" w:tooltip="Peters, 2004 #27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7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8" w:tooltip="Fedirko, 2010 #31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8</w:t>
              </w:r>
            </w:hyperlink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DE6757" w:rsidRPr="007C4B93">
              <w:rPr>
                <w:rFonts w:ascii="Book Antiqua" w:hAnsi="Book Antiqua" w:cs="Times New Roman"/>
                <w:sz w:val="24"/>
                <w:szCs w:val="24"/>
              </w:rPr>
              <w:t xml:space="preserve"> and </w:t>
            </w:r>
            <w:r w:rsidR="00010E04" w:rsidRPr="007C4B93">
              <w:rPr>
                <w:rFonts w:ascii="Book Antiqua" w:hAnsi="Book Antiqua" w:cs="Times New Roman"/>
                <w:sz w:val="24"/>
                <w:szCs w:val="24"/>
              </w:rPr>
              <w:t>our study</w:t>
            </w:r>
          </w:p>
        </w:tc>
        <w:tc>
          <w:tcPr>
            <w:tcW w:w="1653" w:type="pct"/>
            <w:vAlign w:val="center"/>
          </w:tcPr>
          <w:p w14:paraId="2E531F89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</w:t>
            </w:r>
            <w:r w:rsidR="007F316B" w:rsidRPr="007C4B93">
              <w:rPr>
                <w:rFonts w:ascii="Book Antiqua" w:hAnsi="Book Antiqua" w:cs="Times New Roman"/>
                <w:sz w:val="24"/>
                <w:szCs w:val="24"/>
              </w:rPr>
              <w:t xml:space="preserve">67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(0.53-0.</w:t>
            </w:r>
            <w:r w:rsidR="007F316B" w:rsidRPr="007C4B93">
              <w:rPr>
                <w:rFonts w:ascii="Book Antiqua" w:hAnsi="Book Antiqua" w:cs="Times New Roman"/>
                <w:sz w:val="24"/>
                <w:szCs w:val="24"/>
              </w:rPr>
              <w:t>81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679" w:type="pct"/>
            <w:vAlign w:val="center"/>
          </w:tcPr>
          <w:p w14:paraId="45ED849D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C50E14" w:rsidRPr="007C4B93" w14:paraId="66AB9EDC" w14:textId="77777777" w:rsidTr="00CD0542">
        <w:trPr>
          <w:trHeight w:val="246"/>
        </w:trPr>
        <w:tc>
          <w:tcPr>
            <w:tcW w:w="1005" w:type="pct"/>
            <w:vAlign w:val="center"/>
          </w:tcPr>
          <w:p w14:paraId="1CE3580C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Proximal adenoma</w:t>
            </w:r>
          </w:p>
        </w:tc>
        <w:tc>
          <w:tcPr>
            <w:tcW w:w="514" w:type="pct"/>
            <w:vAlign w:val="center"/>
          </w:tcPr>
          <w:p w14:paraId="58B58C11" w14:textId="77777777" w:rsidR="00010E04" w:rsidRPr="007C4B93" w:rsidRDefault="00A8485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1150" w:type="pct"/>
            <w:vAlign w:val="center"/>
          </w:tcPr>
          <w:p w14:paraId="47CB3B7F" w14:textId="77777777" w:rsidR="00A7054A" w:rsidRPr="007C4B93" w:rsidRDefault="00A7054A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  <w:p w14:paraId="5AB65060" w14:textId="19D382E1" w:rsidR="00010E04" w:rsidRPr="007C4B93" w:rsidRDefault="00562427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ZXRlcnM8L0F1dGhvcj48WWVhcj4yMDAxPC9ZZWFyPjxS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YWx0LXBl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</w:fldData>
              </w:fldCha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ZXRlcnM8L0F1dGhvcj48WWVhcj4yMDAxPC9ZZWFyPjxS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YWx0LXBl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</w:fldData>
              </w:fldCha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="00AB70D8"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3" w:tooltip="Takahashi, 2010 #33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3-15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1" w:tooltip="Jacobs, 2007 #8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1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5" w:tooltip="Peters, 2001 #25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5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28" w:tooltip="Fedirko, 2010 #31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8</w:t>
              </w:r>
            </w:hyperlink>
            <w:r w:rsidR="004E3863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,</w:t>
            </w:r>
            <w:hyperlink w:anchor="_ENREF_37" w:tooltip="Aigner, 2014 #145" w:history="1">
              <w:r w:rsidR="0000389A" w:rsidRPr="007C4B9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37</w:t>
              </w:r>
            </w:hyperlink>
            <w:r w:rsidR="00AB70D8" w:rsidRPr="007C4B9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0F6B64" w:rsidRPr="007C4B9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A7054A" w:rsidRPr="007C4B93">
              <w:rPr>
                <w:rFonts w:ascii="Book Antiqua" w:hAnsi="Book Antiqua" w:cs="Times New Roman"/>
                <w:sz w:val="24"/>
                <w:szCs w:val="24"/>
              </w:rPr>
              <w:t>and our study</w:t>
            </w:r>
          </w:p>
        </w:tc>
        <w:tc>
          <w:tcPr>
            <w:tcW w:w="1653" w:type="pct"/>
            <w:vAlign w:val="center"/>
          </w:tcPr>
          <w:p w14:paraId="1F365987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C4B93">
              <w:rPr>
                <w:rFonts w:ascii="Book Antiqua" w:hAnsi="Book Antiqua" w:cs="Times New Roman"/>
                <w:sz w:val="24"/>
                <w:szCs w:val="24"/>
              </w:rPr>
              <w:t>0.</w:t>
            </w:r>
            <w:r w:rsidR="00044916" w:rsidRPr="007C4B93">
              <w:rPr>
                <w:rFonts w:ascii="Book Antiqua" w:hAnsi="Book Antiqua" w:cs="Times New Roman"/>
                <w:sz w:val="24"/>
                <w:szCs w:val="24"/>
              </w:rPr>
              <w:t xml:space="preserve">61 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(0.</w:t>
            </w:r>
            <w:r w:rsidR="00044916" w:rsidRPr="007C4B93">
              <w:rPr>
                <w:rFonts w:ascii="Book Antiqua" w:hAnsi="Book Antiqua" w:cs="Times New Roman"/>
                <w:sz w:val="24"/>
                <w:szCs w:val="24"/>
              </w:rPr>
              <w:t>44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-0.</w:t>
            </w:r>
            <w:r w:rsidR="00044916" w:rsidRPr="007C4B93">
              <w:rPr>
                <w:rFonts w:ascii="Book Antiqua" w:hAnsi="Book Antiqua" w:cs="Times New Roman"/>
                <w:sz w:val="24"/>
                <w:szCs w:val="24"/>
              </w:rPr>
              <w:t>79</w:t>
            </w:r>
            <w:r w:rsidRPr="007C4B93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679" w:type="pct"/>
            <w:vAlign w:val="center"/>
          </w:tcPr>
          <w:p w14:paraId="0315640B" w14:textId="77777777" w:rsidR="00010E04" w:rsidRPr="007C4B93" w:rsidRDefault="00010E04" w:rsidP="00237F7E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</w:tbl>
    <w:p w14:paraId="60FA45D9" w14:textId="77777777" w:rsidR="00010E04" w:rsidRPr="007C4B93" w:rsidRDefault="00010E04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D0B9465" w14:textId="77777777" w:rsidR="003F111B" w:rsidRPr="007C4B93" w:rsidRDefault="003F111B" w:rsidP="00824547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</w:pPr>
    </w:p>
    <w:sectPr w:rsidR="003F111B" w:rsidRPr="007C4B93" w:rsidSect="0056242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79FE10C" w15:done="0"/>
  <w15:commentEx w15:paraId="4A7388E5" w15:done="0"/>
  <w15:commentEx w15:paraId="77A0CCFC" w15:done="0"/>
  <w15:commentEx w15:paraId="5B3DD388" w15:done="0"/>
  <w15:commentEx w15:paraId="6219CDB1" w15:done="0"/>
  <w15:commentEx w15:paraId="3492451A" w15:paraIdParent="6219CDB1" w15:done="0"/>
  <w15:commentEx w15:paraId="5820D5E5" w15:done="0"/>
  <w15:commentEx w15:paraId="24D6C0C2" w15:done="0"/>
  <w15:commentEx w15:paraId="66B63F44" w15:done="0"/>
  <w15:commentEx w15:paraId="00A52F4F" w15:paraIdParent="66B63F44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5AC89B9" w14:textId="77777777" w:rsidR="003E2E77" w:rsidRDefault="003E2E77" w:rsidP="00181599">
      <w:pPr>
        <w:spacing w:after="0" w:line="240" w:lineRule="auto"/>
      </w:pPr>
      <w:r>
        <w:separator/>
      </w:r>
    </w:p>
  </w:endnote>
  <w:endnote w:type="continuationSeparator" w:id="0">
    <w:p w14:paraId="36FEE6CA" w14:textId="77777777" w:rsidR="003E2E77" w:rsidRDefault="003E2E77" w:rsidP="001815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华文细黑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함초롬바탕">
    <w:altName w:val="Arial Unicode MS"/>
    <w:charset w:val="81"/>
    <w:family w:val="roman"/>
    <w:pitch w:val="variable"/>
    <w:sig w:usb0="00000000" w:usb1="19DFFFFF" w:usb2="001BFDD7" w:usb3="00000000" w:csb0="0008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30033939"/>
      <w:docPartObj>
        <w:docPartGallery w:val="Page Numbers (Bottom of Page)"/>
        <w:docPartUnique/>
      </w:docPartObj>
    </w:sdtPr>
    <w:sdtContent>
      <w:p w14:paraId="72FFB4CA" w14:textId="77777777" w:rsidR="00B33B1D" w:rsidRDefault="00B33B1D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67979" w:rsidRPr="00B67979">
          <w:rPr>
            <w:noProof/>
            <w:lang w:val="ko-KR"/>
          </w:rPr>
          <w:t>1</w:t>
        </w:r>
        <w:r>
          <w:rPr>
            <w:noProof/>
            <w:lang w:val="ko-KR"/>
          </w:rPr>
          <w:fldChar w:fldCharType="end"/>
        </w:r>
      </w:p>
    </w:sdtContent>
  </w:sdt>
  <w:p w14:paraId="56C79594" w14:textId="77777777" w:rsidR="00B33B1D" w:rsidRDefault="00B33B1D">
    <w:pPr>
      <w:pStyle w:val="a6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4600D7" w14:textId="77777777" w:rsidR="00B33B1D" w:rsidRPr="004D4BDE" w:rsidRDefault="00B33B1D">
    <w:pPr>
      <w:pStyle w:val="a6"/>
    </w:pPr>
    <w:r w:rsidRPr="006B58AB">
      <w:rPr>
        <w:rFonts w:ascii="Times New Roman" w:hAnsi="Times New Roman" w:cs="Times New Roman"/>
      </w:rPr>
      <w:t xml:space="preserve">This work was supported by a grant from </w:t>
    </w:r>
    <w:proofErr w:type="spellStart"/>
    <w:r w:rsidRPr="006B58AB">
      <w:rPr>
        <w:rFonts w:ascii="Times New Roman" w:hAnsi="Times New Roman" w:cs="Times New Roman"/>
      </w:rPr>
      <w:t>Kunkook</w:t>
    </w:r>
    <w:proofErr w:type="spellEnd"/>
    <w:r w:rsidRPr="006B58AB">
      <w:rPr>
        <w:rFonts w:ascii="Times New Roman" w:hAnsi="Times New Roman" w:cs="Times New Roman"/>
      </w:rPr>
      <w:t xml:space="preserve"> University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952D2D1" w14:textId="77777777" w:rsidR="003E2E77" w:rsidRDefault="003E2E77" w:rsidP="00181599">
      <w:pPr>
        <w:spacing w:after="0" w:line="240" w:lineRule="auto"/>
      </w:pPr>
      <w:r>
        <w:separator/>
      </w:r>
    </w:p>
  </w:footnote>
  <w:footnote w:type="continuationSeparator" w:id="0">
    <w:p w14:paraId="7DB9F118" w14:textId="77777777" w:rsidR="003E2E77" w:rsidRDefault="003E2E77" w:rsidP="0018159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E012FC"/>
    <w:multiLevelType w:val="hybridMultilevel"/>
    <w:tmpl w:val="7356061A"/>
    <w:lvl w:ilvl="0" w:tplc="1624CA9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>
    <w:nsid w:val="5A535B50"/>
    <w:multiLevelType w:val="hybridMultilevel"/>
    <w:tmpl w:val="352E719A"/>
    <w:lvl w:ilvl="0" w:tplc="522609B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ung Eun Lee">
    <w15:presenceInfo w15:providerId="None" w15:userId="Jung Eun Le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oNotTrackFormatting/>
  <w:defaultTabStop w:val="800"/>
  <w:drawingGridHorizontalSpacing w:val="1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J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rta9xz9zi2rv2zeet5tpex5feextve2etp92&quot;&gt;adenoma&lt;record-ids&gt;&lt;item&gt;1&lt;/item&gt;&lt;item&gt;8&lt;/item&gt;&lt;item&gt;9&lt;/item&gt;&lt;item&gt;10&lt;/item&gt;&lt;item&gt;14&lt;/item&gt;&lt;item&gt;16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6&lt;/item&gt;&lt;item&gt;129&lt;/item&gt;&lt;item&gt;130&lt;/item&gt;&lt;item&gt;131&lt;/item&gt;&lt;item&gt;132&lt;/item&gt;&lt;item&gt;133&lt;/item&gt;&lt;item&gt;135&lt;/item&gt;&lt;item&gt;136&lt;/item&gt;&lt;item&gt;137&lt;/item&gt;&lt;item&gt;138&lt;/item&gt;&lt;item&gt;141&lt;/item&gt;&lt;item&gt;142&lt;/item&gt;&lt;item&gt;143&lt;/item&gt;&lt;item&gt;144&lt;/item&gt;&lt;item&gt;145&lt;/item&gt;&lt;item&gt;196&lt;/item&gt;&lt;item&gt;197&lt;/item&gt;&lt;item&gt;198&lt;/item&gt;&lt;item&gt;199&lt;/item&gt;&lt;item&gt;200&lt;/item&gt;&lt;item&gt;201&lt;/item&gt;&lt;item&gt;202&lt;/item&gt;&lt;item&gt;203&lt;/item&gt;&lt;item&gt;205&lt;/item&gt;&lt;/record-ids&gt;&lt;/item&gt;&lt;/Libraries&gt;"/>
  </w:docVars>
  <w:rsids>
    <w:rsidRoot w:val="007D1C32"/>
    <w:rsid w:val="0000007F"/>
    <w:rsid w:val="00000555"/>
    <w:rsid w:val="00000A1C"/>
    <w:rsid w:val="00000BC7"/>
    <w:rsid w:val="00001330"/>
    <w:rsid w:val="000014FD"/>
    <w:rsid w:val="000028C0"/>
    <w:rsid w:val="000031FA"/>
    <w:rsid w:val="0000389A"/>
    <w:rsid w:val="00003FD6"/>
    <w:rsid w:val="000041C0"/>
    <w:rsid w:val="00004F27"/>
    <w:rsid w:val="00004FA0"/>
    <w:rsid w:val="000050C1"/>
    <w:rsid w:val="00005F6A"/>
    <w:rsid w:val="000060AB"/>
    <w:rsid w:val="00006A0F"/>
    <w:rsid w:val="00006D0A"/>
    <w:rsid w:val="00006E1A"/>
    <w:rsid w:val="00007B3D"/>
    <w:rsid w:val="00010A81"/>
    <w:rsid w:val="00010E04"/>
    <w:rsid w:val="000110B1"/>
    <w:rsid w:val="00012609"/>
    <w:rsid w:val="00012AF8"/>
    <w:rsid w:val="00012EA3"/>
    <w:rsid w:val="000140D3"/>
    <w:rsid w:val="00015D7E"/>
    <w:rsid w:val="00016473"/>
    <w:rsid w:val="0001695D"/>
    <w:rsid w:val="000174F9"/>
    <w:rsid w:val="00020688"/>
    <w:rsid w:val="000208FC"/>
    <w:rsid w:val="00020C89"/>
    <w:rsid w:val="00021B52"/>
    <w:rsid w:val="00021E35"/>
    <w:rsid w:val="00022428"/>
    <w:rsid w:val="000231A6"/>
    <w:rsid w:val="0002471E"/>
    <w:rsid w:val="00025117"/>
    <w:rsid w:val="00026225"/>
    <w:rsid w:val="000262FA"/>
    <w:rsid w:val="000272EF"/>
    <w:rsid w:val="00027E79"/>
    <w:rsid w:val="00031C05"/>
    <w:rsid w:val="00032054"/>
    <w:rsid w:val="00032430"/>
    <w:rsid w:val="00032C09"/>
    <w:rsid w:val="000331E2"/>
    <w:rsid w:val="00033B43"/>
    <w:rsid w:val="000348E8"/>
    <w:rsid w:val="0003491C"/>
    <w:rsid w:val="00034CD6"/>
    <w:rsid w:val="000353F4"/>
    <w:rsid w:val="000358E3"/>
    <w:rsid w:val="00035915"/>
    <w:rsid w:val="000359C6"/>
    <w:rsid w:val="00035BF1"/>
    <w:rsid w:val="00036E38"/>
    <w:rsid w:val="000407BA"/>
    <w:rsid w:val="00041D77"/>
    <w:rsid w:val="000442BF"/>
    <w:rsid w:val="00044427"/>
    <w:rsid w:val="00044916"/>
    <w:rsid w:val="00044F5D"/>
    <w:rsid w:val="000453BC"/>
    <w:rsid w:val="00045686"/>
    <w:rsid w:val="00046E8F"/>
    <w:rsid w:val="00047F4A"/>
    <w:rsid w:val="000506BD"/>
    <w:rsid w:val="000507BB"/>
    <w:rsid w:val="00052683"/>
    <w:rsid w:val="00052C07"/>
    <w:rsid w:val="00052CCA"/>
    <w:rsid w:val="00053206"/>
    <w:rsid w:val="0005437A"/>
    <w:rsid w:val="000545F6"/>
    <w:rsid w:val="00054C1F"/>
    <w:rsid w:val="000554F7"/>
    <w:rsid w:val="0005553B"/>
    <w:rsid w:val="000564AD"/>
    <w:rsid w:val="00056FA2"/>
    <w:rsid w:val="000575B2"/>
    <w:rsid w:val="0005761E"/>
    <w:rsid w:val="00060263"/>
    <w:rsid w:val="00060809"/>
    <w:rsid w:val="00060A11"/>
    <w:rsid w:val="00060F35"/>
    <w:rsid w:val="00061662"/>
    <w:rsid w:val="000616BE"/>
    <w:rsid w:val="000618FC"/>
    <w:rsid w:val="000628CF"/>
    <w:rsid w:val="00062BBA"/>
    <w:rsid w:val="000632C8"/>
    <w:rsid w:val="00064CE0"/>
    <w:rsid w:val="0006522E"/>
    <w:rsid w:val="00066EF3"/>
    <w:rsid w:val="00067EC7"/>
    <w:rsid w:val="00070AAA"/>
    <w:rsid w:val="000710E2"/>
    <w:rsid w:val="000711CF"/>
    <w:rsid w:val="0007164D"/>
    <w:rsid w:val="00071765"/>
    <w:rsid w:val="000721BA"/>
    <w:rsid w:val="000727CC"/>
    <w:rsid w:val="0007300B"/>
    <w:rsid w:val="0007464D"/>
    <w:rsid w:val="00074A37"/>
    <w:rsid w:val="0007557B"/>
    <w:rsid w:val="00075E4A"/>
    <w:rsid w:val="000760F4"/>
    <w:rsid w:val="00077083"/>
    <w:rsid w:val="00080629"/>
    <w:rsid w:val="000808F8"/>
    <w:rsid w:val="00080D80"/>
    <w:rsid w:val="00080E38"/>
    <w:rsid w:val="0008186A"/>
    <w:rsid w:val="000821F1"/>
    <w:rsid w:val="0008333D"/>
    <w:rsid w:val="00084420"/>
    <w:rsid w:val="00084920"/>
    <w:rsid w:val="00084D73"/>
    <w:rsid w:val="00085501"/>
    <w:rsid w:val="000863F3"/>
    <w:rsid w:val="00086C75"/>
    <w:rsid w:val="00086D65"/>
    <w:rsid w:val="00086E47"/>
    <w:rsid w:val="00087B0E"/>
    <w:rsid w:val="00087F90"/>
    <w:rsid w:val="00090041"/>
    <w:rsid w:val="000906BC"/>
    <w:rsid w:val="000910D1"/>
    <w:rsid w:val="000910F3"/>
    <w:rsid w:val="00091309"/>
    <w:rsid w:val="000914DA"/>
    <w:rsid w:val="00093080"/>
    <w:rsid w:val="00093F7D"/>
    <w:rsid w:val="00094608"/>
    <w:rsid w:val="00095AE5"/>
    <w:rsid w:val="00095D65"/>
    <w:rsid w:val="000A02B8"/>
    <w:rsid w:val="000A04CD"/>
    <w:rsid w:val="000A1336"/>
    <w:rsid w:val="000A28C5"/>
    <w:rsid w:val="000A2BF5"/>
    <w:rsid w:val="000A37B3"/>
    <w:rsid w:val="000A38A9"/>
    <w:rsid w:val="000A5502"/>
    <w:rsid w:val="000A59B2"/>
    <w:rsid w:val="000A5C79"/>
    <w:rsid w:val="000A688E"/>
    <w:rsid w:val="000A6CFE"/>
    <w:rsid w:val="000A7105"/>
    <w:rsid w:val="000A7D64"/>
    <w:rsid w:val="000A7EFD"/>
    <w:rsid w:val="000B0B58"/>
    <w:rsid w:val="000B20A2"/>
    <w:rsid w:val="000B26D8"/>
    <w:rsid w:val="000B3DAE"/>
    <w:rsid w:val="000B3FEB"/>
    <w:rsid w:val="000B4BEB"/>
    <w:rsid w:val="000B555D"/>
    <w:rsid w:val="000B595B"/>
    <w:rsid w:val="000B5FBE"/>
    <w:rsid w:val="000B65A4"/>
    <w:rsid w:val="000B781A"/>
    <w:rsid w:val="000B79C2"/>
    <w:rsid w:val="000B7F4E"/>
    <w:rsid w:val="000C03DE"/>
    <w:rsid w:val="000C1AAC"/>
    <w:rsid w:val="000C23FA"/>
    <w:rsid w:val="000C3780"/>
    <w:rsid w:val="000C3FA8"/>
    <w:rsid w:val="000C4C8E"/>
    <w:rsid w:val="000C523D"/>
    <w:rsid w:val="000C5E26"/>
    <w:rsid w:val="000C6415"/>
    <w:rsid w:val="000C6422"/>
    <w:rsid w:val="000C723D"/>
    <w:rsid w:val="000C725D"/>
    <w:rsid w:val="000C74B8"/>
    <w:rsid w:val="000C7662"/>
    <w:rsid w:val="000D0352"/>
    <w:rsid w:val="000D03E1"/>
    <w:rsid w:val="000D04A9"/>
    <w:rsid w:val="000D1EA2"/>
    <w:rsid w:val="000D2B13"/>
    <w:rsid w:val="000D32A8"/>
    <w:rsid w:val="000D3AD2"/>
    <w:rsid w:val="000D3C93"/>
    <w:rsid w:val="000D4CE2"/>
    <w:rsid w:val="000D6522"/>
    <w:rsid w:val="000D7658"/>
    <w:rsid w:val="000D79C5"/>
    <w:rsid w:val="000D7BBD"/>
    <w:rsid w:val="000E0240"/>
    <w:rsid w:val="000E0FED"/>
    <w:rsid w:val="000E11E8"/>
    <w:rsid w:val="000E185D"/>
    <w:rsid w:val="000E227D"/>
    <w:rsid w:val="000E2673"/>
    <w:rsid w:val="000E2798"/>
    <w:rsid w:val="000E307E"/>
    <w:rsid w:val="000E3176"/>
    <w:rsid w:val="000E4AE7"/>
    <w:rsid w:val="000E5BE9"/>
    <w:rsid w:val="000E6885"/>
    <w:rsid w:val="000E69F6"/>
    <w:rsid w:val="000E6A63"/>
    <w:rsid w:val="000E6DC0"/>
    <w:rsid w:val="000E791F"/>
    <w:rsid w:val="000F0A12"/>
    <w:rsid w:val="000F0CA8"/>
    <w:rsid w:val="000F14D4"/>
    <w:rsid w:val="000F16B6"/>
    <w:rsid w:val="000F1F9F"/>
    <w:rsid w:val="000F2326"/>
    <w:rsid w:val="000F2347"/>
    <w:rsid w:val="000F3BFA"/>
    <w:rsid w:val="000F461E"/>
    <w:rsid w:val="000F48D7"/>
    <w:rsid w:val="000F4EC6"/>
    <w:rsid w:val="000F4EE4"/>
    <w:rsid w:val="000F53A8"/>
    <w:rsid w:val="000F6312"/>
    <w:rsid w:val="000F6B64"/>
    <w:rsid w:val="000F7906"/>
    <w:rsid w:val="00100919"/>
    <w:rsid w:val="00101598"/>
    <w:rsid w:val="00103367"/>
    <w:rsid w:val="00103ACA"/>
    <w:rsid w:val="00103D17"/>
    <w:rsid w:val="00104717"/>
    <w:rsid w:val="0010536B"/>
    <w:rsid w:val="00105528"/>
    <w:rsid w:val="00105D7C"/>
    <w:rsid w:val="00105E7B"/>
    <w:rsid w:val="00105EF5"/>
    <w:rsid w:val="00106368"/>
    <w:rsid w:val="0010657C"/>
    <w:rsid w:val="00106883"/>
    <w:rsid w:val="00106C41"/>
    <w:rsid w:val="0010723A"/>
    <w:rsid w:val="0010741E"/>
    <w:rsid w:val="00107617"/>
    <w:rsid w:val="00110A82"/>
    <w:rsid w:val="0011182E"/>
    <w:rsid w:val="001125E8"/>
    <w:rsid w:val="001128A4"/>
    <w:rsid w:val="00113505"/>
    <w:rsid w:val="00113952"/>
    <w:rsid w:val="00113F1B"/>
    <w:rsid w:val="00114189"/>
    <w:rsid w:val="0011532A"/>
    <w:rsid w:val="00115DCB"/>
    <w:rsid w:val="0011635F"/>
    <w:rsid w:val="001163D5"/>
    <w:rsid w:val="00116620"/>
    <w:rsid w:val="0011672B"/>
    <w:rsid w:val="00116CA1"/>
    <w:rsid w:val="00116EC6"/>
    <w:rsid w:val="0011757B"/>
    <w:rsid w:val="00120446"/>
    <w:rsid w:val="001206BE"/>
    <w:rsid w:val="00120C07"/>
    <w:rsid w:val="00120C85"/>
    <w:rsid w:val="00121E57"/>
    <w:rsid w:val="001220A5"/>
    <w:rsid w:val="0012210C"/>
    <w:rsid w:val="00122CB7"/>
    <w:rsid w:val="00123055"/>
    <w:rsid w:val="00123C3C"/>
    <w:rsid w:val="00123CE9"/>
    <w:rsid w:val="00124DF8"/>
    <w:rsid w:val="0012525F"/>
    <w:rsid w:val="00125267"/>
    <w:rsid w:val="00125E94"/>
    <w:rsid w:val="0012629C"/>
    <w:rsid w:val="001269B3"/>
    <w:rsid w:val="00127617"/>
    <w:rsid w:val="0013022F"/>
    <w:rsid w:val="0013043F"/>
    <w:rsid w:val="00132C2B"/>
    <w:rsid w:val="00133BAF"/>
    <w:rsid w:val="00133E0D"/>
    <w:rsid w:val="001346BD"/>
    <w:rsid w:val="0013555A"/>
    <w:rsid w:val="00136E35"/>
    <w:rsid w:val="00137D88"/>
    <w:rsid w:val="001408E3"/>
    <w:rsid w:val="001412B3"/>
    <w:rsid w:val="001412C7"/>
    <w:rsid w:val="0014177C"/>
    <w:rsid w:val="00141E4A"/>
    <w:rsid w:val="001423A3"/>
    <w:rsid w:val="00142783"/>
    <w:rsid w:val="00142B62"/>
    <w:rsid w:val="00142D57"/>
    <w:rsid w:val="001451F7"/>
    <w:rsid w:val="001457E2"/>
    <w:rsid w:val="00146013"/>
    <w:rsid w:val="001462BB"/>
    <w:rsid w:val="001465B7"/>
    <w:rsid w:val="0014686E"/>
    <w:rsid w:val="00146B3A"/>
    <w:rsid w:val="001471C0"/>
    <w:rsid w:val="00150A17"/>
    <w:rsid w:val="0015109C"/>
    <w:rsid w:val="001517FF"/>
    <w:rsid w:val="00151B87"/>
    <w:rsid w:val="00153314"/>
    <w:rsid w:val="001543C4"/>
    <w:rsid w:val="0015450D"/>
    <w:rsid w:val="00156564"/>
    <w:rsid w:val="001607C8"/>
    <w:rsid w:val="001617B8"/>
    <w:rsid w:val="00161B5F"/>
    <w:rsid w:val="0016238B"/>
    <w:rsid w:val="00163557"/>
    <w:rsid w:val="001638FA"/>
    <w:rsid w:val="001641A3"/>
    <w:rsid w:val="00164701"/>
    <w:rsid w:val="00164DA8"/>
    <w:rsid w:val="00164F9F"/>
    <w:rsid w:val="0016537E"/>
    <w:rsid w:val="00165B11"/>
    <w:rsid w:val="00165BCF"/>
    <w:rsid w:val="00165EA6"/>
    <w:rsid w:val="00166693"/>
    <w:rsid w:val="00166B8B"/>
    <w:rsid w:val="00167891"/>
    <w:rsid w:val="001706EA"/>
    <w:rsid w:val="001707B1"/>
    <w:rsid w:val="00170C50"/>
    <w:rsid w:val="00172069"/>
    <w:rsid w:val="00174409"/>
    <w:rsid w:val="001753E9"/>
    <w:rsid w:val="00177919"/>
    <w:rsid w:val="00180F1A"/>
    <w:rsid w:val="00180FDF"/>
    <w:rsid w:val="00181599"/>
    <w:rsid w:val="00181658"/>
    <w:rsid w:val="00181938"/>
    <w:rsid w:val="00181F50"/>
    <w:rsid w:val="00182CA5"/>
    <w:rsid w:val="00182F1C"/>
    <w:rsid w:val="0018317A"/>
    <w:rsid w:val="00183431"/>
    <w:rsid w:val="00183E78"/>
    <w:rsid w:val="00183FD5"/>
    <w:rsid w:val="001846EF"/>
    <w:rsid w:val="00185176"/>
    <w:rsid w:val="0018547B"/>
    <w:rsid w:val="0018586E"/>
    <w:rsid w:val="00185D44"/>
    <w:rsid w:val="0018753F"/>
    <w:rsid w:val="00187A70"/>
    <w:rsid w:val="00191502"/>
    <w:rsid w:val="00192687"/>
    <w:rsid w:val="00192C10"/>
    <w:rsid w:val="00192E49"/>
    <w:rsid w:val="00194EA8"/>
    <w:rsid w:val="00194EF2"/>
    <w:rsid w:val="00195148"/>
    <w:rsid w:val="0019634F"/>
    <w:rsid w:val="00196D13"/>
    <w:rsid w:val="00197990"/>
    <w:rsid w:val="001A0CBC"/>
    <w:rsid w:val="001A0F8D"/>
    <w:rsid w:val="001A11EA"/>
    <w:rsid w:val="001A161B"/>
    <w:rsid w:val="001A17E4"/>
    <w:rsid w:val="001A1901"/>
    <w:rsid w:val="001A2D1A"/>
    <w:rsid w:val="001A4123"/>
    <w:rsid w:val="001A431A"/>
    <w:rsid w:val="001A5275"/>
    <w:rsid w:val="001A56E6"/>
    <w:rsid w:val="001A6CFF"/>
    <w:rsid w:val="001A7A3E"/>
    <w:rsid w:val="001B05D5"/>
    <w:rsid w:val="001B0920"/>
    <w:rsid w:val="001B0DAA"/>
    <w:rsid w:val="001B0EA9"/>
    <w:rsid w:val="001B2003"/>
    <w:rsid w:val="001B236B"/>
    <w:rsid w:val="001B2C24"/>
    <w:rsid w:val="001B2E3C"/>
    <w:rsid w:val="001B309D"/>
    <w:rsid w:val="001B30D9"/>
    <w:rsid w:val="001B3412"/>
    <w:rsid w:val="001B3DFC"/>
    <w:rsid w:val="001B411E"/>
    <w:rsid w:val="001B481D"/>
    <w:rsid w:val="001B4875"/>
    <w:rsid w:val="001B5D38"/>
    <w:rsid w:val="001B5DA9"/>
    <w:rsid w:val="001B67C8"/>
    <w:rsid w:val="001B6E84"/>
    <w:rsid w:val="001B6ED0"/>
    <w:rsid w:val="001C096D"/>
    <w:rsid w:val="001C0B5A"/>
    <w:rsid w:val="001C1133"/>
    <w:rsid w:val="001C1710"/>
    <w:rsid w:val="001C2EA5"/>
    <w:rsid w:val="001C3097"/>
    <w:rsid w:val="001C3640"/>
    <w:rsid w:val="001C41A8"/>
    <w:rsid w:val="001C513C"/>
    <w:rsid w:val="001C569F"/>
    <w:rsid w:val="001C6354"/>
    <w:rsid w:val="001C6A52"/>
    <w:rsid w:val="001C6C15"/>
    <w:rsid w:val="001C7260"/>
    <w:rsid w:val="001C7793"/>
    <w:rsid w:val="001C7B75"/>
    <w:rsid w:val="001C7D96"/>
    <w:rsid w:val="001C7E08"/>
    <w:rsid w:val="001D14F4"/>
    <w:rsid w:val="001D1816"/>
    <w:rsid w:val="001D1A3A"/>
    <w:rsid w:val="001D1C41"/>
    <w:rsid w:val="001D2295"/>
    <w:rsid w:val="001D22E2"/>
    <w:rsid w:val="001D240A"/>
    <w:rsid w:val="001D256B"/>
    <w:rsid w:val="001D32F1"/>
    <w:rsid w:val="001D412B"/>
    <w:rsid w:val="001D58DC"/>
    <w:rsid w:val="001D5BFA"/>
    <w:rsid w:val="001D5DD5"/>
    <w:rsid w:val="001D6541"/>
    <w:rsid w:val="001D773B"/>
    <w:rsid w:val="001D7D7C"/>
    <w:rsid w:val="001D7F14"/>
    <w:rsid w:val="001E0C28"/>
    <w:rsid w:val="001E0D06"/>
    <w:rsid w:val="001E1B4A"/>
    <w:rsid w:val="001E221B"/>
    <w:rsid w:val="001E2D16"/>
    <w:rsid w:val="001E2E09"/>
    <w:rsid w:val="001E32EB"/>
    <w:rsid w:val="001E49EB"/>
    <w:rsid w:val="001E4A24"/>
    <w:rsid w:val="001E535B"/>
    <w:rsid w:val="001E56DE"/>
    <w:rsid w:val="001E655B"/>
    <w:rsid w:val="001E7140"/>
    <w:rsid w:val="001F014D"/>
    <w:rsid w:val="001F1043"/>
    <w:rsid w:val="001F10B1"/>
    <w:rsid w:val="001F10FA"/>
    <w:rsid w:val="001F1CCE"/>
    <w:rsid w:val="001F2077"/>
    <w:rsid w:val="001F3592"/>
    <w:rsid w:val="001F429E"/>
    <w:rsid w:val="001F4516"/>
    <w:rsid w:val="001F4C18"/>
    <w:rsid w:val="001F5AC8"/>
    <w:rsid w:val="001F5D0B"/>
    <w:rsid w:val="001F6017"/>
    <w:rsid w:val="001F6024"/>
    <w:rsid w:val="001F6A02"/>
    <w:rsid w:val="00200014"/>
    <w:rsid w:val="00200472"/>
    <w:rsid w:val="00201AE3"/>
    <w:rsid w:val="00202356"/>
    <w:rsid w:val="00202EDC"/>
    <w:rsid w:val="00203903"/>
    <w:rsid w:val="00204069"/>
    <w:rsid w:val="002043BE"/>
    <w:rsid w:val="002048CD"/>
    <w:rsid w:val="00205F5A"/>
    <w:rsid w:val="002065D5"/>
    <w:rsid w:val="00206C5E"/>
    <w:rsid w:val="0020777F"/>
    <w:rsid w:val="00207880"/>
    <w:rsid w:val="00207AD2"/>
    <w:rsid w:val="00210613"/>
    <w:rsid w:val="00210EE3"/>
    <w:rsid w:val="00211036"/>
    <w:rsid w:val="002111D3"/>
    <w:rsid w:val="0021206D"/>
    <w:rsid w:val="002126B2"/>
    <w:rsid w:val="00212719"/>
    <w:rsid w:val="00212A3F"/>
    <w:rsid w:val="00213AFD"/>
    <w:rsid w:val="00214A33"/>
    <w:rsid w:val="002153E3"/>
    <w:rsid w:val="00215478"/>
    <w:rsid w:val="00215C23"/>
    <w:rsid w:val="00215D71"/>
    <w:rsid w:val="00216232"/>
    <w:rsid w:val="002166E7"/>
    <w:rsid w:val="00217974"/>
    <w:rsid w:val="00220194"/>
    <w:rsid w:val="00220B56"/>
    <w:rsid w:val="00220BEB"/>
    <w:rsid w:val="00221263"/>
    <w:rsid w:val="002218BD"/>
    <w:rsid w:val="0022198F"/>
    <w:rsid w:val="00222406"/>
    <w:rsid w:val="00222A71"/>
    <w:rsid w:val="002238CE"/>
    <w:rsid w:val="00223F81"/>
    <w:rsid w:val="002249FF"/>
    <w:rsid w:val="00224C14"/>
    <w:rsid w:val="00225EAE"/>
    <w:rsid w:val="00226A1A"/>
    <w:rsid w:val="002278F1"/>
    <w:rsid w:val="00227C9F"/>
    <w:rsid w:val="00230334"/>
    <w:rsid w:val="00232164"/>
    <w:rsid w:val="002322BD"/>
    <w:rsid w:val="002329F3"/>
    <w:rsid w:val="00233985"/>
    <w:rsid w:val="0023448E"/>
    <w:rsid w:val="00234951"/>
    <w:rsid w:val="002351F8"/>
    <w:rsid w:val="00236906"/>
    <w:rsid w:val="00237E7D"/>
    <w:rsid w:val="00237F7E"/>
    <w:rsid w:val="002407BC"/>
    <w:rsid w:val="0024097A"/>
    <w:rsid w:val="002410FF"/>
    <w:rsid w:val="00241770"/>
    <w:rsid w:val="00241D85"/>
    <w:rsid w:val="002425B6"/>
    <w:rsid w:val="00242620"/>
    <w:rsid w:val="0024314C"/>
    <w:rsid w:val="00243781"/>
    <w:rsid w:val="00244053"/>
    <w:rsid w:val="002457E1"/>
    <w:rsid w:val="00245CE9"/>
    <w:rsid w:val="0024666C"/>
    <w:rsid w:val="00247184"/>
    <w:rsid w:val="002500E6"/>
    <w:rsid w:val="00250434"/>
    <w:rsid w:val="00250E8F"/>
    <w:rsid w:val="00250F13"/>
    <w:rsid w:val="00250F94"/>
    <w:rsid w:val="00251594"/>
    <w:rsid w:val="00251C70"/>
    <w:rsid w:val="00251E07"/>
    <w:rsid w:val="0025200A"/>
    <w:rsid w:val="00252B74"/>
    <w:rsid w:val="00254AEE"/>
    <w:rsid w:val="00255347"/>
    <w:rsid w:val="002558F1"/>
    <w:rsid w:val="00255D7D"/>
    <w:rsid w:val="00256077"/>
    <w:rsid w:val="00256673"/>
    <w:rsid w:val="00256D2B"/>
    <w:rsid w:val="00256DC8"/>
    <w:rsid w:val="002572D8"/>
    <w:rsid w:val="00257BE4"/>
    <w:rsid w:val="00260A24"/>
    <w:rsid w:val="00260B8D"/>
    <w:rsid w:val="002617E7"/>
    <w:rsid w:val="00261BFE"/>
    <w:rsid w:val="002625DF"/>
    <w:rsid w:val="002627EC"/>
    <w:rsid w:val="0026286F"/>
    <w:rsid w:val="00263071"/>
    <w:rsid w:val="00263104"/>
    <w:rsid w:val="00263323"/>
    <w:rsid w:val="00263440"/>
    <w:rsid w:val="002636DA"/>
    <w:rsid w:val="00263E70"/>
    <w:rsid w:val="00264137"/>
    <w:rsid w:val="00264523"/>
    <w:rsid w:val="00265847"/>
    <w:rsid w:val="00265956"/>
    <w:rsid w:val="00265E0B"/>
    <w:rsid w:val="00267350"/>
    <w:rsid w:val="00267FBF"/>
    <w:rsid w:val="002729F3"/>
    <w:rsid w:val="00272DE7"/>
    <w:rsid w:val="00274A4A"/>
    <w:rsid w:val="00276B17"/>
    <w:rsid w:val="00276BB4"/>
    <w:rsid w:val="0027757C"/>
    <w:rsid w:val="00277F0E"/>
    <w:rsid w:val="00281477"/>
    <w:rsid w:val="00281CED"/>
    <w:rsid w:val="002823D6"/>
    <w:rsid w:val="00282F1F"/>
    <w:rsid w:val="00283AE1"/>
    <w:rsid w:val="00283D8B"/>
    <w:rsid w:val="002856EB"/>
    <w:rsid w:val="002857F1"/>
    <w:rsid w:val="002863E1"/>
    <w:rsid w:val="002864CD"/>
    <w:rsid w:val="0028772A"/>
    <w:rsid w:val="0028798A"/>
    <w:rsid w:val="00287B91"/>
    <w:rsid w:val="00290F30"/>
    <w:rsid w:val="00293890"/>
    <w:rsid w:val="00293CCE"/>
    <w:rsid w:val="00293DB8"/>
    <w:rsid w:val="00296373"/>
    <w:rsid w:val="00296991"/>
    <w:rsid w:val="002A179B"/>
    <w:rsid w:val="002A2573"/>
    <w:rsid w:val="002A4552"/>
    <w:rsid w:val="002A48B0"/>
    <w:rsid w:val="002A49F6"/>
    <w:rsid w:val="002A6B9D"/>
    <w:rsid w:val="002A6D26"/>
    <w:rsid w:val="002A7108"/>
    <w:rsid w:val="002A74BE"/>
    <w:rsid w:val="002B0C0A"/>
    <w:rsid w:val="002B0C1A"/>
    <w:rsid w:val="002B0F51"/>
    <w:rsid w:val="002B10A8"/>
    <w:rsid w:val="002B2174"/>
    <w:rsid w:val="002B2529"/>
    <w:rsid w:val="002B3305"/>
    <w:rsid w:val="002B39CD"/>
    <w:rsid w:val="002B3A59"/>
    <w:rsid w:val="002B3CE1"/>
    <w:rsid w:val="002B668B"/>
    <w:rsid w:val="002B6793"/>
    <w:rsid w:val="002B6A7D"/>
    <w:rsid w:val="002B6C54"/>
    <w:rsid w:val="002B6F43"/>
    <w:rsid w:val="002B7013"/>
    <w:rsid w:val="002C02BF"/>
    <w:rsid w:val="002C05F7"/>
    <w:rsid w:val="002C09A1"/>
    <w:rsid w:val="002C0F9A"/>
    <w:rsid w:val="002C1778"/>
    <w:rsid w:val="002C2D09"/>
    <w:rsid w:val="002C3310"/>
    <w:rsid w:val="002C36B5"/>
    <w:rsid w:val="002C38B0"/>
    <w:rsid w:val="002C3FA9"/>
    <w:rsid w:val="002C4026"/>
    <w:rsid w:val="002C4EB8"/>
    <w:rsid w:val="002C5297"/>
    <w:rsid w:val="002D1EF1"/>
    <w:rsid w:val="002D25F7"/>
    <w:rsid w:val="002D2723"/>
    <w:rsid w:val="002D36F1"/>
    <w:rsid w:val="002D3C05"/>
    <w:rsid w:val="002D4EBC"/>
    <w:rsid w:val="002D626F"/>
    <w:rsid w:val="002D70B1"/>
    <w:rsid w:val="002D73A8"/>
    <w:rsid w:val="002D77F4"/>
    <w:rsid w:val="002D7841"/>
    <w:rsid w:val="002D7BDF"/>
    <w:rsid w:val="002D7F34"/>
    <w:rsid w:val="002E00BE"/>
    <w:rsid w:val="002E0245"/>
    <w:rsid w:val="002E0393"/>
    <w:rsid w:val="002E09E8"/>
    <w:rsid w:val="002E0CE2"/>
    <w:rsid w:val="002E0D2A"/>
    <w:rsid w:val="002E1E5F"/>
    <w:rsid w:val="002E2F19"/>
    <w:rsid w:val="002E4285"/>
    <w:rsid w:val="002E58D8"/>
    <w:rsid w:val="002E5A88"/>
    <w:rsid w:val="002E75DE"/>
    <w:rsid w:val="002E76BB"/>
    <w:rsid w:val="002E7A27"/>
    <w:rsid w:val="002F0138"/>
    <w:rsid w:val="002F017D"/>
    <w:rsid w:val="002F0854"/>
    <w:rsid w:val="002F1E45"/>
    <w:rsid w:val="002F229D"/>
    <w:rsid w:val="002F445A"/>
    <w:rsid w:val="002F4D19"/>
    <w:rsid w:val="002F5009"/>
    <w:rsid w:val="002F55E9"/>
    <w:rsid w:val="002F5BFC"/>
    <w:rsid w:val="002F7349"/>
    <w:rsid w:val="002F74AB"/>
    <w:rsid w:val="002F7D3E"/>
    <w:rsid w:val="00300ADF"/>
    <w:rsid w:val="00301887"/>
    <w:rsid w:val="00301D73"/>
    <w:rsid w:val="0030209D"/>
    <w:rsid w:val="00302D0F"/>
    <w:rsid w:val="00302E15"/>
    <w:rsid w:val="00302EBC"/>
    <w:rsid w:val="00303E59"/>
    <w:rsid w:val="00304653"/>
    <w:rsid w:val="00304D71"/>
    <w:rsid w:val="00305DB5"/>
    <w:rsid w:val="0030678D"/>
    <w:rsid w:val="00306803"/>
    <w:rsid w:val="003068B0"/>
    <w:rsid w:val="00306BBE"/>
    <w:rsid w:val="0030793A"/>
    <w:rsid w:val="0031085C"/>
    <w:rsid w:val="003112EB"/>
    <w:rsid w:val="00311A13"/>
    <w:rsid w:val="00313C08"/>
    <w:rsid w:val="00313DA3"/>
    <w:rsid w:val="00314052"/>
    <w:rsid w:val="00314850"/>
    <w:rsid w:val="0031584A"/>
    <w:rsid w:val="00315E06"/>
    <w:rsid w:val="003166E0"/>
    <w:rsid w:val="003167F4"/>
    <w:rsid w:val="00316CF9"/>
    <w:rsid w:val="003176E4"/>
    <w:rsid w:val="00317862"/>
    <w:rsid w:val="00317AB7"/>
    <w:rsid w:val="00320066"/>
    <w:rsid w:val="00321BC0"/>
    <w:rsid w:val="00321C1D"/>
    <w:rsid w:val="003221B6"/>
    <w:rsid w:val="0032221B"/>
    <w:rsid w:val="0032221D"/>
    <w:rsid w:val="0032234F"/>
    <w:rsid w:val="003248AA"/>
    <w:rsid w:val="00324C68"/>
    <w:rsid w:val="00325625"/>
    <w:rsid w:val="00325E32"/>
    <w:rsid w:val="00326AAB"/>
    <w:rsid w:val="0032767B"/>
    <w:rsid w:val="0032788B"/>
    <w:rsid w:val="00327EC4"/>
    <w:rsid w:val="003302F8"/>
    <w:rsid w:val="0033063C"/>
    <w:rsid w:val="00331937"/>
    <w:rsid w:val="00332701"/>
    <w:rsid w:val="00332918"/>
    <w:rsid w:val="00333091"/>
    <w:rsid w:val="00333658"/>
    <w:rsid w:val="00333F45"/>
    <w:rsid w:val="003354D3"/>
    <w:rsid w:val="0033555E"/>
    <w:rsid w:val="00335CCE"/>
    <w:rsid w:val="0033692A"/>
    <w:rsid w:val="003370F5"/>
    <w:rsid w:val="0033743D"/>
    <w:rsid w:val="00337782"/>
    <w:rsid w:val="00342A10"/>
    <w:rsid w:val="00343D13"/>
    <w:rsid w:val="00344CD1"/>
    <w:rsid w:val="003451B8"/>
    <w:rsid w:val="00345D31"/>
    <w:rsid w:val="00347266"/>
    <w:rsid w:val="00350C26"/>
    <w:rsid w:val="003514F3"/>
    <w:rsid w:val="00351C3F"/>
    <w:rsid w:val="00352510"/>
    <w:rsid w:val="0035279A"/>
    <w:rsid w:val="00353AC5"/>
    <w:rsid w:val="00353D6D"/>
    <w:rsid w:val="00353FD6"/>
    <w:rsid w:val="00355008"/>
    <w:rsid w:val="0035502D"/>
    <w:rsid w:val="003557C1"/>
    <w:rsid w:val="00355AF5"/>
    <w:rsid w:val="00355EA7"/>
    <w:rsid w:val="00356662"/>
    <w:rsid w:val="0035676A"/>
    <w:rsid w:val="00356C63"/>
    <w:rsid w:val="00357101"/>
    <w:rsid w:val="0036012E"/>
    <w:rsid w:val="00360AA9"/>
    <w:rsid w:val="00360E5D"/>
    <w:rsid w:val="003610D4"/>
    <w:rsid w:val="003617CD"/>
    <w:rsid w:val="00362664"/>
    <w:rsid w:val="00362C27"/>
    <w:rsid w:val="00362F77"/>
    <w:rsid w:val="00363B8F"/>
    <w:rsid w:val="003649C5"/>
    <w:rsid w:val="00365185"/>
    <w:rsid w:val="003664E8"/>
    <w:rsid w:val="00366645"/>
    <w:rsid w:val="00366F50"/>
    <w:rsid w:val="0036709F"/>
    <w:rsid w:val="003671D7"/>
    <w:rsid w:val="00367786"/>
    <w:rsid w:val="003679B9"/>
    <w:rsid w:val="003705A1"/>
    <w:rsid w:val="0037079A"/>
    <w:rsid w:val="00370A6B"/>
    <w:rsid w:val="003711F6"/>
    <w:rsid w:val="0037130D"/>
    <w:rsid w:val="003716E2"/>
    <w:rsid w:val="00371A86"/>
    <w:rsid w:val="003729AB"/>
    <w:rsid w:val="00373D8A"/>
    <w:rsid w:val="003741C8"/>
    <w:rsid w:val="0037668F"/>
    <w:rsid w:val="00376907"/>
    <w:rsid w:val="00376BF1"/>
    <w:rsid w:val="00376F2E"/>
    <w:rsid w:val="003815E6"/>
    <w:rsid w:val="00381628"/>
    <w:rsid w:val="00382BA8"/>
    <w:rsid w:val="00383522"/>
    <w:rsid w:val="00383AF5"/>
    <w:rsid w:val="00383C31"/>
    <w:rsid w:val="003851C4"/>
    <w:rsid w:val="003854ED"/>
    <w:rsid w:val="003855E6"/>
    <w:rsid w:val="00385968"/>
    <w:rsid w:val="00385CF7"/>
    <w:rsid w:val="00386401"/>
    <w:rsid w:val="003905D4"/>
    <w:rsid w:val="0039094B"/>
    <w:rsid w:val="00391191"/>
    <w:rsid w:val="0039152D"/>
    <w:rsid w:val="00391A0A"/>
    <w:rsid w:val="00391AF2"/>
    <w:rsid w:val="003928F4"/>
    <w:rsid w:val="00393F5E"/>
    <w:rsid w:val="003945AD"/>
    <w:rsid w:val="00394E23"/>
    <w:rsid w:val="00396921"/>
    <w:rsid w:val="00396CE0"/>
    <w:rsid w:val="0039716F"/>
    <w:rsid w:val="0039717B"/>
    <w:rsid w:val="003A0262"/>
    <w:rsid w:val="003A043F"/>
    <w:rsid w:val="003A10A2"/>
    <w:rsid w:val="003A1963"/>
    <w:rsid w:val="003A1A96"/>
    <w:rsid w:val="003A1E83"/>
    <w:rsid w:val="003A22B8"/>
    <w:rsid w:val="003A328B"/>
    <w:rsid w:val="003A3722"/>
    <w:rsid w:val="003A3904"/>
    <w:rsid w:val="003A41B1"/>
    <w:rsid w:val="003A5E47"/>
    <w:rsid w:val="003A714A"/>
    <w:rsid w:val="003A71AF"/>
    <w:rsid w:val="003A7495"/>
    <w:rsid w:val="003A7A3E"/>
    <w:rsid w:val="003A7C00"/>
    <w:rsid w:val="003B0763"/>
    <w:rsid w:val="003B0848"/>
    <w:rsid w:val="003B0D74"/>
    <w:rsid w:val="003B0DA4"/>
    <w:rsid w:val="003B0F4A"/>
    <w:rsid w:val="003B1160"/>
    <w:rsid w:val="003B189E"/>
    <w:rsid w:val="003B22D0"/>
    <w:rsid w:val="003B3125"/>
    <w:rsid w:val="003B4A9B"/>
    <w:rsid w:val="003B750C"/>
    <w:rsid w:val="003B7DD1"/>
    <w:rsid w:val="003C18DD"/>
    <w:rsid w:val="003C196F"/>
    <w:rsid w:val="003C1A85"/>
    <w:rsid w:val="003C2AE5"/>
    <w:rsid w:val="003C2EEC"/>
    <w:rsid w:val="003C3BF4"/>
    <w:rsid w:val="003C59FF"/>
    <w:rsid w:val="003C6DF5"/>
    <w:rsid w:val="003D03AC"/>
    <w:rsid w:val="003D0839"/>
    <w:rsid w:val="003D0AF9"/>
    <w:rsid w:val="003D0D49"/>
    <w:rsid w:val="003D168B"/>
    <w:rsid w:val="003D20DC"/>
    <w:rsid w:val="003D2A99"/>
    <w:rsid w:val="003D30AF"/>
    <w:rsid w:val="003D3528"/>
    <w:rsid w:val="003D3D4A"/>
    <w:rsid w:val="003D5170"/>
    <w:rsid w:val="003D518A"/>
    <w:rsid w:val="003D51B3"/>
    <w:rsid w:val="003D5209"/>
    <w:rsid w:val="003D534D"/>
    <w:rsid w:val="003D7F46"/>
    <w:rsid w:val="003D7FE3"/>
    <w:rsid w:val="003E075C"/>
    <w:rsid w:val="003E0B63"/>
    <w:rsid w:val="003E16F2"/>
    <w:rsid w:val="003E1EA6"/>
    <w:rsid w:val="003E2635"/>
    <w:rsid w:val="003E2D2E"/>
    <w:rsid w:val="003E2E77"/>
    <w:rsid w:val="003E2F12"/>
    <w:rsid w:val="003E3886"/>
    <w:rsid w:val="003E3D48"/>
    <w:rsid w:val="003E3EC4"/>
    <w:rsid w:val="003E4816"/>
    <w:rsid w:val="003E490D"/>
    <w:rsid w:val="003E4DED"/>
    <w:rsid w:val="003E6200"/>
    <w:rsid w:val="003E648B"/>
    <w:rsid w:val="003E67D6"/>
    <w:rsid w:val="003E718E"/>
    <w:rsid w:val="003E77FE"/>
    <w:rsid w:val="003F0500"/>
    <w:rsid w:val="003F05A8"/>
    <w:rsid w:val="003F0C57"/>
    <w:rsid w:val="003F111B"/>
    <w:rsid w:val="003F1F84"/>
    <w:rsid w:val="003F3347"/>
    <w:rsid w:val="003F34CB"/>
    <w:rsid w:val="003F395B"/>
    <w:rsid w:val="003F3C45"/>
    <w:rsid w:val="003F47D9"/>
    <w:rsid w:val="003F5230"/>
    <w:rsid w:val="003F588B"/>
    <w:rsid w:val="003F5BDE"/>
    <w:rsid w:val="003F65C1"/>
    <w:rsid w:val="003F7374"/>
    <w:rsid w:val="003F7672"/>
    <w:rsid w:val="003F7724"/>
    <w:rsid w:val="004000C9"/>
    <w:rsid w:val="00401331"/>
    <w:rsid w:val="00401F4A"/>
    <w:rsid w:val="00402F22"/>
    <w:rsid w:val="004031F1"/>
    <w:rsid w:val="00403B55"/>
    <w:rsid w:val="00404327"/>
    <w:rsid w:val="00405C7A"/>
    <w:rsid w:val="0040617E"/>
    <w:rsid w:val="004072FA"/>
    <w:rsid w:val="00407880"/>
    <w:rsid w:val="00407D75"/>
    <w:rsid w:val="004116A8"/>
    <w:rsid w:val="004126AB"/>
    <w:rsid w:val="0041361B"/>
    <w:rsid w:val="00414549"/>
    <w:rsid w:val="0041512D"/>
    <w:rsid w:val="00416915"/>
    <w:rsid w:val="00416B03"/>
    <w:rsid w:val="00416D55"/>
    <w:rsid w:val="00417642"/>
    <w:rsid w:val="004206F0"/>
    <w:rsid w:val="0042111B"/>
    <w:rsid w:val="00424593"/>
    <w:rsid w:val="004247B5"/>
    <w:rsid w:val="0042483B"/>
    <w:rsid w:val="00425965"/>
    <w:rsid w:val="0042670D"/>
    <w:rsid w:val="00426A50"/>
    <w:rsid w:val="00426D9B"/>
    <w:rsid w:val="00427D89"/>
    <w:rsid w:val="00430F91"/>
    <w:rsid w:val="00431531"/>
    <w:rsid w:val="00431E89"/>
    <w:rsid w:val="00432070"/>
    <w:rsid w:val="0043263E"/>
    <w:rsid w:val="00432B0F"/>
    <w:rsid w:val="00432DCA"/>
    <w:rsid w:val="0043536E"/>
    <w:rsid w:val="0043556A"/>
    <w:rsid w:val="00436485"/>
    <w:rsid w:val="00436F1C"/>
    <w:rsid w:val="0043761C"/>
    <w:rsid w:val="00437EE5"/>
    <w:rsid w:val="00441B2D"/>
    <w:rsid w:val="00441EB3"/>
    <w:rsid w:val="00442EAC"/>
    <w:rsid w:val="00443F7F"/>
    <w:rsid w:val="00444CDD"/>
    <w:rsid w:val="004450B1"/>
    <w:rsid w:val="0044512D"/>
    <w:rsid w:val="004455DD"/>
    <w:rsid w:val="0044611D"/>
    <w:rsid w:val="00446C4B"/>
    <w:rsid w:val="004474EE"/>
    <w:rsid w:val="00447535"/>
    <w:rsid w:val="00447672"/>
    <w:rsid w:val="0045057B"/>
    <w:rsid w:val="00450A23"/>
    <w:rsid w:val="00450C12"/>
    <w:rsid w:val="0045138B"/>
    <w:rsid w:val="00451B38"/>
    <w:rsid w:val="00451D51"/>
    <w:rsid w:val="00452123"/>
    <w:rsid w:val="0045296A"/>
    <w:rsid w:val="00452C9F"/>
    <w:rsid w:val="00453BD8"/>
    <w:rsid w:val="00453DAD"/>
    <w:rsid w:val="00453F9D"/>
    <w:rsid w:val="00454688"/>
    <w:rsid w:val="00455C66"/>
    <w:rsid w:val="00455CDC"/>
    <w:rsid w:val="00455D00"/>
    <w:rsid w:val="00456551"/>
    <w:rsid w:val="004568E4"/>
    <w:rsid w:val="004616B4"/>
    <w:rsid w:val="00463A3B"/>
    <w:rsid w:val="00464517"/>
    <w:rsid w:val="00464CBB"/>
    <w:rsid w:val="00464DDB"/>
    <w:rsid w:val="004650CA"/>
    <w:rsid w:val="00465765"/>
    <w:rsid w:val="00467EEC"/>
    <w:rsid w:val="00470FB5"/>
    <w:rsid w:val="00472EDB"/>
    <w:rsid w:val="004736B6"/>
    <w:rsid w:val="0047392C"/>
    <w:rsid w:val="0047476A"/>
    <w:rsid w:val="00474969"/>
    <w:rsid w:val="00475009"/>
    <w:rsid w:val="00475D99"/>
    <w:rsid w:val="00476626"/>
    <w:rsid w:val="00476BAF"/>
    <w:rsid w:val="00477235"/>
    <w:rsid w:val="00477570"/>
    <w:rsid w:val="004776FF"/>
    <w:rsid w:val="004777FF"/>
    <w:rsid w:val="0048003D"/>
    <w:rsid w:val="00480962"/>
    <w:rsid w:val="00480FB2"/>
    <w:rsid w:val="004810D1"/>
    <w:rsid w:val="00481C42"/>
    <w:rsid w:val="00482418"/>
    <w:rsid w:val="0048352B"/>
    <w:rsid w:val="00485391"/>
    <w:rsid w:val="0048690D"/>
    <w:rsid w:val="00486B90"/>
    <w:rsid w:val="004903DA"/>
    <w:rsid w:val="004908C3"/>
    <w:rsid w:val="00490A9A"/>
    <w:rsid w:val="00491050"/>
    <w:rsid w:val="0049112F"/>
    <w:rsid w:val="00491380"/>
    <w:rsid w:val="00491702"/>
    <w:rsid w:val="00491A4A"/>
    <w:rsid w:val="00491D19"/>
    <w:rsid w:val="004923D5"/>
    <w:rsid w:val="00494B7E"/>
    <w:rsid w:val="00494C91"/>
    <w:rsid w:val="00494E78"/>
    <w:rsid w:val="0049521C"/>
    <w:rsid w:val="0049591E"/>
    <w:rsid w:val="004966ED"/>
    <w:rsid w:val="00497500"/>
    <w:rsid w:val="00497B42"/>
    <w:rsid w:val="00497BBF"/>
    <w:rsid w:val="004A1281"/>
    <w:rsid w:val="004A1713"/>
    <w:rsid w:val="004A1987"/>
    <w:rsid w:val="004A2777"/>
    <w:rsid w:val="004A302D"/>
    <w:rsid w:val="004A406A"/>
    <w:rsid w:val="004A4485"/>
    <w:rsid w:val="004A451F"/>
    <w:rsid w:val="004A597E"/>
    <w:rsid w:val="004A62DE"/>
    <w:rsid w:val="004A6D7D"/>
    <w:rsid w:val="004A7027"/>
    <w:rsid w:val="004A7C2C"/>
    <w:rsid w:val="004B039F"/>
    <w:rsid w:val="004B0B7D"/>
    <w:rsid w:val="004B1565"/>
    <w:rsid w:val="004B185D"/>
    <w:rsid w:val="004B1C19"/>
    <w:rsid w:val="004B1C7B"/>
    <w:rsid w:val="004B2126"/>
    <w:rsid w:val="004B31A0"/>
    <w:rsid w:val="004B4102"/>
    <w:rsid w:val="004B417E"/>
    <w:rsid w:val="004B4708"/>
    <w:rsid w:val="004B4A9B"/>
    <w:rsid w:val="004B504D"/>
    <w:rsid w:val="004B505A"/>
    <w:rsid w:val="004B5441"/>
    <w:rsid w:val="004B5E22"/>
    <w:rsid w:val="004B6905"/>
    <w:rsid w:val="004B6F87"/>
    <w:rsid w:val="004B705D"/>
    <w:rsid w:val="004B748C"/>
    <w:rsid w:val="004B7D8F"/>
    <w:rsid w:val="004C1BD0"/>
    <w:rsid w:val="004C1E93"/>
    <w:rsid w:val="004C2027"/>
    <w:rsid w:val="004C37D1"/>
    <w:rsid w:val="004C3B8B"/>
    <w:rsid w:val="004C64AA"/>
    <w:rsid w:val="004C6F92"/>
    <w:rsid w:val="004C76FD"/>
    <w:rsid w:val="004D07C7"/>
    <w:rsid w:val="004D0D49"/>
    <w:rsid w:val="004D11DC"/>
    <w:rsid w:val="004D1393"/>
    <w:rsid w:val="004D1BFA"/>
    <w:rsid w:val="004D1C44"/>
    <w:rsid w:val="004D214A"/>
    <w:rsid w:val="004D2650"/>
    <w:rsid w:val="004D2D65"/>
    <w:rsid w:val="004D3243"/>
    <w:rsid w:val="004D36A3"/>
    <w:rsid w:val="004D3D4F"/>
    <w:rsid w:val="004D440A"/>
    <w:rsid w:val="004D4BDE"/>
    <w:rsid w:val="004D4E4E"/>
    <w:rsid w:val="004D540B"/>
    <w:rsid w:val="004D5ADC"/>
    <w:rsid w:val="004D5FA9"/>
    <w:rsid w:val="004D7009"/>
    <w:rsid w:val="004E0945"/>
    <w:rsid w:val="004E1396"/>
    <w:rsid w:val="004E144C"/>
    <w:rsid w:val="004E1FD2"/>
    <w:rsid w:val="004E2A5E"/>
    <w:rsid w:val="004E32E1"/>
    <w:rsid w:val="004E3863"/>
    <w:rsid w:val="004E3FAB"/>
    <w:rsid w:val="004E402A"/>
    <w:rsid w:val="004E4378"/>
    <w:rsid w:val="004E4403"/>
    <w:rsid w:val="004E5A29"/>
    <w:rsid w:val="004E5DB1"/>
    <w:rsid w:val="004E7708"/>
    <w:rsid w:val="004E79E9"/>
    <w:rsid w:val="004F02A6"/>
    <w:rsid w:val="004F1573"/>
    <w:rsid w:val="004F20C1"/>
    <w:rsid w:val="004F27AE"/>
    <w:rsid w:val="004F3D59"/>
    <w:rsid w:val="004F44AB"/>
    <w:rsid w:val="004F5E38"/>
    <w:rsid w:val="004F6EFF"/>
    <w:rsid w:val="0050108E"/>
    <w:rsid w:val="00501ACF"/>
    <w:rsid w:val="00502125"/>
    <w:rsid w:val="0050253B"/>
    <w:rsid w:val="0050319A"/>
    <w:rsid w:val="00505037"/>
    <w:rsid w:val="00507BFF"/>
    <w:rsid w:val="00510904"/>
    <w:rsid w:val="00510AE1"/>
    <w:rsid w:val="00511D66"/>
    <w:rsid w:val="00512557"/>
    <w:rsid w:val="005127B7"/>
    <w:rsid w:val="00512AE0"/>
    <w:rsid w:val="005132D0"/>
    <w:rsid w:val="00513438"/>
    <w:rsid w:val="00513B88"/>
    <w:rsid w:val="00515467"/>
    <w:rsid w:val="0051688B"/>
    <w:rsid w:val="005210A1"/>
    <w:rsid w:val="0052217A"/>
    <w:rsid w:val="00522236"/>
    <w:rsid w:val="00522558"/>
    <w:rsid w:val="00522F5C"/>
    <w:rsid w:val="00523146"/>
    <w:rsid w:val="0052403F"/>
    <w:rsid w:val="0052457C"/>
    <w:rsid w:val="0052463E"/>
    <w:rsid w:val="00524ED7"/>
    <w:rsid w:val="005254F1"/>
    <w:rsid w:val="0052581C"/>
    <w:rsid w:val="00525CF2"/>
    <w:rsid w:val="005260A3"/>
    <w:rsid w:val="005271CE"/>
    <w:rsid w:val="0052796E"/>
    <w:rsid w:val="00530A75"/>
    <w:rsid w:val="005316D6"/>
    <w:rsid w:val="0053205B"/>
    <w:rsid w:val="00532179"/>
    <w:rsid w:val="005330A6"/>
    <w:rsid w:val="00533290"/>
    <w:rsid w:val="005337FF"/>
    <w:rsid w:val="005347BC"/>
    <w:rsid w:val="005351EB"/>
    <w:rsid w:val="00535588"/>
    <w:rsid w:val="005404C4"/>
    <w:rsid w:val="00541012"/>
    <w:rsid w:val="005411AB"/>
    <w:rsid w:val="005417AC"/>
    <w:rsid w:val="00541F4E"/>
    <w:rsid w:val="00542449"/>
    <w:rsid w:val="0054275A"/>
    <w:rsid w:val="00542F89"/>
    <w:rsid w:val="00543260"/>
    <w:rsid w:val="0054346B"/>
    <w:rsid w:val="00544885"/>
    <w:rsid w:val="00544900"/>
    <w:rsid w:val="00545308"/>
    <w:rsid w:val="005455EF"/>
    <w:rsid w:val="0054588E"/>
    <w:rsid w:val="005468C2"/>
    <w:rsid w:val="00546B6D"/>
    <w:rsid w:val="00546C17"/>
    <w:rsid w:val="00547202"/>
    <w:rsid w:val="0054798F"/>
    <w:rsid w:val="00551300"/>
    <w:rsid w:val="005519B9"/>
    <w:rsid w:val="00553B20"/>
    <w:rsid w:val="00554E5D"/>
    <w:rsid w:val="005556CB"/>
    <w:rsid w:val="00555E66"/>
    <w:rsid w:val="005562DB"/>
    <w:rsid w:val="00556A30"/>
    <w:rsid w:val="00556E9E"/>
    <w:rsid w:val="00556FA0"/>
    <w:rsid w:val="005574F4"/>
    <w:rsid w:val="00560900"/>
    <w:rsid w:val="00561381"/>
    <w:rsid w:val="00561F86"/>
    <w:rsid w:val="00562427"/>
    <w:rsid w:val="00562735"/>
    <w:rsid w:val="005629A0"/>
    <w:rsid w:val="005631FE"/>
    <w:rsid w:val="005635BB"/>
    <w:rsid w:val="00564212"/>
    <w:rsid w:val="00564962"/>
    <w:rsid w:val="00564F07"/>
    <w:rsid w:val="00566122"/>
    <w:rsid w:val="00567167"/>
    <w:rsid w:val="00570A12"/>
    <w:rsid w:val="00570FA8"/>
    <w:rsid w:val="00571A17"/>
    <w:rsid w:val="00572509"/>
    <w:rsid w:val="00572B33"/>
    <w:rsid w:val="00572E6D"/>
    <w:rsid w:val="00573188"/>
    <w:rsid w:val="00573844"/>
    <w:rsid w:val="00574B75"/>
    <w:rsid w:val="00574D3C"/>
    <w:rsid w:val="005765A1"/>
    <w:rsid w:val="00576BC8"/>
    <w:rsid w:val="00576C9C"/>
    <w:rsid w:val="00577C56"/>
    <w:rsid w:val="00580CA8"/>
    <w:rsid w:val="00580D40"/>
    <w:rsid w:val="00581DEF"/>
    <w:rsid w:val="00582157"/>
    <w:rsid w:val="0058293F"/>
    <w:rsid w:val="0058555A"/>
    <w:rsid w:val="00586A22"/>
    <w:rsid w:val="00586D8D"/>
    <w:rsid w:val="005879F7"/>
    <w:rsid w:val="00587C1D"/>
    <w:rsid w:val="005901C0"/>
    <w:rsid w:val="0059036B"/>
    <w:rsid w:val="005910E8"/>
    <w:rsid w:val="00591D51"/>
    <w:rsid w:val="005920C3"/>
    <w:rsid w:val="0059276A"/>
    <w:rsid w:val="00592ECF"/>
    <w:rsid w:val="00592F45"/>
    <w:rsid w:val="00593B43"/>
    <w:rsid w:val="00594204"/>
    <w:rsid w:val="00594679"/>
    <w:rsid w:val="005951D7"/>
    <w:rsid w:val="0059529F"/>
    <w:rsid w:val="00595A4C"/>
    <w:rsid w:val="00595BAB"/>
    <w:rsid w:val="00596B31"/>
    <w:rsid w:val="00596DD0"/>
    <w:rsid w:val="00596EB9"/>
    <w:rsid w:val="005974C3"/>
    <w:rsid w:val="005974C6"/>
    <w:rsid w:val="005A024F"/>
    <w:rsid w:val="005A0E1A"/>
    <w:rsid w:val="005A1602"/>
    <w:rsid w:val="005A1B40"/>
    <w:rsid w:val="005A216A"/>
    <w:rsid w:val="005A2264"/>
    <w:rsid w:val="005A2E73"/>
    <w:rsid w:val="005A3B35"/>
    <w:rsid w:val="005A4C48"/>
    <w:rsid w:val="005A4F42"/>
    <w:rsid w:val="005A5123"/>
    <w:rsid w:val="005A52BE"/>
    <w:rsid w:val="005A7ADF"/>
    <w:rsid w:val="005B024B"/>
    <w:rsid w:val="005B0E92"/>
    <w:rsid w:val="005B2471"/>
    <w:rsid w:val="005B315F"/>
    <w:rsid w:val="005B34F2"/>
    <w:rsid w:val="005B3D7D"/>
    <w:rsid w:val="005B4694"/>
    <w:rsid w:val="005B4CCE"/>
    <w:rsid w:val="005B6578"/>
    <w:rsid w:val="005B669B"/>
    <w:rsid w:val="005B78CA"/>
    <w:rsid w:val="005C1C85"/>
    <w:rsid w:val="005C2466"/>
    <w:rsid w:val="005C32AD"/>
    <w:rsid w:val="005C33E3"/>
    <w:rsid w:val="005C41D5"/>
    <w:rsid w:val="005C4F88"/>
    <w:rsid w:val="005C52BF"/>
    <w:rsid w:val="005C6959"/>
    <w:rsid w:val="005C74F2"/>
    <w:rsid w:val="005C7574"/>
    <w:rsid w:val="005C7B5C"/>
    <w:rsid w:val="005C7E67"/>
    <w:rsid w:val="005D0581"/>
    <w:rsid w:val="005D0B55"/>
    <w:rsid w:val="005D0E1B"/>
    <w:rsid w:val="005D1671"/>
    <w:rsid w:val="005D17EB"/>
    <w:rsid w:val="005D1CAF"/>
    <w:rsid w:val="005D2368"/>
    <w:rsid w:val="005D2780"/>
    <w:rsid w:val="005D3604"/>
    <w:rsid w:val="005D3A57"/>
    <w:rsid w:val="005D3C5F"/>
    <w:rsid w:val="005D3E45"/>
    <w:rsid w:val="005D43F2"/>
    <w:rsid w:val="005D4566"/>
    <w:rsid w:val="005D4627"/>
    <w:rsid w:val="005D66F1"/>
    <w:rsid w:val="005D71F5"/>
    <w:rsid w:val="005D74FA"/>
    <w:rsid w:val="005D759A"/>
    <w:rsid w:val="005E0069"/>
    <w:rsid w:val="005E0383"/>
    <w:rsid w:val="005E06CA"/>
    <w:rsid w:val="005E0E6A"/>
    <w:rsid w:val="005E130B"/>
    <w:rsid w:val="005E175A"/>
    <w:rsid w:val="005E1A2D"/>
    <w:rsid w:val="005E1F91"/>
    <w:rsid w:val="005E21FC"/>
    <w:rsid w:val="005E4641"/>
    <w:rsid w:val="005E5688"/>
    <w:rsid w:val="005E5881"/>
    <w:rsid w:val="005F06D0"/>
    <w:rsid w:val="005F11F3"/>
    <w:rsid w:val="005F154E"/>
    <w:rsid w:val="005F15C3"/>
    <w:rsid w:val="005F1845"/>
    <w:rsid w:val="005F23FC"/>
    <w:rsid w:val="005F2A5E"/>
    <w:rsid w:val="005F2B15"/>
    <w:rsid w:val="005F3B9E"/>
    <w:rsid w:val="005F3D1E"/>
    <w:rsid w:val="005F3E2F"/>
    <w:rsid w:val="005F4338"/>
    <w:rsid w:val="005F4381"/>
    <w:rsid w:val="005F4772"/>
    <w:rsid w:val="005F536C"/>
    <w:rsid w:val="005F55B3"/>
    <w:rsid w:val="005F7DCE"/>
    <w:rsid w:val="00600DD7"/>
    <w:rsid w:val="006018A9"/>
    <w:rsid w:val="00602FF3"/>
    <w:rsid w:val="00605488"/>
    <w:rsid w:val="00607228"/>
    <w:rsid w:val="0060743A"/>
    <w:rsid w:val="00607C3F"/>
    <w:rsid w:val="00610A80"/>
    <w:rsid w:val="00611076"/>
    <w:rsid w:val="00613953"/>
    <w:rsid w:val="00613B3E"/>
    <w:rsid w:val="006140AE"/>
    <w:rsid w:val="006142AC"/>
    <w:rsid w:val="00614AD1"/>
    <w:rsid w:val="00614FA2"/>
    <w:rsid w:val="00615A93"/>
    <w:rsid w:val="0061631E"/>
    <w:rsid w:val="00620871"/>
    <w:rsid w:val="0062276A"/>
    <w:rsid w:val="00622A72"/>
    <w:rsid w:val="00623226"/>
    <w:rsid w:val="00623B6E"/>
    <w:rsid w:val="00623E25"/>
    <w:rsid w:val="006242F6"/>
    <w:rsid w:val="00624700"/>
    <w:rsid w:val="006249C4"/>
    <w:rsid w:val="00624D4E"/>
    <w:rsid w:val="00625777"/>
    <w:rsid w:val="00625A8B"/>
    <w:rsid w:val="00627906"/>
    <w:rsid w:val="00627C95"/>
    <w:rsid w:val="00627D54"/>
    <w:rsid w:val="00630109"/>
    <w:rsid w:val="0063089E"/>
    <w:rsid w:val="00630B9E"/>
    <w:rsid w:val="0063277C"/>
    <w:rsid w:val="00632D01"/>
    <w:rsid w:val="00632FC3"/>
    <w:rsid w:val="006336DA"/>
    <w:rsid w:val="00633832"/>
    <w:rsid w:val="00633ADA"/>
    <w:rsid w:val="00634547"/>
    <w:rsid w:val="00635AD6"/>
    <w:rsid w:val="00635F07"/>
    <w:rsid w:val="00636C23"/>
    <w:rsid w:val="00637C08"/>
    <w:rsid w:val="00641880"/>
    <w:rsid w:val="00641A54"/>
    <w:rsid w:val="00641AC2"/>
    <w:rsid w:val="00642504"/>
    <w:rsid w:val="00642594"/>
    <w:rsid w:val="00643A64"/>
    <w:rsid w:val="00643BD3"/>
    <w:rsid w:val="00643E76"/>
    <w:rsid w:val="00644D3E"/>
    <w:rsid w:val="0064528F"/>
    <w:rsid w:val="00645E4B"/>
    <w:rsid w:val="00645FEF"/>
    <w:rsid w:val="006462F0"/>
    <w:rsid w:val="0064640D"/>
    <w:rsid w:val="00646679"/>
    <w:rsid w:val="006477E2"/>
    <w:rsid w:val="00647B6B"/>
    <w:rsid w:val="006504A0"/>
    <w:rsid w:val="00650A84"/>
    <w:rsid w:val="00651E17"/>
    <w:rsid w:val="00652645"/>
    <w:rsid w:val="006538CA"/>
    <w:rsid w:val="00653C28"/>
    <w:rsid w:val="0065411B"/>
    <w:rsid w:val="00654778"/>
    <w:rsid w:val="0065497F"/>
    <w:rsid w:val="00654E9F"/>
    <w:rsid w:val="00655ABD"/>
    <w:rsid w:val="00655F4C"/>
    <w:rsid w:val="00656893"/>
    <w:rsid w:val="00657089"/>
    <w:rsid w:val="006600DB"/>
    <w:rsid w:val="00660233"/>
    <w:rsid w:val="00660A7F"/>
    <w:rsid w:val="006624F4"/>
    <w:rsid w:val="00662693"/>
    <w:rsid w:val="00662A3A"/>
    <w:rsid w:val="006630CA"/>
    <w:rsid w:val="00663E30"/>
    <w:rsid w:val="00664BC8"/>
    <w:rsid w:val="006650C4"/>
    <w:rsid w:val="006653DB"/>
    <w:rsid w:val="00665988"/>
    <w:rsid w:val="00665BAB"/>
    <w:rsid w:val="006674B8"/>
    <w:rsid w:val="00667C1F"/>
    <w:rsid w:val="00667E07"/>
    <w:rsid w:val="006704DC"/>
    <w:rsid w:val="00670893"/>
    <w:rsid w:val="00672C23"/>
    <w:rsid w:val="006739F7"/>
    <w:rsid w:val="00674103"/>
    <w:rsid w:val="00675781"/>
    <w:rsid w:val="00676DEA"/>
    <w:rsid w:val="00680B5D"/>
    <w:rsid w:val="006814F4"/>
    <w:rsid w:val="00681993"/>
    <w:rsid w:val="00682F57"/>
    <w:rsid w:val="00683ED4"/>
    <w:rsid w:val="0068441F"/>
    <w:rsid w:val="00684C87"/>
    <w:rsid w:val="006857D8"/>
    <w:rsid w:val="00685ED8"/>
    <w:rsid w:val="00686056"/>
    <w:rsid w:val="0068645F"/>
    <w:rsid w:val="00690608"/>
    <w:rsid w:val="00691812"/>
    <w:rsid w:val="00691ACE"/>
    <w:rsid w:val="00691C44"/>
    <w:rsid w:val="00691FD9"/>
    <w:rsid w:val="00693652"/>
    <w:rsid w:val="00693A08"/>
    <w:rsid w:val="00693B96"/>
    <w:rsid w:val="00693E80"/>
    <w:rsid w:val="0069413C"/>
    <w:rsid w:val="00694E15"/>
    <w:rsid w:val="0069778E"/>
    <w:rsid w:val="006979DB"/>
    <w:rsid w:val="00697AEC"/>
    <w:rsid w:val="00697EAE"/>
    <w:rsid w:val="006A17D1"/>
    <w:rsid w:val="006A1A4F"/>
    <w:rsid w:val="006A2C08"/>
    <w:rsid w:val="006A2E05"/>
    <w:rsid w:val="006A3B64"/>
    <w:rsid w:val="006A48EE"/>
    <w:rsid w:val="006A4AAD"/>
    <w:rsid w:val="006A5088"/>
    <w:rsid w:val="006A5757"/>
    <w:rsid w:val="006A6B08"/>
    <w:rsid w:val="006A6CEF"/>
    <w:rsid w:val="006A6FCB"/>
    <w:rsid w:val="006B111B"/>
    <w:rsid w:val="006B1D3C"/>
    <w:rsid w:val="006B2A0E"/>
    <w:rsid w:val="006B2BBD"/>
    <w:rsid w:val="006B30E9"/>
    <w:rsid w:val="006B30F6"/>
    <w:rsid w:val="006B3579"/>
    <w:rsid w:val="006B3BBD"/>
    <w:rsid w:val="006B561C"/>
    <w:rsid w:val="006B58AB"/>
    <w:rsid w:val="006B61A8"/>
    <w:rsid w:val="006B68D7"/>
    <w:rsid w:val="006B6AEF"/>
    <w:rsid w:val="006B72D4"/>
    <w:rsid w:val="006B758E"/>
    <w:rsid w:val="006B77F1"/>
    <w:rsid w:val="006B7E8C"/>
    <w:rsid w:val="006C0208"/>
    <w:rsid w:val="006C0E50"/>
    <w:rsid w:val="006C11C6"/>
    <w:rsid w:val="006C1730"/>
    <w:rsid w:val="006C1B13"/>
    <w:rsid w:val="006C1C4B"/>
    <w:rsid w:val="006C1F8A"/>
    <w:rsid w:val="006C45CC"/>
    <w:rsid w:val="006C4757"/>
    <w:rsid w:val="006C4B26"/>
    <w:rsid w:val="006C547F"/>
    <w:rsid w:val="006C69E4"/>
    <w:rsid w:val="006D0488"/>
    <w:rsid w:val="006D15B5"/>
    <w:rsid w:val="006D1C96"/>
    <w:rsid w:val="006D1CCC"/>
    <w:rsid w:val="006D1FAB"/>
    <w:rsid w:val="006D2936"/>
    <w:rsid w:val="006D2A7B"/>
    <w:rsid w:val="006D2BF0"/>
    <w:rsid w:val="006D2E04"/>
    <w:rsid w:val="006D3BAE"/>
    <w:rsid w:val="006D45AA"/>
    <w:rsid w:val="006D5A5C"/>
    <w:rsid w:val="006E0AF3"/>
    <w:rsid w:val="006E1595"/>
    <w:rsid w:val="006E1F76"/>
    <w:rsid w:val="006E3213"/>
    <w:rsid w:val="006E3872"/>
    <w:rsid w:val="006E5177"/>
    <w:rsid w:val="006E58F6"/>
    <w:rsid w:val="006E66D1"/>
    <w:rsid w:val="006E69FE"/>
    <w:rsid w:val="006E6C3E"/>
    <w:rsid w:val="006E6EFA"/>
    <w:rsid w:val="006E7E0B"/>
    <w:rsid w:val="006F087E"/>
    <w:rsid w:val="006F0C56"/>
    <w:rsid w:val="006F10DA"/>
    <w:rsid w:val="006F1457"/>
    <w:rsid w:val="006F1710"/>
    <w:rsid w:val="006F3186"/>
    <w:rsid w:val="006F32B7"/>
    <w:rsid w:val="006F46EC"/>
    <w:rsid w:val="006F4C95"/>
    <w:rsid w:val="006F4CBB"/>
    <w:rsid w:val="006F5D6A"/>
    <w:rsid w:val="006F5DBA"/>
    <w:rsid w:val="006F5FB7"/>
    <w:rsid w:val="006F6C73"/>
    <w:rsid w:val="006F6D2B"/>
    <w:rsid w:val="006F7C93"/>
    <w:rsid w:val="007002B4"/>
    <w:rsid w:val="007003D1"/>
    <w:rsid w:val="0070050B"/>
    <w:rsid w:val="00700627"/>
    <w:rsid w:val="00702058"/>
    <w:rsid w:val="00703E1E"/>
    <w:rsid w:val="00704571"/>
    <w:rsid w:val="007047FE"/>
    <w:rsid w:val="00704821"/>
    <w:rsid w:val="007048C9"/>
    <w:rsid w:val="0070497F"/>
    <w:rsid w:val="00705184"/>
    <w:rsid w:val="00705438"/>
    <w:rsid w:val="00705931"/>
    <w:rsid w:val="00705E6E"/>
    <w:rsid w:val="00707A06"/>
    <w:rsid w:val="00710591"/>
    <w:rsid w:val="00710E45"/>
    <w:rsid w:val="007112E9"/>
    <w:rsid w:val="007128E3"/>
    <w:rsid w:val="00714472"/>
    <w:rsid w:val="00714D7C"/>
    <w:rsid w:val="00714DEB"/>
    <w:rsid w:val="00715A08"/>
    <w:rsid w:val="00715B29"/>
    <w:rsid w:val="00717F6E"/>
    <w:rsid w:val="00722262"/>
    <w:rsid w:val="007228E6"/>
    <w:rsid w:val="00722BBC"/>
    <w:rsid w:val="00723407"/>
    <w:rsid w:val="007259E8"/>
    <w:rsid w:val="007260D8"/>
    <w:rsid w:val="007263B4"/>
    <w:rsid w:val="007263C9"/>
    <w:rsid w:val="00726D37"/>
    <w:rsid w:val="00727318"/>
    <w:rsid w:val="00727CA5"/>
    <w:rsid w:val="00727FC3"/>
    <w:rsid w:val="0073002B"/>
    <w:rsid w:val="007301F8"/>
    <w:rsid w:val="0073040B"/>
    <w:rsid w:val="0073061E"/>
    <w:rsid w:val="007306DA"/>
    <w:rsid w:val="0073083D"/>
    <w:rsid w:val="0073196D"/>
    <w:rsid w:val="00731BAF"/>
    <w:rsid w:val="00732709"/>
    <w:rsid w:val="00732A8D"/>
    <w:rsid w:val="0073374D"/>
    <w:rsid w:val="007339CD"/>
    <w:rsid w:val="00734148"/>
    <w:rsid w:val="0073451B"/>
    <w:rsid w:val="00734EB9"/>
    <w:rsid w:val="00734FD1"/>
    <w:rsid w:val="00735DB1"/>
    <w:rsid w:val="0073653F"/>
    <w:rsid w:val="0073678F"/>
    <w:rsid w:val="00737449"/>
    <w:rsid w:val="007401FC"/>
    <w:rsid w:val="00740772"/>
    <w:rsid w:val="0074127A"/>
    <w:rsid w:val="007417AF"/>
    <w:rsid w:val="00742E35"/>
    <w:rsid w:val="00742FA0"/>
    <w:rsid w:val="00743F0B"/>
    <w:rsid w:val="0074467B"/>
    <w:rsid w:val="00744C60"/>
    <w:rsid w:val="00746E97"/>
    <w:rsid w:val="007470F8"/>
    <w:rsid w:val="00747831"/>
    <w:rsid w:val="00747A6B"/>
    <w:rsid w:val="007501C4"/>
    <w:rsid w:val="00752506"/>
    <w:rsid w:val="007529CF"/>
    <w:rsid w:val="00753280"/>
    <w:rsid w:val="007542FE"/>
    <w:rsid w:val="0075583F"/>
    <w:rsid w:val="00755DDE"/>
    <w:rsid w:val="00755FFF"/>
    <w:rsid w:val="00756B25"/>
    <w:rsid w:val="00756B94"/>
    <w:rsid w:val="00756D7E"/>
    <w:rsid w:val="00756D9B"/>
    <w:rsid w:val="007579ED"/>
    <w:rsid w:val="00760032"/>
    <w:rsid w:val="00761EEB"/>
    <w:rsid w:val="00762773"/>
    <w:rsid w:val="00762CCE"/>
    <w:rsid w:val="00763D4C"/>
    <w:rsid w:val="00764159"/>
    <w:rsid w:val="0076424D"/>
    <w:rsid w:val="007642CF"/>
    <w:rsid w:val="00764463"/>
    <w:rsid w:val="00764C0D"/>
    <w:rsid w:val="00765EE0"/>
    <w:rsid w:val="00766686"/>
    <w:rsid w:val="00766CBF"/>
    <w:rsid w:val="00767943"/>
    <w:rsid w:val="00770567"/>
    <w:rsid w:val="00770970"/>
    <w:rsid w:val="00770D0A"/>
    <w:rsid w:val="00770FA4"/>
    <w:rsid w:val="007718F6"/>
    <w:rsid w:val="007720F9"/>
    <w:rsid w:val="0077221B"/>
    <w:rsid w:val="0077249E"/>
    <w:rsid w:val="00772EC1"/>
    <w:rsid w:val="00772F97"/>
    <w:rsid w:val="00773901"/>
    <w:rsid w:val="007739D0"/>
    <w:rsid w:val="00773E1D"/>
    <w:rsid w:val="00773FC1"/>
    <w:rsid w:val="0077487B"/>
    <w:rsid w:val="00774AD8"/>
    <w:rsid w:val="0077550F"/>
    <w:rsid w:val="0077652B"/>
    <w:rsid w:val="007771FF"/>
    <w:rsid w:val="00777C48"/>
    <w:rsid w:val="007804A5"/>
    <w:rsid w:val="00783DBC"/>
    <w:rsid w:val="00784791"/>
    <w:rsid w:val="00784EBE"/>
    <w:rsid w:val="00785402"/>
    <w:rsid w:val="00786214"/>
    <w:rsid w:val="00786C38"/>
    <w:rsid w:val="0078771C"/>
    <w:rsid w:val="00787763"/>
    <w:rsid w:val="007904D0"/>
    <w:rsid w:val="00790C3B"/>
    <w:rsid w:val="0079290B"/>
    <w:rsid w:val="00792AF6"/>
    <w:rsid w:val="007930D3"/>
    <w:rsid w:val="00793165"/>
    <w:rsid w:val="00793B8C"/>
    <w:rsid w:val="00794BD7"/>
    <w:rsid w:val="007951BA"/>
    <w:rsid w:val="007969B6"/>
    <w:rsid w:val="00796E52"/>
    <w:rsid w:val="00797C36"/>
    <w:rsid w:val="007A089B"/>
    <w:rsid w:val="007A1DE2"/>
    <w:rsid w:val="007A2065"/>
    <w:rsid w:val="007A2F88"/>
    <w:rsid w:val="007A3395"/>
    <w:rsid w:val="007A35C5"/>
    <w:rsid w:val="007A3F82"/>
    <w:rsid w:val="007A54EF"/>
    <w:rsid w:val="007A730E"/>
    <w:rsid w:val="007B0725"/>
    <w:rsid w:val="007B0853"/>
    <w:rsid w:val="007B0D23"/>
    <w:rsid w:val="007B20C0"/>
    <w:rsid w:val="007B2C1C"/>
    <w:rsid w:val="007B2E32"/>
    <w:rsid w:val="007B3E19"/>
    <w:rsid w:val="007B3EA5"/>
    <w:rsid w:val="007B4B89"/>
    <w:rsid w:val="007B4FD1"/>
    <w:rsid w:val="007B51D5"/>
    <w:rsid w:val="007B5731"/>
    <w:rsid w:val="007B7A9C"/>
    <w:rsid w:val="007C0367"/>
    <w:rsid w:val="007C0B7F"/>
    <w:rsid w:val="007C0F5F"/>
    <w:rsid w:val="007C1381"/>
    <w:rsid w:val="007C13F2"/>
    <w:rsid w:val="007C159D"/>
    <w:rsid w:val="007C195D"/>
    <w:rsid w:val="007C1E90"/>
    <w:rsid w:val="007C1EE8"/>
    <w:rsid w:val="007C2761"/>
    <w:rsid w:val="007C397E"/>
    <w:rsid w:val="007C42E5"/>
    <w:rsid w:val="007C4B93"/>
    <w:rsid w:val="007C4B96"/>
    <w:rsid w:val="007C4C5B"/>
    <w:rsid w:val="007C5003"/>
    <w:rsid w:val="007C5B0F"/>
    <w:rsid w:val="007C628F"/>
    <w:rsid w:val="007C640E"/>
    <w:rsid w:val="007C6935"/>
    <w:rsid w:val="007C6B5F"/>
    <w:rsid w:val="007C6E54"/>
    <w:rsid w:val="007D07AA"/>
    <w:rsid w:val="007D0B60"/>
    <w:rsid w:val="007D1229"/>
    <w:rsid w:val="007D1C32"/>
    <w:rsid w:val="007D2838"/>
    <w:rsid w:val="007D2DC8"/>
    <w:rsid w:val="007D2E4D"/>
    <w:rsid w:val="007D3084"/>
    <w:rsid w:val="007D3D08"/>
    <w:rsid w:val="007D3E9E"/>
    <w:rsid w:val="007D4B78"/>
    <w:rsid w:val="007D5BE5"/>
    <w:rsid w:val="007D632A"/>
    <w:rsid w:val="007D7467"/>
    <w:rsid w:val="007D75A3"/>
    <w:rsid w:val="007E0143"/>
    <w:rsid w:val="007E0DCD"/>
    <w:rsid w:val="007E0F66"/>
    <w:rsid w:val="007E1317"/>
    <w:rsid w:val="007E1ABB"/>
    <w:rsid w:val="007E1B6B"/>
    <w:rsid w:val="007E2741"/>
    <w:rsid w:val="007E3127"/>
    <w:rsid w:val="007E369E"/>
    <w:rsid w:val="007E5002"/>
    <w:rsid w:val="007E514F"/>
    <w:rsid w:val="007E5160"/>
    <w:rsid w:val="007E5EDC"/>
    <w:rsid w:val="007E68E4"/>
    <w:rsid w:val="007E7F1E"/>
    <w:rsid w:val="007F0452"/>
    <w:rsid w:val="007F2112"/>
    <w:rsid w:val="007F264D"/>
    <w:rsid w:val="007F316B"/>
    <w:rsid w:val="007F3773"/>
    <w:rsid w:val="007F4ADA"/>
    <w:rsid w:val="007F5015"/>
    <w:rsid w:val="007F5C21"/>
    <w:rsid w:val="007F5E2C"/>
    <w:rsid w:val="007F65FA"/>
    <w:rsid w:val="007F749F"/>
    <w:rsid w:val="007F7A76"/>
    <w:rsid w:val="008001E8"/>
    <w:rsid w:val="008008D5"/>
    <w:rsid w:val="00800EE0"/>
    <w:rsid w:val="008013D4"/>
    <w:rsid w:val="008018C8"/>
    <w:rsid w:val="00801E76"/>
    <w:rsid w:val="00801FE6"/>
    <w:rsid w:val="00802B08"/>
    <w:rsid w:val="00802B34"/>
    <w:rsid w:val="0080318B"/>
    <w:rsid w:val="00804544"/>
    <w:rsid w:val="0080487F"/>
    <w:rsid w:val="00804FA0"/>
    <w:rsid w:val="00805B7A"/>
    <w:rsid w:val="00806231"/>
    <w:rsid w:val="00806828"/>
    <w:rsid w:val="00807EB7"/>
    <w:rsid w:val="00812974"/>
    <w:rsid w:val="00812A52"/>
    <w:rsid w:val="008130A6"/>
    <w:rsid w:val="00813CEB"/>
    <w:rsid w:val="00813D21"/>
    <w:rsid w:val="00813ED8"/>
    <w:rsid w:val="008142F0"/>
    <w:rsid w:val="00815266"/>
    <w:rsid w:val="008154FC"/>
    <w:rsid w:val="008158B6"/>
    <w:rsid w:val="008168F6"/>
    <w:rsid w:val="008172F0"/>
    <w:rsid w:val="0081745F"/>
    <w:rsid w:val="00817D76"/>
    <w:rsid w:val="0082100C"/>
    <w:rsid w:val="008216FA"/>
    <w:rsid w:val="00821C71"/>
    <w:rsid w:val="00822C48"/>
    <w:rsid w:val="00822D46"/>
    <w:rsid w:val="00822F1B"/>
    <w:rsid w:val="0082304A"/>
    <w:rsid w:val="00823E6B"/>
    <w:rsid w:val="00824547"/>
    <w:rsid w:val="00824B1B"/>
    <w:rsid w:val="00825067"/>
    <w:rsid w:val="00825185"/>
    <w:rsid w:val="00826182"/>
    <w:rsid w:val="00827BD2"/>
    <w:rsid w:val="00830EEB"/>
    <w:rsid w:val="008316C3"/>
    <w:rsid w:val="00832DF4"/>
    <w:rsid w:val="00833ACF"/>
    <w:rsid w:val="0083436C"/>
    <w:rsid w:val="008348F4"/>
    <w:rsid w:val="00834966"/>
    <w:rsid w:val="008351C4"/>
    <w:rsid w:val="00835B92"/>
    <w:rsid w:val="00835BF6"/>
    <w:rsid w:val="0083695E"/>
    <w:rsid w:val="00837019"/>
    <w:rsid w:val="008403D3"/>
    <w:rsid w:val="00841A15"/>
    <w:rsid w:val="008431D5"/>
    <w:rsid w:val="00843DB8"/>
    <w:rsid w:val="0084427C"/>
    <w:rsid w:val="00844524"/>
    <w:rsid w:val="00844D89"/>
    <w:rsid w:val="0084502A"/>
    <w:rsid w:val="00845060"/>
    <w:rsid w:val="0084665A"/>
    <w:rsid w:val="00846D2A"/>
    <w:rsid w:val="0084755E"/>
    <w:rsid w:val="0085004B"/>
    <w:rsid w:val="00850079"/>
    <w:rsid w:val="00850752"/>
    <w:rsid w:val="00850BC0"/>
    <w:rsid w:val="00851BE7"/>
    <w:rsid w:val="00851E4C"/>
    <w:rsid w:val="00851F80"/>
    <w:rsid w:val="008540F4"/>
    <w:rsid w:val="00854140"/>
    <w:rsid w:val="0085436D"/>
    <w:rsid w:val="00854686"/>
    <w:rsid w:val="0085493E"/>
    <w:rsid w:val="0085533B"/>
    <w:rsid w:val="00855663"/>
    <w:rsid w:val="008556FD"/>
    <w:rsid w:val="00855F49"/>
    <w:rsid w:val="00857719"/>
    <w:rsid w:val="00857EF6"/>
    <w:rsid w:val="008608C7"/>
    <w:rsid w:val="008618E8"/>
    <w:rsid w:val="00861D75"/>
    <w:rsid w:val="008623B9"/>
    <w:rsid w:val="00862CEB"/>
    <w:rsid w:val="008635CC"/>
    <w:rsid w:val="00863957"/>
    <w:rsid w:val="00864A40"/>
    <w:rsid w:val="008667A5"/>
    <w:rsid w:val="00867496"/>
    <w:rsid w:val="008675C4"/>
    <w:rsid w:val="00872414"/>
    <w:rsid w:val="00872BE0"/>
    <w:rsid w:val="00873774"/>
    <w:rsid w:val="00873A3D"/>
    <w:rsid w:val="00874D84"/>
    <w:rsid w:val="00874F3C"/>
    <w:rsid w:val="008768A2"/>
    <w:rsid w:val="00881272"/>
    <w:rsid w:val="00881274"/>
    <w:rsid w:val="0088176A"/>
    <w:rsid w:val="00881FDF"/>
    <w:rsid w:val="00882105"/>
    <w:rsid w:val="00882E6F"/>
    <w:rsid w:val="00883C1F"/>
    <w:rsid w:val="008846F1"/>
    <w:rsid w:val="00884E84"/>
    <w:rsid w:val="008866FD"/>
    <w:rsid w:val="00886997"/>
    <w:rsid w:val="00886C75"/>
    <w:rsid w:val="00887F79"/>
    <w:rsid w:val="00890DFE"/>
    <w:rsid w:val="00891F59"/>
    <w:rsid w:val="00893057"/>
    <w:rsid w:val="00895014"/>
    <w:rsid w:val="0089615E"/>
    <w:rsid w:val="008963D0"/>
    <w:rsid w:val="008969C8"/>
    <w:rsid w:val="008A0407"/>
    <w:rsid w:val="008A0488"/>
    <w:rsid w:val="008A063F"/>
    <w:rsid w:val="008A1107"/>
    <w:rsid w:val="008A3271"/>
    <w:rsid w:val="008A55E1"/>
    <w:rsid w:val="008A6E82"/>
    <w:rsid w:val="008B005E"/>
    <w:rsid w:val="008B0F97"/>
    <w:rsid w:val="008B1313"/>
    <w:rsid w:val="008B16AF"/>
    <w:rsid w:val="008B18D9"/>
    <w:rsid w:val="008B214F"/>
    <w:rsid w:val="008B2849"/>
    <w:rsid w:val="008B3EEC"/>
    <w:rsid w:val="008B4132"/>
    <w:rsid w:val="008B4BBF"/>
    <w:rsid w:val="008B55DC"/>
    <w:rsid w:val="008B5A39"/>
    <w:rsid w:val="008B5F72"/>
    <w:rsid w:val="008B6173"/>
    <w:rsid w:val="008B63B7"/>
    <w:rsid w:val="008B705F"/>
    <w:rsid w:val="008B754F"/>
    <w:rsid w:val="008B7BF6"/>
    <w:rsid w:val="008B7D68"/>
    <w:rsid w:val="008C025B"/>
    <w:rsid w:val="008C044C"/>
    <w:rsid w:val="008C0B1F"/>
    <w:rsid w:val="008C0EFA"/>
    <w:rsid w:val="008C1D7A"/>
    <w:rsid w:val="008C1EF0"/>
    <w:rsid w:val="008C361F"/>
    <w:rsid w:val="008C4465"/>
    <w:rsid w:val="008C50F5"/>
    <w:rsid w:val="008C58E8"/>
    <w:rsid w:val="008C6350"/>
    <w:rsid w:val="008C695A"/>
    <w:rsid w:val="008C6AFE"/>
    <w:rsid w:val="008C7B0C"/>
    <w:rsid w:val="008C7B4E"/>
    <w:rsid w:val="008D04A9"/>
    <w:rsid w:val="008D0876"/>
    <w:rsid w:val="008D16C4"/>
    <w:rsid w:val="008D2550"/>
    <w:rsid w:val="008D278F"/>
    <w:rsid w:val="008D3C8C"/>
    <w:rsid w:val="008D3DA8"/>
    <w:rsid w:val="008D459C"/>
    <w:rsid w:val="008D4875"/>
    <w:rsid w:val="008D4CA3"/>
    <w:rsid w:val="008D50CB"/>
    <w:rsid w:val="008D6FA3"/>
    <w:rsid w:val="008D7F2A"/>
    <w:rsid w:val="008E1780"/>
    <w:rsid w:val="008E1C39"/>
    <w:rsid w:val="008E1D7B"/>
    <w:rsid w:val="008E2869"/>
    <w:rsid w:val="008E288C"/>
    <w:rsid w:val="008E2CF0"/>
    <w:rsid w:val="008E2DD8"/>
    <w:rsid w:val="008E2FBF"/>
    <w:rsid w:val="008E413F"/>
    <w:rsid w:val="008E503F"/>
    <w:rsid w:val="008E5112"/>
    <w:rsid w:val="008E591C"/>
    <w:rsid w:val="008E6323"/>
    <w:rsid w:val="008E7DFB"/>
    <w:rsid w:val="008F0DF1"/>
    <w:rsid w:val="008F0E7C"/>
    <w:rsid w:val="008F1817"/>
    <w:rsid w:val="008F241D"/>
    <w:rsid w:val="008F2CFC"/>
    <w:rsid w:val="008F2DA4"/>
    <w:rsid w:val="008F2F00"/>
    <w:rsid w:val="008F3043"/>
    <w:rsid w:val="008F3E0C"/>
    <w:rsid w:val="008F4285"/>
    <w:rsid w:val="008F42A8"/>
    <w:rsid w:val="008F42DD"/>
    <w:rsid w:val="008F484D"/>
    <w:rsid w:val="008F4A9E"/>
    <w:rsid w:val="008F4E3D"/>
    <w:rsid w:val="008F6461"/>
    <w:rsid w:val="008F78FF"/>
    <w:rsid w:val="008F7CB4"/>
    <w:rsid w:val="008F7E4C"/>
    <w:rsid w:val="00901153"/>
    <w:rsid w:val="009011B7"/>
    <w:rsid w:val="009024FE"/>
    <w:rsid w:val="00902F0E"/>
    <w:rsid w:val="00905254"/>
    <w:rsid w:val="009056E1"/>
    <w:rsid w:val="00905B23"/>
    <w:rsid w:val="00905DEA"/>
    <w:rsid w:val="00910B6D"/>
    <w:rsid w:val="00910BCC"/>
    <w:rsid w:val="00911A42"/>
    <w:rsid w:val="00912190"/>
    <w:rsid w:val="009126BA"/>
    <w:rsid w:val="00913481"/>
    <w:rsid w:val="00913B13"/>
    <w:rsid w:val="00913CC1"/>
    <w:rsid w:val="00914A1F"/>
    <w:rsid w:val="009154BF"/>
    <w:rsid w:val="00916343"/>
    <w:rsid w:val="00916CE5"/>
    <w:rsid w:val="00917E2F"/>
    <w:rsid w:val="00921365"/>
    <w:rsid w:val="00921F01"/>
    <w:rsid w:val="00921FC3"/>
    <w:rsid w:val="00922580"/>
    <w:rsid w:val="0092281F"/>
    <w:rsid w:val="00922A15"/>
    <w:rsid w:val="00922EA6"/>
    <w:rsid w:val="0092337A"/>
    <w:rsid w:val="00924BF0"/>
    <w:rsid w:val="00924C64"/>
    <w:rsid w:val="009275E9"/>
    <w:rsid w:val="00927BF8"/>
    <w:rsid w:val="00931597"/>
    <w:rsid w:val="00931D65"/>
    <w:rsid w:val="009320D6"/>
    <w:rsid w:val="00932338"/>
    <w:rsid w:val="009323AD"/>
    <w:rsid w:val="00932592"/>
    <w:rsid w:val="00933960"/>
    <w:rsid w:val="00933CC7"/>
    <w:rsid w:val="00933D18"/>
    <w:rsid w:val="0093405C"/>
    <w:rsid w:val="0093410A"/>
    <w:rsid w:val="00934AAA"/>
    <w:rsid w:val="00935DCA"/>
    <w:rsid w:val="009360FF"/>
    <w:rsid w:val="009368FC"/>
    <w:rsid w:val="00937AEF"/>
    <w:rsid w:val="00937D8B"/>
    <w:rsid w:val="00937FEE"/>
    <w:rsid w:val="009401BB"/>
    <w:rsid w:val="00940D06"/>
    <w:rsid w:val="009418B5"/>
    <w:rsid w:val="009419DC"/>
    <w:rsid w:val="00942CBB"/>
    <w:rsid w:val="009439DB"/>
    <w:rsid w:val="00943B39"/>
    <w:rsid w:val="00944CD6"/>
    <w:rsid w:val="00944D8D"/>
    <w:rsid w:val="00945093"/>
    <w:rsid w:val="009451C7"/>
    <w:rsid w:val="009455C0"/>
    <w:rsid w:val="00945875"/>
    <w:rsid w:val="009459F2"/>
    <w:rsid w:val="00945B80"/>
    <w:rsid w:val="009468D5"/>
    <w:rsid w:val="00947812"/>
    <w:rsid w:val="00947EA4"/>
    <w:rsid w:val="0095060F"/>
    <w:rsid w:val="009507B2"/>
    <w:rsid w:val="0095266F"/>
    <w:rsid w:val="00952BD0"/>
    <w:rsid w:val="00952F91"/>
    <w:rsid w:val="0095425C"/>
    <w:rsid w:val="00957B41"/>
    <w:rsid w:val="00961ACB"/>
    <w:rsid w:val="009622AF"/>
    <w:rsid w:val="00962557"/>
    <w:rsid w:val="00963BF6"/>
    <w:rsid w:val="00965184"/>
    <w:rsid w:val="009651D6"/>
    <w:rsid w:val="00966474"/>
    <w:rsid w:val="00966FD5"/>
    <w:rsid w:val="00967500"/>
    <w:rsid w:val="00967AE8"/>
    <w:rsid w:val="00970A4B"/>
    <w:rsid w:val="009728A3"/>
    <w:rsid w:val="009759B7"/>
    <w:rsid w:val="00975B3B"/>
    <w:rsid w:val="00975D5B"/>
    <w:rsid w:val="009762A0"/>
    <w:rsid w:val="009764CD"/>
    <w:rsid w:val="00976D43"/>
    <w:rsid w:val="00980F71"/>
    <w:rsid w:val="0098134A"/>
    <w:rsid w:val="00981B59"/>
    <w:rsid w:val="00981F0E"/>
    <w:rsid w:val="009824A9"/>
    <w:rsid w:val="009826F0"/>
    <w:rsid w:val="00984A5D"/>
    <w:rsid w:val="00984DB3"/>
    <w:rsid w:val="009855DA"/>
    <w:rsid w:val="00985947"/>
    <w:rsid w:val="009862DB"/>
    <w:rsid w:val="009869CF"/>
    <w:rsid w:val="00987E17"/>
    <w:rsid w:val="009903DA"/>
    <w:rsid w:val="00990BF6"/>
    <w:rsid w:val="00990F29"/>
    <w:rsid w:val="009910CE"/>
    <w:rsid w:val="009910F1"/>
    <w:rsid w:val="00991E0F"/>
    <w:rsid w:val="00992976"/>
    <w:rsid w:val="0099318A"/>
    <w:rsid w:val="00993759"/>
    <w:rsid w:val="0099400A"/>
    <w:rsid w:val="00994073"/>
    <w:rsid w:val="00995890"/>
    <w:rsid w:val="00996288"/>
    <w:rsid w:val="00997711"/>
    <w:rsid w:val="009A1702"/>
    <w:rsid w:val="009A1F4D"/>
    <w:rsid w:val="009A202A"/>
    <w:rsid w:val="009A3F4D"/>
    <w:rsid w:val="009A4523"/>
    <w:rsid w:val="009A4980"/>
    <w:rsid w:val="009A4D04"/>
    <w:rsid w:val="009A4D2B"/>
    <w:rsid w:val="009A5012"/>
    <w:rsid w:val="009A55BA"/>
    <w:rsid w:val="009A5E8E"/>
    <w:rsid w:val="009A62B5"/>
    <w:rsid w:val="009A6326"/>
    <w:rsid w:val="009A687E"/>
    <w:rsid w:val="009A68CE"/>
    <w:rsid w:val="009A6B55"/>
    <w:rsid w:val="009A7030"/>
    <w:rsid w:val="009A79BA"/>
    <w:rsid w:val="009B02E6"/>
    <w:rsid w:val="009B0C8B"/>
    <w:rsid w:val="009B0D45"/>
    <w:rsid w:val="009B12A5"/>
    <w:rsid w:val="009B1910"/>
    <w:rsid w:val="009B1C62"/>
    <w:rsid w:val="009B1ECF"/>
    <w:rsid w:val="009B20FD"/>
    <w:rsid w:val="009B22A3"/>
    <w:rsid w:val="009B27CC"/>
    <w:rsid w:val="009B31B5"/>
    <w:rsid w:val="009B34E3"/>
    <w:rsid w:val="009B51A8"/>
    <w:rsid w:val="009B5679"/>
    <w:rsid w:val="009B6482"/>
    <w:rsid w:val="009B6E9C"/>
    <w:rsid w:val="009B71E4"/>
    <w:rsid w:val="009B756A"/>
    <w:rsid w:val="009B7C39"/>
    <w:rsid w:val="009B7E65"/>
    <w:rsid w:val="009C02AB"/>
    <w:rsid w:val="009C0BC6"/>
    <w:rsid w:val="009C1F12"/>
    <w:rsid w:val="009C2186"/>
    <w:rsid w:val="009C3984"/>
    <w:rsid w:val="009C4577"/>
    <w:rsid w:val="009C5730"/>
    <w:rsid w:val="009C5D4C"/>
    <w:rsid w:val="009C5D66"/>
    <w:rsid w:val="009C6542"/>
    <w:rsid w:val="009C71E9"/>
    <w:rsid w:val="009C75F5"/>
    <w:rsid w:val="009C7655"/>
    <w:rsid w:val="009C7687"/>
    <w:rsid w:val="009C7779"/>
    <w:rsid w:val="009D005C"/>
    <w:rsid w:val="009D08BD"/>
    <w:rsid w:val="009D0F99"/>
    <w:rsid w:val="009D1080"/>
    <w:rsid w:val="009D17CE"/>
    <w:rsid w:val="009D194C"/>
    <w:rsid w:val="009D1E91"/>
    <w:rsid w:val="009D21C9"/>
    <w:rsid w:val="009D24E9"/>
    <w:rsid w:val="009D4019"/>
    <w:rsid w:val="009D41E9"/>
    <w:rsid w:val="009D4AED"/>
    <w:rsid w:val="009D5584"/>
    <w:rsid w:val="009D5B2E"/>
    <w:rsid w:val="009D6CEB"/>
    <w:rsid w:val="009D6FD4"/>
    <w:rsid w:val="009D704C"/>
    <w:rsid w:val="009D7384"/>
    <w:rsid w:val="009D7605"/>
    <w:rsid w:val="009E0977"/>
    <w:rsid w:val="009E0D0E"/>
    <w:rsid w:val="009E2A05"/>
    <w:rsid w:val="009E4700"/>
    <w:rsid w:val="009E5F3C"/>
    <w:rsid w:val="009E6A0A"/>
    <w:rsid w:val="009E6DD6"/>
    <w:rsid w:val="009E7C1F"/>
    <w:rsid w:val="009F03BD"/>
    <w:rsid w:val="009F0466"/>
    <w:rsid w:val="009F27B6"/>
    <w:rsid w:val="009F2946"/>
    <w:rsid w:val="009F2B2D"/>
    <w:rsid w:val="009F35C2"/>
    <w:rsid w:val="009F3DB3"/>
    <w:rsid w:val="009F40A3"/>
    <w:rsid w:val="009F4D35"/>
    <w:rsid w:val="009F4DEE"/>
    <w:rsid w:val="009F6341"/>
    <w:rsid w:val="00A00F07"/>
    <w:rsid w:val="00A01410"/>
    <w:rsid w:val="00A01A13"/>
    <w:rsid w:val="00A01B66"/>
    <w:rsid w:val="00A01EB4"/>
    <w:rsid w:val="00A022F5"/>
    <w:rsid w:val="00A034AA"/>
    <w:rsid w:val="00A03680"/>
    <w:rsid w:val="00A03794"/>
    <w:rsid w:val="00A03875"/>
    <w:rsid w:val="00A03963"/>
    <w:rsid w:val="00A03CFE"/>
    <w:rsid w:val="00A040B9"/>
    <w:rsid w:val="00A04133"/>
    <w:rsid w:val="00A0414A"/>
    <w:rsid w:val="00A04647"/>
    <w:rsid w:val="00A05B1F"/>
    <w:rsid w:val="00A069B1"/>
    <w:rsid w:val="00A06C32"/>
    <w:rsid w:val="00A06EB0"/>
    <w:rsid w:val="00A07541"/>
    <w:rsid w:val="00A11127"/>
    <w:rsid w:val="00A11D0E"/>
    <w:rsid w:val="00A11E3A"/>
    <w:rsid w:val="00A121E0"/>
    <w:rsid w:val="00A1285D"/>
    <w:rsid w:val="00A1292A"/>
    <w:rsid w:val="00A12DD7"/>
    <w:rsid w:val="00A13295"/>
    <w:rsid w:val="00A13368"/>
    <w:rsid w:val="00A13810"/>
    <w:rsid w:val="00A141EF"/>
    <w:rsid w:val="00A14D2F"/>
    <w:rsid w:val="00A153B0"/>
    <w:rsid w:val="00A15BFD"/>
    <w:rsid w:val="00A167F6"/>
    <w:rsid w:val="00A17D01"/>
    <w:rsid w:val="00A20F9F"/>
    <w:rsid w:val="00A21C52"/>
    <w:rsid w:val="00A21C9B"/>
    <w:rsid w:val="00A22B53"/>
    <w:rsid w:val="00A23BC1"/>
    <w:rsid w:val="00A244F7"/>
    <w:rsid w:val="00A24AC2"/>
    <w:rsid w:val="00A24CBB"/>
    <w:rsid w:val="00A2562A"/>
    <w:rsid w:val="00A258C9"/>
    <w:rsid w:val="00A25D77"/>
    <w:rsid w:val="00A2747E"/>
    <w:rsid w:val="00A27611"/>
    <w:rsid w:val="00A306A2"/>
    <w:rsid w:val="00A306FB"/>
    <w:rsid w:val="00A30F67"/>
    <w:rsid w:val="00A31758"/>
    <w:rsid w:val="00A31CF0"/>
    <w:rsid w:val="00A3377D"/>
    <w:rsid w:val="00A33FA0"/>
    <w:rsid w:val="00A34084"/>
    <w:rsid w:val="00A3428B"/>
    <w:rsid w:val="00A35CCA"/>
    <w:rsid w:val="00A3747E"/>
    <w:rsid w:val="00A37555"/>
    <w:rsid w:val="00A400C8"/>
    <w:rsid w:val="00A4017D"/>
    <w:rsid w:val="00A41B53"/>
    <w:rsid w:val="00A41BB9"/>
    <w:rsid w:val="00A42307"/>
    <w:rsid w:val="00A42D7C"/>
    <w:rsid w:val="00A43C88"/>
    <w:rsid w:val="00A442BF"/>
    <w:rsid w:val="00A45A90"/>
    <w:rsid w:val="00A45FD6"/>
    <w:rsid w:val="00A470F6"/>
    <w:rsid w:val="00A47DCE"/>
    <w:rsid w:val="00A5188E"/>
    <w:rsid w:val="00A52CEA"/>
    <w:rsid w:val="00A54429"/>
    <w:rsid w:val="00A54854"/>
    <w:rsid w:val="00A54E22"/>
    <w:rsid w:val="00A54E3F"/>
    <w:rsid w:val="00A556A7"/>
    <w:rsid w:val="00A56C79"/>
    <w:rsid w:val="00A56FC4"/>
    <w:rsid w:val="00A57AC0"/>
    <w:rsid w:val="00A61421"/>
    <w:rsid w:val="00A6171B"/>
    <w:rsid w:val="00A61D5E"/>
    <w:rsid w:val="00A62093"/>
    <w:rsid w:val="00A6315E"/>
    <w:rsid w:val="00A6336C"/>
    <w:rsid w:val="00A64714"/>
    <w:rsid w:val="00A64D04"/>
    <w:rsid w:val="00A65E9B"/>
    <w:rsid w:val="00A66C72"/>
    <w:rsid w:val="00A67515"/>
    <w:rsid w:val="00A67FF6"/>
    <w:rsid w:val="00A7054A"/>
    <w:rsid w:val="00A70E71"/>
    <w:rsid w:val="00A70F47"/>
    <w:rsid w:val="00A755C6"/>
    <w:rsid w:val="00A75D23"/>
    <w:rsid w:val="00A77C78"/>
    <w:rsid w:val="00A80277"/>
    <w:rsid w:val="00A8041E"/>
    <w:rsid w:val="00A80637"/>
    <w:rsid w:val="00A80867"/>
    <w:rsid w:val="00A81706"/>
    <w:rsid w:val="00A81D4F"/>
    <w:rsid w:val="00A82931"/>
    <w:rsid w:val="00A829DC"/>
    <w:rsid w:val="00A82AF6"/>
    <w:rsid w:val="00A831DF"/>
    <w:rsid w:val="00A84857"/>
    <w:rsid w:val="00A84A44"/>
    <w:rsid w:val="00A84BC3"/>
    <w:rsid w:val="00A84FC4"/>
    <w:rsid w:val="00A853D4"/>
    <w:rsid w:val="00A85633"/>
    <w:rsid w:val="00A85C86"/>
    <w:rsid w:val="00A85F77"/>
    <w:rsid w:val="00A865EE"/>
    <w:rsid w:val="00A86DA5"/>
    <w:rsid w:val="00A87077"/>
    <w:rsid w:val="00A8727F"/>
    <w:rsid w:val="00A87B76"/>
    <w:rsid w:val="00A87BB3"/>
    <w:rsid w:val="00A90AE2"/>
    <w:rsid w:val="00A90F6B"/>
    <w:rsid w:val="00A91375"/>
    <w:rsid w:val="00A91A04"/>
    <w:rsid w:val="00A92C31"/>
    <w:rsid w:val="00A93016"/>
    <w:rsid w:val="00A93E2F"/>
    <w:rsid w:val="00A93E89"/>
    <w:rsid w:val="00A95497"/>
    <w:rsid w:val="00A95C34"/>
    <w:rsid w:val="00A95F24"/>
    <w:rsid w:val="00A95F82"/>
    <w:rsid w:val="00A96811"/>
    <w:rsid w:val="00A9787C"/>
    <w:rsid w:val="00A979F2"/>
    <w:rsid w:val="00AA03C5"/>
    <w:rsid w:val="00AA1E02"/>
    <w:rsid w:val="00AA235B"/>
    <w:rsid w:val="00AA2864"/>
    <w:rsid w:val="00AA34E5"/>
    <w:rsid w:val="00AA37DC"/>
    <w:rsid w:val="00AA3E54"/>
    <w:rsid w:val="00AA4478"/>
    <w:rsid w:val="00AA4B79"/>
    <w:rsid w:val="00AA4BA1"/>
    <w:rsid w:val="00AA5019"/>
    <w:rsid w:val="00AA528C"/>
    <w:rsid w:val="00AA52A5"/>
    <w:rsid w:val="00AA5AC2"/>
    <w:rsid w:val="00AA66A7"/>
    <w:rsid w:val="00AA67CA"/>
    <w:rsid w:val="00AA6883"/>
    <w:rsid w:val="00AA6A2F"/>
    <w:rsid w:val="00AA75A6"/>
    <w:rsid w:val="00AB0578"/>
    <w:rsid w:val="00AB0636"/>
    <w:rsid w:val="00AB077C"/>
    <w:rsid w:val="00AB0ACF"/>
    <w:rsid w:val="00AB0EEC"/>
    <w:rsid w:val="00AB2455"/>
    <w:rsid w:val="00AB3D35"/>
    <w:rsid w:val="00AB4B73"/>
    <w:rsid w:val="00AB56DC"/>
    <w:rsid w:val="00AB5958"/>
    <w:rsid w:val="00AB5D06"/>
    <w:rsid w:val="00AB63AD"/>
    <w:rsid w:val="00AB6883"/>
    <w:rsid w:val="00AB70D8"/>
    <w:rsid w:val="00AC0E19"/>
    <w:rsid w:val="00AC109B"/>
    <w:rsid w:val="00AC16DB"/>
    <w:rsid w:val="00AC1B3D"/>
    <w:rsid w:val="00AC1B90"/>
    <w:rsid w:val="00AC1EDF"/>
    <w:rsid w:val="00AC2BA8"/>
    <w:rsid w:val="00AC3360"/>
    <w:rsid w:val="00AC3A01"/>
    <w:rsid w:val="00AC5587"/>
    <w:rsid w:val="00AC6BB7"/>
    <w:rsid w:val="00AC7A2D"/>
    <w:rsid w:val="00AC7B07"/>
    <w:rsid w:val="00AD0F73"/>
    <w:rsid w:val="00AD11B1"/>
    <w:rsid w:val="00AD1EDC"/>
    <w:rsid w:val="00AD2D38"/>
    <w:rsid w:val="00AD2E28"/>
    <w:rsid w:val="00AD33CD"/>
    <w:rsid w:val="00AD47C9"/>
    <w:rsid w:val="00AD4A7D"/>
    <w:rsid w:val="00AD5627"/>
    <w:rsid w:val="00AD6478"/>
    <w:rsid w:val="00AD70E4"/>
    <w:rsid w:val="00AE086C"/>
    <w:rsid w:val="00AE1C36"/>
    <w:rsid w:val="00AE2074"/>
    <w:rsid w:val="00AE2594"/>
    <w:rsid w:val="00AE2CD6"/>
    <w:rsid w:val="00AE32BD"/>
    <w:rsid w:val="00AE3952"/>
    <w:rsid w:val="00AE420C"/>
    <w:rsid w:val="00AE5194"/>
    <w:rsid w:val="00AE5BAE"/>
    <w:rsid w:val="00AE7624"/>
    <w:rsid w:val="00AE7957"/>
    <w:rsid w:val="00AF042E"/>
    <w:rsid w:val="00AF0B75"/>
    <w:rsid w:val="00AF0BE5"/>
    <w:rsid w:val="00AF0DC5"/>
    <w:rsid w:val="00AF1CDA"/>
    <w:rsid w:val="00AF2D5B"/>
    <w:rsid w:val="00AF3956"/>
    <w:rsid w:val="00AF48DB"/>
    <w:rsid w:val="00AF4D7C"/>
    <w:rsid w:val="00AF53B4"/>
    <w:rsid w:val="00AF56B2"/>
    <w:rsid w:val="00AF5994"/>
    <w:rsid w:val="00AF5F08"/>
    <w:rsid w:val="00AF6659"/>
    <w:rsid w:val="00AF6C56"/>
    <w:rsid w:val="00AF7AB0"/>
    <w:rsid w:val="00AF7B05"/>
    <w:rsid w:val="00AF7D56"/>
    <w:rsid w:val="00B005C9"/>
    <w:rsid w:val="00B01171"/>
    <w:rsid w:val="00B0153B"/>
    <w:rsid w:val="00B01B2E"/>
    <w:rsid w:val="00B01D3D"/>
    <w:rsid w:val="00B01FF5"/>
    <w:rsid w:val="00B023C5"/>
    <w:rsid w:val="00B026BA"/>
    <w:rsid w:val="00B03A63"/>
    <w:rsid w:val="00B04364"/>
    <w:rsid w:val="00B04C27"/>
    <w:rsid w:val="00B04C51"/>
    <w:rsid w:val="00B04E2A"/>
    <w:rsid w:val="00B05226"/>
    <w:rsid w:val="00B05924"/>
    <w:rsid w:val="00B06280"/>
    <w:rsid w:val="00B06503"/>
    <w:rsid w:val="00B066EB"/>
    <w:rsid w:val="00B06E43"/>
    <w:rsid w:val="00B06EF6"/>
    <w:rsid w:val="00B072FD"/>
    <w:rsid w:val="00B130CC"/>
    <w:rsid w:val="00B1547C"/>
    <w:rsid w:val="00B156A4"/>
    <w:rsid w:val="00B15917"/>
    <w:rsid w:val="00B16F0C"/>
    <w:rsid w:val="00B1719E"/>
    <w:rsid w:val="00B17DC0"/>
    <w:rsid w:val="00B17E6B"/>
    <w:rsid w:val="00B204F8"/>
    <w:rsid w:val="00B2072F"/>
    <w:rsid w:val="00B20C6C"/>
    <w:rsid w:val="00B21DF9"/>
    <w:rsid w:val="00B2294C"/>
    <w:rsid w:val="00B229C4"/>
    <w:rsid w:val="00B22E27"/>
    <w:rsid w:val="00B23171"/>
    <w:rsid w:val="00B2341C"/>
    <w:rsid w:val="00B236DC"/>
    <w:rsid w:val="00B23C9A"/>
    <w:rsid w:val="00B23F65"/>
    <w:rsid w:val="00B249E1"/>
    <w:rsid w:val="00B24A51"/>
    <w:rsid w:val="00B25166"/>
    <w:rsid w:val="00B2589D"/>
    <w:rsid w:val="00B2596F"/>
    <w:rsid w:val="00B26AC8"/>
    <w:rsid w:val="00B278B2"/>
    <w:rsid w:val="00B27C7F"/>
    <w:rsid w:val="00B31C4A"/>
    <w:rsid w:val="00B32189"/>
    <w:rsid w:val="00B32708"/>
    <w:rsid w:val="00B32B32"/>
    <w:rsid w:val="00B33B1D"/>
    <w:rsid w:val="00B34ACA"/>
    <w:rsid w:val="00B35539"/>
    <w:rsid w:val="00B355E4"/>
    <w:rsid w:val="00B3579A"/>
    <w:rsid w:val="00B3635C"/>
    <w:rsid w:val="00B3664A"/>
    <w:rsid w:val="00B36718"/>
    <w:rsid w:val="00B36E04"/>
    <w:rsid w:val="00B36EAD"/>
    <w:rsid w:val="00B40409"/>
    <w:rsid w:val="00B40737"/>
    <w:rsid w:val="00B409BA"/>
    <w:rsid w:val="00B40A61"/>
    <w:rsid w:val="00B4188B"/>
    <w:rsid w:val="00B42937"/>
    <w:rsid w:val="00B42B14"/>
    <w:rsid w:val="00B433FA"/>
    <w:rsid w:val="00B43B68"/>
    <w:rsid w:val="00B46503"/>
    <w:rsid w:val="00B46DC4"/>
    <w:rsid w:val="00B470BA"/>
    <w:rsid w:val="00B47887"/>
    <w:rsid w:val="00B479F6"/>
    <w:rsid w:val="00B47A03"/>
    <w:rsid w:val="00B47AF9"/>
    <w:rsid w:val="00B47DC8"/>
    <w:rsid w:val="00B501DE"/>
    <w:rsid w:val="00B50AC0"/>
    <w:rsid w:val="00B513FB"/>
    <w:rsid w:val="00B51655"/>
    <w:rsid w:val="00B51C0E"/>
    <w:rsid w:val="00B51F2B"/>
    <w:rsid w:val="00B52126"/>
    <w:rsid w:val="00B521F5"/>
    <w:rsid w:val="00B52522"/>
    <w:rsid w:val="00B525F8"/>
    <w:rsid w:val="00B52783"/>
    <w:rsid w:val="00B52E56"/>
    <w:rsid w:val="00B52FD0"/>
    <w:rsid w:val="00B532C4"/>
    <w:rsid w:val="00B535AA"/>
    <w:rsid w:val="00B53FC4"/>
    <w:rsid w:val="00B5488F"/>
    <w:rsid w:val="00B54B5D"/>
    <w:rsid w:val="00B55085"/>
    <w:rsid w:val="00B56ACA"/>
    <w:rsid w:val="00B57ABA"/>
    <w:rsid w:val="00B61D18"/>
    <w:rsid w:val="00B62580"/>
    <w:rsid w:val="00B647E4"/>
    <w:rsid w:val="00B64BF3"/>
    <w:rsid w:val="00B650CA"/>
    <w:rsid w:val="00B656AE"/>
    <w:rsid w:val="00B65B65"/>
    <w:rsid w:val="00B65E3C"/>
    <w:rsid w:val="00B66063"/>
    <w:rsid w:val="00B6642E"/>
    <w:rsid w:val="00B66EAB"/>
    <w:rsid w:val="00B67979"/>
    <w:rsid w:val="00B67BBC"/>
    <w:rsid w:val="00B70166"/>
    <w:rsid w:val="00B70203"/>
    <w:rsid w:val="00B70912"/>
    <w:rsid w:val="00B716E3"/>
    <w:rsid w:val="00B720A2"/>
    <w:rsid w:val="00B72807"/>
    <w:rsid w:val="00B72914"/>
    <w:rsid w:val="00B72D1E"/>
    <w:rsid w:val="00B72EFB"/>
    <w:rsid w:val="00B735DF"/>
    <w:rsid w:val="00B74A78"/>
    <w:rsid w:val="00B74B7A"/>
    <w:rsid w:val="00B76EB7"/>
    <w:rsid w:val="00B775DB"/>
    <w:rsid w:val="00B777FB"/>
    <w:rsid w:val="00B80E82"/>
    <w:rsid w:val="00B81977"/>
    <w:rsid w:val="00B81CD8"/>
    <w:rsid w:val="00B82F07"/>
    <w:rsid w:val="00B82FC6"/>
    <w:rsid w:val="00B830DA"/>
    <w:rsid w:val="00B840F6"/>
    <w:rsid w:val="00B840FD"/>
    <w:rsid w:val="00B84873"/>
    <w:rsid w:val="00B8579F"/>
    <w:rsid w:val="00B85ABE"/>
    <w:rsid w:val="00B85B65"/>
    <w:rsid w:val="00B86A96"/>
    <w:rsid w:val="00B871A0"/>
    <w:rsid w:val="00B875D5"/>
    <w:rsid w:val="00B87FB2"/>
    <w:rsid w:val="00B87FCF"/>
    <w:rsid w:val="00B90424"/>
    <w:rsid w:val="00B9084B"/>
    <w:rsid w:val="00B90ACF"/>
    <w:rsid w:val="00B9135D"/>
    <w:rsid w:val="00B926C3"/>
    <w:rsid w:val="00B92D55"/>
    <w:rsid w:val="00B92E1F"/>
    <w:rsid w:val="00B93200"/>
    <w:rsid w:val="00B9332D"/>
    <w:rsid w:val="00B93D8C"/>
    <w:rsid w:val="00B93E4C"/>
    <w:rsid w:val="00B94BF6"/>
    <w:rsid w:val="00B94D89"/>
    <w:rsid w:val="00B94E37"/>
    <w:rsid w:val="00B95605"/>
    <w:rsid w:val="00B96669"/>
    <w:rsid w:val="00B96886"/>
    <w:rsid w:val="00B96FE3"/>
    <w:rsid w:val="00B97ACB"/>
    <w:rsid w:val="00BA016A"/>
    <w:rsid w:val="00BA0A2D"/>
    <w:rsid w:val="00BA1274"/>
    <w:rsid w:val="00BA1456"/>
    <w:rsid w:val="00BA21FD"/>
    <w:rsid w:val="00BA3246"/>
    <w:rsid w:val="00BA3256"/>
    <w:rsid w:val="00BA35F0"/>
    <w:rsid w:val="00BA4F5D"/>
    <w:rsid w:val="00BA6237"/>
    <w:rsid w:val="00BA7785"/>
    <w:rsid w:val="00BB014E"/>
    <w:rsid w:val="00BB01E9"/>
    <w:rsid w:val="00BB0260"/>
    <w:rsid w:val="00BB03C9"/>
    <w:rsid w:val="00BB161D"/>
    <w:rsid w:val="00BB1BBA"/>
    <w:rsid w:val="00BB1FFB"/>
    <w:rsid w:val="00BB20A9"/>
    <w:rsid w:val="00BB29B8"/>
    <w:rsid w:val="00BB2F3D"/>
    <w:rsid w:val="00BB314B"/>
    <w:rsid w:val="00BB36AA"/>
    <w:rsid w:val="00BB37C8"/>
    <w:rsid w:val="00BB39A0"/>
    <w:rsid w:val="00BB402F"/>
    <w:rsid w:val="00BB438F"/>
    <w:rsid w:val="00BB5703"/>
    <w:rsid w:val="00BB6AAF"/>
    <w:rsid w:val="00BB7831"/>
    <w:rsid w:val="00BB7BC9"/>
    <w:rsid w:val="00BB7CAB"/>
    <w:rsid w:val="00BB7ED9"/>
    <w:rsid w:val="00BC03B4"/>
    <w:rsid w:val="00BC0876"/>
    <w:rsid w:val="00BC0CC3"/>
    <w:rsid w:val="00BC174B"/>
    <w:rsid w:val="00BC1CAA"/>
    <w:rsid w:val="00BC1E3F"/>
    <w:rsid w:val="00BC31DD"/>
    <w:rsid w:val="00BC3A22"/>
    <w:rsid w:val="00BC3C23"/>
    <w:rsid w:val="00BC519E"/>
    <w:rsid w:val="00BC5A87"/>
    <w:rsid w:val="00BC6525"/>
    <w:rsid w:val="00BC7749"/>
    <w:rsid w:val="00BD03DC"/>
    <w:rsid w:val="00BD04B5"/>
    <w:rsid w:val="00BD065F"/>
    <w:rsid w:val="00BD1061"/>
    <w:rsid w:val="00BD1A49"/>
    <w:rsid w:val="00BD22E5"/>
    <w:rsid w:val="00BD2870"/>
    <w:rsid w:val="00BD2B1C"/>
    <w:rsid w:val="00BD2BEF"/>
    <w:rsid w:val="00BD2D5E"/>
    <w:rsid w:val="00BD35D9"/>
    <w:rsid w:val="00BD437F"/>
    <w:rsid w:val="00BD4BD8"/>
    <w:rsid w:val="00BD4F68"/>
    <w:rsid w:val="00BD6071"/>
    <w:rsid w:val="00BD61E8"/>
    <w:rsid w:val="00BD67F9"/>
    <w:rsid w:val="00BD6B72"/>
    <w:rsid w:val="00BD797C"/>
    <w:rsid w:val="00BE012F"/>
    <w:rsid w:val="00BE06E5"/>
    <w:rsid w:val="00BE0E88"/>
    <w:rsid w:val="00BE229F"/>
    <w:rsid w:val="00BE3DA6"/>
    <w:rsid w:val="00BE4671"/>
    <w:rsid w:val="00BE4FD9"/>
    <w:rsid w:val="00BE528B"/>
    <w:rsid w:val="00BE5E6D"/>
    <w:rsid w:val="00BE633B"/>
    <w:rsid w:val="00BE6CDF"/>
    <w:rsid w:val="00BE6DD7"/>
    <w:rsid w:val="00BF0821"/>
    <w:rsid w:val="00BF098D"/>
    <w:rsid w:val="00BF1DF1"/>
    <w:rsid w:val="00BF2337"/>
    <w:rsid w:val="00BF2DB7"/>
    <w:rsid w:val="00BF30A6"/>
    <w:rsid w:val="00BF357B"/>
    <w:rsid w:val="00BF3878"/>
    <w:rsid w:val="00BF4046"/>
    <w:rsid w:val="00BF413B"/>
    <w:rsid w:val="00BF448B"/>
    <w:rsid w:val="00BF46AC"/>
    <w:rsid w:val="00BF4EE8"/>
    <w:rsid w:val="00BF6002"/>
    <w:rsid w:val="00BF6A71"/>
    <w:rsid w:val="00BF70F8"/>
    <w:rsid w:val="00BF7971"/>
    <w:rsid w:val="00C0013D"/>
    <w:rsid w:val="00C00409"/>
    <w:rsid w:val="00C00F18"/>
    <w:rsid w:val="00C0106C"/>
    <w:rsid w:val="00C01923"/>
    <w:rsid w:val="00C01B51"/>
    <w:rsid w:val="00C0218F"/>
    <w:rsid w:val="00C02BD2"/>
    <w:rsid w:val="00C0344B"/>
    <w:rsid w:val="00C037AC"/>
    <w:rsid w:val="00C0398A"/>
    <w:rsid w:val="00C042C7"/>
    <w:rsid w:val="00C05287"/>
    <w:rsid w:val="00C0594F"/>
    <w:rsid w:val="00C05C8F"/>
    <w:rsid w:val="00C061CF"/>
    <w:rsid w:val="00C064EC"/>
    <w:rsid w:val="00C067C4"/>
    <w:rsid w:val="00C07327"/>
    <w:rsid w:val="00C07AD8"/>
    <w:rsid w:val="00C07D83"/>
    <w:rsid w:val="00C1004E"/>
    <w:rsid w:val="00C101E7"/>
    <w:rsid w:val="00C1025A"/>
    <w:rsid w:val="00C10BFC"/>
    <w:rsid w:val="00C11F6B"/>
    <w:rsid w:val="00C13BC3"/>
    <w:rsid w:val="00C14320"/>
    <w:rsid w:val="00C15000"/>
    <w:rsid w:val="00C155B0"/>
    <w:rsid w:val="00C15A00"/>
    <w:rsid w:val="00C162BA"/>
    <w:rsid w:val="00C16FEA"/>
    <w:rsid w:val="00C171AE"/>
    <w:rsid w:val="00C17582"/>
    <w:rsid w:val="00C20894"/>
    <w:rsid w:val="00C209A6"/>
    <w:rsid w:val="00C20BFC"/>
    <w:rsid w:val="00C21137"/>
    <w:rsid w:val="00C223BA"/>
    <w:rsid w:val="00C22452"/>
    <w:rsid w:val="00C224EB"/>
    <w:rsid w:val="00C22928"/>
    <w:rsid w:val="00C23230"/>
    <w:rsid w:val="00C24428"/>
    <w:rsid w:val="00C2545C"/>
    <w:rsid w:val="00C3167F"/>
    <w:rsid w:val="00C3214A"/>
    <w:rsid w:val="00C32846"/>
    <w:rsid w:val="00C32E39"/>
    <w:rsid w:val="00C32E9E"/>
    <w:rsid w:val="00C33107"/>
    <w:rsid w:val="00C33447"/>
    <w:rsid w:val="00C33847"/>
    <w:rsid w:val="00C3403C"/>
    <w:rsid w:val="00C34FDC"/>
    <w:rsid w:val="00C36922"/>
    <w:rsid w:val="00C3733D"/>
    <w:rsid w:val="00C37E69"/>
    <w:rsid w:val="00C40BE0"/>
    <w:rsid w:val="00C412F8"/>
    <w:rsid w:val="00C426B0"/>
    <w:rsid w:val="00C42729"/>
    <w:rsid w:val="00C430A4"/>
    <w:rsid w:val="00C43135"/>
    <w:rsid w:val="00C44AD0"/>
    <w:rsid w:val="00C4540A"/>
    <w:rsid w:val="00C45468"/>
    <w:rsid w:val="00C462DE"/>
    <w:rsid w:val="00C468F4"/>
    <w:rsid w:val="00C46D98"/>
    <w:rsid w:val="00C47EAB"/>
    <w:rsid w:val="00C50211"/>
    <w:rsid w:val="00C507AE"/>
    <w:rsid w:val="00C5091B"/>
    <w:rsid w:val="00C50E14"/>
    <w:rsid w:val="00C5365D"/>
    <w:rsid w:val="00C53BB2"/>
    <w:rsid w:val="00C53DD0"/>
    <w:rsid w:val="00C54F62"/>
    <w:rsid w:val="00C55272"/>
    <w:rsid w:val="00C5582C"/>
    <w:rsid w:val="00C55CE6"/>
    <w:rsid w:val="00C560C4"/>
    <w:rsid w:val="00C5649E"/>
    <w:rsid w:val="00C5798E"/>
    <w:rsid w:val="00C579FB"/>
    <w:rsid w:val="00C57E2E"/>
    <w:rsid w:val="00C6029B"/>
    <w:rsid w:val="00C60623"/>
    <w:rsid w:val="00C60DA7"/>
    <w:rsid w:val="00C622DB"/>
    <w:rsid w:val="00C625D8"/>
    <w:rsid w:val="00C62987"/>
    <w:rsid w:val="00C63575"/>
    <w:rsid w:val="00C63A53"/>
    <w:rsid w:val="00C63E13"/>
    <w:rsid w:val="00C6419B"/>
    <w:rsid w:val="00C64B8E"/>
    <w:rsid w:val="00C64F1A"/>
    <w:rsid w:val="00C65CE3"/>
    <w:rsid w:val="00C664A1"/>
    <w:rsid w:val="00C668E3"/>
    <w:rsid w:val="00C66EB3"/>
    <w:rsid w:val="00C70E08"/>
    <w:rsid w:val="00C714D5"/>
    <w:rsid w:val="00C72764"/>
    <w:rsid w:val="00C72DF6"/>
    <w:rsid w:val="00C7355D"/>
    <w:rsid w:val="00C737E9"/>
    <w:rsid w:val="00C73D1C"/>
    <w:rsid w:val="00C7424E"/>
    <w:rsid w:val="00C75DB9"/>
    <w:rsid w:val="00C76E90"/>
    <w:rsid w:val="00C80B73"/>
    <w:rsid w:val="00C80D40"/>
    <w:rsid w:val="00C8109F"/>
    <w:rsid w:val="00C81F78"/>
    <w:rsid w:val="00C8213E"/>
    <w:rsid w:val="00C827A0"/>
    <w:rsid w:val="00C83F75"/>
    <w:rsid w:val="00C84031"/>
    <w:rsid w:val="00C8590D"/>
    <w:rsid w:val="00C870C7"/>
    <w:rsid w:val="00C8773D"/>
    <w:rsid w:val="00C90B6B"/>
    <w:rsid w:val="00C90DB8"/>
    <w:rsid w:val="00C92F63"/>
    <w:rsid w:val="00C93A92"/>
    <w:rsid w:val="00C93CA7"/>
    <w:rsid w:val="00C95433"/>
    <w:rsid w:val="00C95E70"/>
    <w:rsid w:val="00C96044"/>
    <w:rsid w:val="00C96465"/>
    <w:rsid w:val="00C96619"/>
    <w:rsid w:val="00C96636"/>
    <w:rsid w:val="00C969BD"/>
    <w:rsid w:val="00C96A40"/>
    <w:rsid w:val="00C97043"/>
    <w:rsid w:val="00C970E9"/>
    <w:rsid w:val="00C971C6"/>
    <w:rsid w:val="00CA0FF9"/>
    <w:rsid w:val="00CA1C60"/>
    <w:rsid w:val="00CA1E6B"/>
    <w:rsid w:val="00CA1F13"/>
    <w:rsid w:val="00CA2906"/>
    <w:rsid w:val="00CA363B"/>
    <w:rsid w:val="00CA368D"/>
    <w:rsid w:val="00CA42AE"/>
    <w:rsid w:val="00CA4C28"/>
    <w:rsid w:val="00CA4CCB"/>
    <w:rsid w:val="00CA549A"/>
    <w:rsid w:val="00CA61F4"/>
    <w:rsid w:val="00CA6364"/>
    <w:rsid w:val="00CA644C"/>
    <w:rsid w:val="00CA6DF4"/>
    <w:rsid w:val="00CA7B6F"/>
    <w:rsid w:val="00CA7D52"/>
    <w:rsid w:val="00CB05DB"/>
    <w:rsid w:val="00CB0EDB"/>
    <w:rsid w:val="00CB17E3"/>
    <w:rsid w:val="00CB1848"/>
    <w:rsid w:val="00CB1F87"/>
    <w:rsid w:val="00CB205C"/>
    <w:rsid w:val="00CB231A"/>
    <w:rsid w:val="00CB2BE3"/>
    <w:rsid w:val="00CB4862"/>
    <w:rsid w:val="00CB4D8E"/>
    <w:rsid w:val="00CB5A6E"/>
    <w:rsid w:val="00CB5E2D"/>
    <w:rsid w:val="00CB6657"/>
    <w:rsid w:val="00CB6917"/>
    <w:rsid w:val="00CB6919"/>
    <w:rsid w:val="00CB6D35"/>
    <w:rsid w:val="00CC021E"/>
    <w:rsid w:val="00CC0F6F"/>
    <w:rsid w:val="00CC108C"/>
    <w:rsid w:val="00CC15A8"/>
    <w:rsid w:val="00CC235D"/>
    <w:rsid w:val="00CC3145"/>
    <w:rsid w:val="00CC37AB"/>
    <w:rsid w:val="00CC3FD7"/>
    <w:rsid w:val="00CC43BB"/>
    <w:rsid w:val="00CC467C"/>
    <w:rsid w:val="00CC474E"/>
    <w:rsid w:val="00CC4D88"/>
    <w:rsid w:val="00CC4FDD"/>
    <w:rsid w:val="00CC5A9B"/>
    <w:rsid w:val="00CC609A"/>
    <w:rsid w:val="00CC623A"/>
    <w:rsid w:val="00CD028B"/>
    <w:rsid w:val="00CD0542"/>
    <w:rsid w:val="00CD08AA"/>
    <w:rsid w:val="00CD0E5C"/>
    <w:rsid w:val="00CD13E0"/>
    <w:rsid w:val="00CD1E60"/>
    <w:rsid w:val="00CD24C0"/>
    <w:rsid w:val="00CD28DB"/>
    <w:rsid w:val="00CD2C94"/>
    <w:rsid w:val="00CD37F7"/>
    <w:rsid w:val="00CD39BB"/>
    <w:rsid w:val="00CD4134"/>
    <w:rsid w:val="00CD424F"/>
    <w:rsid w:val="00CD47A4"/>
    <w:rsid w:val="00CD5341"/>
    <w:rsid w:val="00CD6424"/>
    <w:rsid w:val="00CD6429"/>
    <w:rsid w:val="00CD6546"/>
    <w:rsid w:val="00CD73FB"/>
    <w:rsid w:val="00CD74F4"/>
    <w:rsid w:val="00CE0108"/>
    <w:rsid w:val="00CE1B86"/>
    <w:rsid w:val="00CE1BC0"/>
    <w:rsid w:val="00CE2DFE"/>
    <w:rsid w:val="00CE3370"/>
    <w:rsid w:val="00CE3C8E"/>
    <w:rsid w:val="00CE41D6"/>
    <w:rsid w:val="00CE4625"/>
    <w:rsid w:val="00CE5A9B"/>
    <w:rsid w:val="00CE656F"/>
    <w:rsid w:val="00CE6598"/>
    <w:rsid w:val="00CE6789"/>
    <w:rsid w:val="00CF1C9C"/>
    <w:rsid w:val="00CF2145"/>
    <w:rsid w:val="00CF2A84"/>
    <w:rsid w:val="00CF2D22"/>
    <w:rsid w:val="00CF3972"/>
    <w:rsid w:val="00CF3B06"/>
    <w:rsid w:val="00CF3C26"/>
    <w:rsid w:val="00CF551A"/>
    <w:rsid w:val="00CF5557"/>
    <w:rsid w:val="00CF69E8"/>
    <w:rsid w:val="00CF6A90"/>
    <w:rsid w:val="00CF7094"/>
    <w:rsid w:val="00CF7108"/>
    <w:rsid w:val="00D001E3"/>
    <w:rsid w:val="00D004EB"/>
    <w:rsid w:val="00D0069B"/>
    <w:rsid w:val="00D00BE3"/>
    <w:rsid w:val="00D0124E"/>
    <w:rsid w:val="00D0194A"/>
    <w:rsid w:val="00D01CAC"/>
    <w:rsid w:val="00D02712"/>
    <w:rsid w:val="00D02852"/>
    <w:rsid w:val="00D02DD5"/>
    <w:rsid w:val="00D030FE"/>
    <w:rsid w:val="00D0326C"/>
    <w:rsid w:val="00D0405B"/>
    <w:rsid w:val="00D04360"/>
    <w:rsid w:val="00D04964"/>
    <w:rsid w:val="00D05000"/>
    <w:rsid w:val="00D05397"/>
    <w:rsid w:val="00D05460"/>
    <w:rsid w:val="00D05666"/>
    <w:rsid w:val="00D05833"/>
    <w:rsid w:val="00D05F96"/>
    <w:rsid w:val="00D060D9"/>
    <w:rsid w:val="00D067C6"/>
    <w:rsid w:val="00D06F61"/>
    <w:rsid w:val="00D0718F"/>
    <w:rsid w:val="00D07640"/>
    <w:rsid w:val="00D079A4"/>
    <w:rsid w:val="00D079BB"/>
    <w:rsid w:val="00D10984"/>
    <w:rsid w:val="00D10A30"/>
    <w:rsid w:val="00D10BD2"/>
    <w:rsid w:val="00D113E8"/>
    <w:rsid w:val="00D11DE1"/>
    <w:rsid w:val="00D122A1"/>
    <w:rsid w:val="00D12642"/>
    <w:rsid w:val="00D12832"/>
    <w:rsid w:val="00D12DCA"/>
    <w:rsid w:val="00D13092"/>
    <w:rsid w:val="00D1313B"/>
    <w:rsid w:val="00D132EA"/>
    <w:rsid w:val="00D13B4A"/>
    <w:rsid w:val="00D1426A"/>
    <w:rsid w:val="00D14367"/>
    <w:rsid w:val="00D147C0"/>
    <w:rsid w:val="00D1485F"/>
    <w:rsid w:val="00D14A4E"/>
    <w:rsid w:val="00D16CC8"/>
    <w:rsid w:val="00D17671"/>
    <w:rsid w:val="00D219EE"/>
    <w:rsid w:val="00D21DBB"/>
    <w:rsid w:val="00D21FE1"/>
    <w:rsid w:val="00D225C0"/>
    <w:rsid w:val="00D228D2"/>
    <w:rsid w:val="00D22FF0"/>
    <w:rsid w:val="00D23160"/>
    <w:rsid w:val="00D233A6"/>
    <w:rsid w:val="00D234DD"/>
    <w:rsid w:val="00D23ABA"/>
    <w:rsid w:val="00D23F20"/>
    <w:rsid w:val="00D2434C"/>
    <w:rsid w:val="00D2546F"/>
    <w:rsid w:val="00D259C4"/>
    <w:rsid w:val="00D26D82"/>
    <w:rsid w:val="00D26FF3"/>
    <w:rsid w:val="00D272CD"/>
    <w:rsid w:val="00D274C2"/>
    <w:rsid w:val="00D2760B"/>
    <w:rsid w:val="00D301B6"/>
    <w:rsid w:val="00D3027A"/>
    <w:rsid w:val="00D322DD"/>
    <w:rsid w:val="00D33737"/>
    <w:rsid w:val="00D33C4D"/>
    <w:rsid w:val="00D340E9"/>
    <w:rsid w:val="00D34812"/>
    <w:rsid w:val="00D349CC"/>
    <w:rsid w:val="00D35250"/>
    <w:rsid w:val="00D352FF"/>
    <w:rsid w:val="00D35478"/>
    <w:rsid w:val="00D35559"/>
    <w:rsid w:val="00D36F43"/>
    <w:rsid w:val="00D3764A"/>
    <w:rsid w:val="00D40358"/>
    <w:rsid w:val="00D405C5"/>
    <w:rsid w:val="00D40ED7"/>
    <w:rsid w:val="00D4176B"/>
    <w:rsid w:val="00D4199E"/>
    <w:rsid w:val="00D4220C"/>
    <w:rsid w:val="00D43D15"/>
    <w:rsid w:val="00D46478"/>
    <w:rsid w:val="00D468B6"/>
    <w:rsid w:val="00D4721F"/>
    <w:rsid w:val="00D472A6"/>
    <w:rsid w:val="00D479F4"/>
    <w:rsid w:val="00D47DE4"/>
    <w:rsid w:val="00D47F50"/>
    <w:rsid w:val="00D502AA"/>
    <w:rsid w:val="00D504B0"/>
    <w:rsid w:val="00D50B42"/>
    <w:rsid w:val="00D51929"/>
    <w:rsid w:val="00D51982"/>
    <w:rsid w:val="00D52EE5"/>
    <w:rsid w:val="00D537BB"/>
    <w:rsid w:val="00D539F6"/>
    <w:rsid w:val="00D53B4A"/>
    <w:rsid w:val="00D53F6E"/>
    <w:rsid w:val="00D541F1"/>
    <w:rsid w:val="00D54606"/>
    <w:rsid w:val="00D547FE"/>
    <w:rsid w:val="00D55858"/>
    <w:rsid w:val="00D55C12"/>
    <w:rsid w:val="00D57105"/>
    <w:rsid w:val="00D574F9"/>
    <w:rsid w:val="00D5783F"/>
    <w:rsid w:val="00D57FE6"/>
    <w:rsid w:val="00D60E77"/>
    <w:rsid w:val="00D61418"/>
    <w:rsid w:val="00D61B31"/>
    <w:rsid w:val="00D61E68"/>
    <w:rsid w:val="00D62369"/>
    <w:rsid w:val="00D62D83"/>
    <w:rsid w:val="00D64797"/>
    <w:rsid w:val="00D647FF"/>
    <w:rsid w:val="00D64840"/>
    <w:rsid w:val="00D6626B"/>
    <w:rsid w:val="00D66F69"/>
    <w:rsid w:val="00D67044"/>
    <w:rsid w:val="00D67E10"/>
    <w:rsid w:val="00D70097"/>
    <w:rsid w:val="00D70908"/>
    <w:rsid w:val="00D713BD"/>
    <w:rsid w:val="00D71722"/>
    <w:rsid w:val="00D71B91"/>
    <w:rsid w:val="00D72779"/>
    <w:rsid w:val="00D753C8"/>
    <w:rsid w:val="00D75540"/>
    <w:rsid w:val="00D75553"/>
    <w:rsid w:val="00D76006"/>
    <w:rsid w:val="00D76946"/>
    <w:rsid w:val="00D76A68"/>
    <w:rsid w:val="00D76A95"/>
    <w:rsid w:val="00D7775E"/>
    <w:rsid w:val="00D80DC8"/>
    <w:rsid w:val="00D81809"/>
    <w:rsid w:val="00D82A8C"/>
    <w:rsid w:val="00D8464E"/>
    <w:rsid w:val="00D848C5"/>
    <w:rsid w:val="00D84EF5"/>
    <w:rsid w:val="00D868CD"/>
    <w:rsid w:val="00D87028"/>
    <w:rsid w:val="00D87346"/>
    <w:rsid w:val="00D87E52"/>
    <w:rsid w:val="00D90AF7"/>
    <w:rsid w:val="00D91468"/>
    <w:rsid w:val="00D9183F"/>
    <w:rsid w:val="00D919CE"/>
    <w:rsid w:val="00D91A3A"/>
    <w:rsid w:val="00D9295E"/>
    <w:rsid w:val="00D92EEA"/>
    <w:rsid w:val="00D93DEA"/>
    <w:rsid w:val="00D94375"/>
    <w:rsid w:val="00D96D2C"/>
    <w:rsid w:val="00DA0A59"/>
    <w:rsid w:val="00DA0E9F"/>
    <w:rsid w:val="00DA36A6"/>
    <w:rsid w:val="00DA4490"/>
    <w:rsid w:val="00DA45AE"/>
    <w:rsid w:val="00DA5B5B"/>
    <w:rsid w:val="00DA6A1F"/>
    <w:rsid w:val="00DB0081"/>
    <w:rsid w:val="00DB035A"/>
    <w:rsid w:val="00DB336C"/>
    <w:rsid w:val="00DB43ED"/>
    <w:rsid w:val="00DB465A"/>
    <w:rsid w:val="00DB4A66"/>
    <w:rsid w:val="00DB6E71"/>
    <w:rsid w:val="00DB7346"/>
    <w:rsid w:val="00DC04DE"/>
    <w:rsid w:val="00DC085E"/>
    <w:rsid w:val="00DC09FC"/>
    <w:rsid w:val="00DC0DE0"/>
    <w:rsid w:val="00DC19D8"/>
    <w:rsid w:val="00DC1E0A"/>
    <w:rsid w:val="00DC3CBC"/>
    <w:rsid w:val="00DC41A5"/>
    <w:rsid w:val="00DC5D1C"/>
    <w:rsid w:val="00DC6A66"/>
    <w:rsid w:val="00DC6C7B"/>
    <w:rsid w:val="00DC711A"/>
    <w:rsid w:val="00DC7BD6"/>
    <w:rsid w:val="00DD00D2"/>
    <w:rsid w:val="00DD1185"/>
    <w:rsid w:val="00DD12D3"/>
    <w:rsid w:val="00DD1920"/>
    <w:rsid w:val="00DD2030"/>
    <w:rsid w:val="00DD3A13"/>
    <w:rsid w:val="00DD3A77"/>
    <w:rsid w:val="00DD3AAF"/>
    <w:rsid w:val="00DD3E6E"/>
    <w:rsid w:val="00DD3E9F"/>
    <w:rsid w:val="00DD5F7C"/>
    <w:rsid w:val="00DD6A46"/>
    <w:rsid w:val="00DD756A"/>
    <w:rsid w:val="00DD7D80"/>
    <w:rsid w:val="00DE0038"/>
    <w:rsid w:val="00DE0233"/>
    <w:rsid w:val="00DE17AA"/>
    <w:rsid w:val="00DE18F3"/>
    <w:rsid w:val="00DE2435"/>
    <w:rsid w:val="00DE5C24"/>
    <w:rsid w:val="00DE60A5"/>
    <w:rsid w:val="00DE60CC"/>
    <w:rsid w:val="00DE6757"/>
    <w:rsid w:val="00DE76C2"/>
    <w:rsid w:val="00DF0528"/>
    <w:rsid w:val="00DF14C8"/>
    <w:rsid w:val="00DF1B82"/>
    <w:rsid w:val="00DF1E6D"/>
    <w:rsid w:val="00DF25F1"/>
    <w:rsid w:val="00DF411A"/>
    <w:rsid w:val="00DF48B9"/>
    <w:rsid w:val="00DF5992"/>
    <w:rsid w:val="00DF5F88"/>
    <w:rsid w:val="00DF6112"/>
    <w:rsid w:val="00DF6C24"/>
    <w:rsid w:val="00DF6FB4"/>
    <w:rsid w:val="00DF73D5"/>
    <w:rsid w:val="00DF7814"/>
    <w:rsid w:val="00DF7845"/>
    <w:rsid w:val="00DF78B0"/>
    <w:rsid w:val="00DF7CC7"/>
    <w:rsid w:val="00E00087"/>
    <w:rsid w:val="00E003BC"/>
    <w:rsid w:val="00E00400"/>
    <w:rsid w:val="00E00EA6"/>
    <w:rsid w:val="00E00EBC"/>
    <w:rsid w:val="00E0157E"/>
    <w:rsid w:val="00E01761"/>
    <w:rsid w:val="00E01C38"/>
    <w:rsid w:val="00E03860"/>
    <w:rsid w:val="00E052CA"/>
    <w:rsid w:val="00E054EC"/>
    <w:rsid w:val="00E054F7"/>
    <w:rsid w:val="00E058A4"/>
    <w:rsid w:val="00E060EC"/>
    <w:rsid w:val="00E0770F"/>
    <w:rsid w:val="00E10072"/>
    <w:rsid w:val="00E104AC"/>
    <w:rsid w:val="00E10648"/>
    <w:rsid w:val="00E109FD"/>
    <w:rsid w:val="00E11A1E"/>
    <w:rsid w:val="00E121F9"/>
    <w:rsid w:val="00E122DB"/>
    <w:rsid w:val="00E13358"/>
    <w:rsid w:val="00E136F0"/>
    <w:rsid w:val="00E136F2"/>
    <w:rsid w:val="00E139A5"/>
    <w:rsid w:val="00E152EC"/>
    <w:rsid w:val="00E15406"/>
    <w:rsid w:val="00E15A60"/>
    <w:rsid w:val="00E172F8"/>
    <w:rsid w:val="00E17517"/>
    <w:rsid w:val="00E178C8"/>
    <w:rsid w:val="00E179F9"/>
    <w:rsid w:val="00E17E94"/>
    <w:rsid w:val="00E2045E"/>
    <w:rsid w:val="00E20A40"/>
    <w:rsid w:val="00E20C37"/>
    <w:rsid w:val="00E20EDC"/>
    <w:rsid w:val="00E22447"/>
    <w:rsid w:val="00E25322"/>
    <w:rsid w:val="00E25FCC"/>
    <w:rsid w:val="00E26BA6"/>
    <w:rsid w:val="00E27D52"/>
    <w:rsid w:val="00E30003"/>
    <w:rsid w:val="00E30012"/>
    <w:rsid w:val="00E302EB"/>
    <w:rsid w:val="00E30D15"/>
    <w:rsid w:val="00E31598"/>
    <w:rsid w:val="00E31C16"/>
    <w:rsid w:val="00E31E56"/>
    <w:rsid w:val="00E32656"/>
    <w:rsid w:val="00E3286D"/>
    <w:rsid w:val="00E32D8B"/>
    <w:rsid w:val="00E32E19"/>
    <w:rsid w:val="00E32F91"/>
    <w:rsid w:val="00E346B0"/>
    <w:rsid w:val="00E34F2F"/>
    <w:rsid w:val="00E355A3"/>
    <w:rsid w:val="00E3717E"/>
    <w:rsid w:val="00E407B6"/>
    <w:rsid w:val="00E40B62"/>
    <w:rsid w:val="00E40CE8"/>
    <w:rsid w:val="00E40D15"/>
    <w:rsid w:val="00E40D4E"/>
    <w:rsid w:val="00E4124E"/>
    <w:rsid w:val="00E419A1"/>
    <w:rsid w:val="00E42884"/>
    <w:rsid w:val="00E43328"/>
    <w:rsid w:val="00E44080"/>
    <w:rsid w:val="00E44650"/>
    <w:rsid w:val="00E464BD"/>
    <w:rsid w:val="00E469C3"/>
    <w:rsid w:val="00E503D5"/>
    <w:rsid w:val="00E50D2D"/>
    <w:rsid w:val="00E51DF6"/>
    <w:rsid w:val="00E52FA0"/>
    <w:rsid w:val="00E5360A"/>
    <w:rsid w:val="00E539AB"/>
    <w:rsid w:val="00E546E1"/>
    <w:rsid w:val="00E54A8A"/>
    <w:rsid w:val="00E55CE3"/>
    <w:rsid w:val="00E60DFE"/>
    <w:rsid w:val="00E624B3"/>
    <w:rsid w:val="00E6392E"/>
    <w:rsid w:val="00E64D5D"/>
    <w:rsid w:val="00E65103"/>
    <w:rsid w:val="00E653E9"/>
    <w:rsid w:val="00E656BD"/>
    <w:rsid w:val="00E65F97"/>
    <w:rsid w:val="00E66CBF"/>
    <w:rsid w:val="00E66FA9"/>
    <w:rsid w:val="00E670A2"/>
    <w:rsid w:val="00E670E1"/>
    <w:rsid w:val="00E708EA"/>
    <w:rsid w:val="00E718F7"/>
    <w:rsid w:val="00E71EAD"/>
    <w:rsid w:val="00E72089"/>
    <w:rsid w:val="00E722EB"/>
    <w:rsid w:val="00E725B8"/>
    <w:rsid w:val="00E72854"/>
    <w:rsid w:val="00E72EE5"/>
    <w:rsid w:val="00E73EFA"/>
    <w:rsid w:val="00E7451A"/>
    <w:rsid w:val="00E74A8A"/>
    <w:rsid w:val="00E74F4E"/>
    <w:rsid w:val="00E75473"/>
    <w:rsid w:val="00E759E9"/>
    <w:rsid w:val="00E75A62"/>
    <w:rsid w:val="00E7674E"/>
    <w:rsid w:val="00E77207"/>
    <w:rsid w:val="00E7733B"/>
    <w:rsid w:val="00E774F2"/>
    <w:rsid w:val="00E77A60"/>
    <w:rsid w:val="00E814F8"/>
    <w:rsid w:val="00E82D16"/>
    <w:rsid w:val="00E82EBA"/>
    <w:rsid w:val="00E833CD"/>
    <w:rsid w:val="00E84BC7"/>
    <w:rsid w:val="00E85109"/>
    <w:rsid w:val="00E853DE"/>
    <w:rsid w:val="00E866A9"/>
    <w:rsid w:val="00E86BB0"/>
    <w:rsid w:val="00E86CC9"/>
    <w:rsid w:val="00E86E7E"/>
    <w:rsid w:val="00E87D0B"/>
    <w:rsid w:val="00E90E4F"/>
    <w:rsid w:val="00E911C4"/>
    <w:rsid w:val="00E917C7"/>
    <w:rsid w:val="00E91D5E"/>
    <w:rsid w:val="00E92ABD"/>
    <w:rsid w:val="00E92D50"/>
    <w:rsid w:val="00E93180"/>
    <w:rsid w:val="00E939EB"/>
    <w:rsid w:val="00E943F2"/>
    <w:rsid w:val="00E94FA7"/>
    <w:rsid w:val="00E95078"/>
    <w:rsid w:val="00E951CB"/>
    <w:rsid w:val="00E952EA"/>
    <w:rsid w:val="00E95579"/>
    <w:rsid w:val="00E95882"/>
    <w:rsid w:val="00E95FB4"/>
    <w:rsid w:val="00E96A1E"/>
    <w:rsid w:val="00E97873"/>
    <w:rsid w:val="00E97C05"/>
    <w:rsid w:val="00E97D03"/>
    <w:rsid w:val="00EA065A"/>
    <w:rsid w:val="00EA067D"/>
    <w:rsid w:val="00EA0C90"/>
    <w:rsid w:val="00EA1714"/>
    <w:rsid w:val="00EA177A"/>
    <w:rsid w:val="00EA1B84"/>
    <w:rsid w:val="00EA1C35"/>
    <w:rsid w:val="00EA2465"/>
    <w:rsid w:val="00EA3764"/>
    <w:rsid w:val="00EA396A"/>
    <w:rsid w:val="00EA3C09"/>
    <w:rsid w:val="00EA4582"/>
    <w:rsid w:val="00EA4F2E"/>
    <w:rsid w:val="00EA510D"/>
    <w:rsid w:val="00EA5831"/>
    <w:rsid w:val="00EA5F41"/>
    <w:rsid w:val="00EA779A"/>
    <w:rsid w:val="00EB0302"/>
    <w:rsid w:val="00EB04CC"/>
    <w:rsid w:val="00EB0BC6"/>
    <w:rsid w:val="00EB0DD1"/>
    <w:rsid w:val="00EB144F"/>
    <w:rsid w:val="00EB1511"/>
    <w:rsid w:val="00EB1DB3"/>
    <w:rsid w:val="00EB1FF0"/>
    <w:rsid w:val="00EB22F8"/>
    <w:rsid w:val="00EB28F4"/>
    <w:rsid w:val="00EB2D39"/>
    <w:rsid w:val="00EB3827"/>
    <w:rsid w:val="00EB3D82"/>
    <w:rsid w:val="00EB3EBC"/>
    <w:rsid w:val="00EB518B"/>
    <w:rsid w:val="00EB54F5"/>
    <w:rsid w:val="00EB570C"/>
    <w:rsid w:val="00EB5797"/>
    <w:rsid w:val="00EB661A"/>
    <w:rsid w:val="00EB692C"/>
    <w:rsid w:val="00EB6D4A"/>
    <w:rsid w:val="00EB6DB8"/>
    <w:rsid w:val="00EB6F5B"/>
    <w:rsid w:val="00EB7DD2"/>
    <w:rsid w:val="00EC08B3"/>
    <w:rsid w:val="00EC0EF7"/>
    <w:rsid w:val="00EC1C3C"/>
    <w:rsid w:val="00EC28B4"/>
    <w:rsid w:val="00EC29B2"/>
    <w:rsid w:val="00EC2A4C"/>
    <w:rsid w:val="00EC2EE1"/>
    <w:rsid w:val="00EC317D"/>
    <w:rsid w:val="00EC3236"/>
    <w:rsid w:val="00EC3628"/>
    <w:rsid w:val="00EC3F10"/>
    <w:rsid w:val="00EC6323"/>
    <w:rsid w:val="00EC638D"/>
    <w:rsid w:val="00EC675C"/>
    <w:rsid w:val="00EC7B8C"/>
    <w:rsid w:val="00EC7D2A"/>
    <w:rsid w:val="00EC7E94"/>
    <w:rsid w:val="00ED0031"/>
    <w:rsid w:val="00ED06D2"/>
    <w:rsid w:val="00ED0E97"/>
    <w:rsid w:val="00ED1AA6"/>
    <w:rsid w:val="00ED1E0B"/>
    <w:rsid w:val="00ED1F01"/>
    <w:rsid w:val="00ED281C"/>
    <w:rsid w:val="00ED353C"/>
    <w:rsid w:val="00ED3994"/>
    <w:rsid w:val="00ED3C73"/>
    <w:rsid w:val="00ED43D4"/>
    <w:rsid w:val="00ED5301"/>
    <w:rsid w:val="00ED6885"/>
    <w:rsid w:val="00ED6E88"/>
    <w:rsid w:val="00ED725D"/>
    <w:rsid w:val="00ED7A2B"/>
    <w:rsid w:val="00EE041A"/>
    <w:rsid w:val="00EE052E"/>
    <w:rsid w:val="00EE0B44"/>
    <w:rsid w:val="00EE11C9"/>
    <w:rsid w:val="00EE1B73"/>
    <w:rsid w:val="00EE1DAC"/>
    <w:rsid w:val="00EE3179"/>
    <w:rsid w:val="00EE3D03"/>
    <w:rsid w:val="00EE3E0F"/>
    <w:rsid w:val="00EE444D"/>
    <w:rsid w:val="00EE4D0B"/>
    <w:rsid w:val="00EE4D5E"/>
    <w:rsid w:val="00EE556C"/>
    <w:rsid w:val="00EE55D8"/>
    <w:rsid w:val="00EE5C63"/>
    <w:rsid w:val="00EE5F3A"/>
    <w:rsid w:val="00EE6AC9"/>
    <w:rsid w:val="00EE7DA5"/>
    <w:rsid w:val="00EF096D"/>
    <w:rsid w:val="00EF122E"/>
    <w:rsid w:val="00EF1651"/>
    <w:rsid w:val="00EF2762"/>
    <w:rsid w:val="00EF2789"/>
    <w:rsid w:val="00EF3D41"/>
    <w:rsid w:val="00EF3F27"/>
    <w:rsid w:val="00EF4274"/>
    <w:rsid w:val="00EF427B"/>
    <w:rsid w:val="00EF66FD"/>
    <w:rsid w:val="00EF6975"/>
    <w:rsid w:val="00EF6D38"/>
    <w:rsid w:val="00EF6EB9"/>
    <w:rsid w:val="00EF7545"/>
    <w:rsid w:val="00EF7741"/>
    <w:rsid w:val="00EF7D43"/>
    <w:rsid w:val="00F0057D"/>
    <w:rsid w:val="00F00CFC"/>
    <w:rsid w:val="00F01A8E"/>
    <w:rsid w:val="00F0290C"/>
    <w:rsid w:val="00F02D4E"/>
    <w:rsid w:val="00F02DE9"/>
    <w:rsid w:val="00F034AC"/>
    <w:rsid w:val="00F0459C"/>
    <w:rsid w:val="00F04ADD"/>
    <w:rsid w:val="00F05D0D"/>
    <w:rsid w:val="00F06725"/>
    <w:rsid w:val="00F06F82"/>
    <w:rsid w:val="00F1036F"/>
    <w:rsid w:val="00F104DE"/>
    <w:rsid w:val="00F11728"/>
    <w:rsid w:val="00F117F6"/>
    <w:rsid w:val="00F12A76"/>
    <w:rsid w:val="00F13320"/>
    <w:rsid w:val="00F13ABF"/>
    <w:rsid w:val="00F13E1F"/>
    <w:rsid w:val="00F14E55"/>
    <w:rsid w:val="00F15052"/>
    <w:rsid w:val="00F15885"/>
    <w:rsid w:val="00F17E9F"/>
    <w:rsid w:val="00F2264A"/>
    <w:rsid w:val="00F229EC"/>
    <w:rsid w:val="00F22E2A"/>
    <w:rsid w:val="00F22E93"/>
    <w:rsid w:val="00F234DB"/>
    <w:rsid w:val="00F23DAD"/>
    <w:rsid w:val="00F23EB6"/>
    <w:rsid w:val="00F25193"/>
    <w:rsid w:val="00F267DF"/>
    <w:rsid w:val="00F26812"/>
    <w:rsid w:val="00F2782F"/>
    <w:rsid w:val="00F311DE"/>
    <w:rsid w:val="00F31717"/>
    <w:rsid w:val="00F32253"/>
    <w:rsid w:val="00F3240B"/>
    <w:rsid w:val="00F3294A"/>
    <w:rsid w:val="00F32E6F"/>
    <w:rsid w:val="00F335EA"/>
    <w:rsid w:val="00F33A77"/>
    <w:rsid w:val="00F33E17"/>
    <w:rsid w:val="00F344CC"/>
    <w:rsid w:val="00F365A1"/>
    <w:rsid w:val="00F369DC"/>
    <w:rsid w:val="00F36D27"/>
    <w:rsid w:val="00F37E39"/>
    <w:rsid w:val="00F4094B"/>
    <w:rsid w:val="00F41590"/>
    <w:rsid w:val="00F421FA"/>
    <w:rsid w:val="00F42509"/>
    <w:rsid w:val="00F425F4"/>
    <w:rsid w:val="00F428D7"/>
    <w:rsid w:val="00F42FC5"/>
    <w:rsid w:val="00F43CA6"/>
    <w:rsid w:val="00F44F41"/>
    <w:rsid w:val="00F45DE0"/>
    <w:rsid w:val="00F467E9"/>
    <w:rsid w:val="00F46943"/>
    <w:rsid w:val="00F46C6C"/>
    <w:rsid w:val="00F46F1D"/>
    <w:rsid w:val="00F501EC"/>
    <w:rsid w:val="00F5180C"/>
    <w:rsid w:val="00F523EC"/>
    <w:rsid w:val="00F52E12"/>
    <w:rsid w:val="00F54FE9"/>
    <w:rsid w:val="00F55186"/>
    <w:rsid w:val="00F55511"/>
    <w:rsid w:val="00F6004B"/>
    <w:rsid w:val="00F60863"/>
    <w:rsid w:val="00F60B35"/>
    <w:rsid w:val="00F60C9D"/>
    <w:rsid w:val="00F60E15"/>
    <w:rsid w:val="00F627C4"/>
    <w:rsid w:val="00F63121"/>
    <w:rsid w:val="00F63172"/>
    <w:rsid w:val="00F634AC"/>
    <w:rsid w:val="00F639BD"/>
    <w:rsid w:val="00F644DF"/>
    <w:rsid w:val="00F65300"/>
    <w:rsid w:val="00F65989"/>
    <w:rsid w:val="00F65B63"/>
    <w:rsid w:val="00F65EE2"/>
    <w:rsid w:val="00F66260"/>
    <w:rsid w:val="00F671A8"/>
    <w:rsid w:val="00F6757B"/>
    <w:rsid w:val="00F6788B"/>
    <w:rsid w:val="00F67937"/>
    <w:rsid w:val="00F67CBE"/>
    <w:rsid w:val="00F67DF6"/>
    <w:rsid w:val="00F7166F"/>
    <w:rsid w:val="00F71CE2"/>
    <w:rsid w:val="00F71F9C"/>
    <w:rsid w:val="00F73868"/>
    <w:rsid w:val="00F75B60"/>
    <w:rsid w:val="00F76058"/>
    <w:rsid w:val="00F7665C"/>
    <w:rsid w:val="00F771B9"/>
    <w:rsid w:val="00F7728E"/>
    <w:rsid w:val="00F77454"/>
    <w:rsid w:val="00F80B44"/>
    <w:rsid w:val="00F81C0A"/>
    <w:rsid w:val="00F8216B"/>
    <w:rsid w:val="00F825B2"/>
    <w:rsid w:val="00F83116"/>
    <w:rsid w:val="00F837DA"/>
    <w:rsid w:val="00F90461"/>
    <w:rsid w:val="00F90DA0"/>
    <w:rsid w:val="00F91FD0"/>
    <w:rsid w:val="00F92CA0"/>
    <w:rsid w:val="00F963BD"/>
    <w:rsid w:val="00F97486"/>
    <w:rsid w:val="00F975B1"/>
    <w:rsid w:val="00F9770A"/>
    <w:rsid w:val="00F978CD"/>
    <w:rsid w:val="00FA0898"/>
    <w:rsid w:val="00FA08A6"/>
    <w:rsid w:val="00FA1D3C"/>
    <w:rsid w:val="00FA1E16"/>
    <w:rsid w:val="00FA22FC"/>
    <w:rsid w:val="00FA3772"/>
    <w:rsid w:val="00FA3B0A"/>
    <w:rsid w:val="00FA3E07"/>
    <w:rsid w:val="00FA4B0A"/>
    <w:rsid w:val="00FA56A8"/>
    <w:rsid w:val="00FA5B9E"/>
    <w:rsid w:val="00FA658B"/>
    <w:rsid w:val="00FA6AC4"/>
    <w:rsid w:val="00FA6E08"/>
    <w:rsid w:val="00FA7F98"/>
    <w:rsid w:val="00FB00B4"/>
    <w:rsid w:val="00FB0515"/>
    <w:rsid w:val="00FB09B1"/>
    <w:rsid w:val="00FB0C30"/>
    <w:rsid w:val="00FB1FA0"/>
    <w:rsid w:val="00FB1FD6"/>
    <w:rsid w:val="00FB2B1F"/>
    <w:rsid w:val="00FB3053"/>
    <w:rsid w:val="00FB37C8"/>
    <w:rsid w:val="00FB5C0A"/>
    <w:rsid w:val="00FB62CC"/>
    <w:rsid w:val="00FB635D"/>
    <w:rsid w:val="00FB6649"/>
    <w:rsid w:val="00FB69AA"/>
    <w:rsid w:val="00FC02D1"/>
    <w:rsid w:val="00FC1366"/>
    <w:rsid w:val="00FC179A"/>
    <w:rsid w:val="00FC181B"/>
    <w:rsid w:val="00FC1BF1"/>
    <w:rsid w:val="00FC212C"/>
    <w:rsid w:val="00FC28DE"/>
    <w:rsid w:val="00FC40C5"/>
    <w:rsid w:val="00FC40F4"/>
    <w:rsid w:val="00FC4EAD"/>
    <w:rsid w:val="00FC521C"/>
    <w:rsid w:val="00FC57D2"/>
    <w:rsid w:val="00FC586B"/>
    <w:rsid w:val="00FC6E75"/>
    <w:rsid w:val="00FC71D8"/>
    <w:rsid w:val="00FD2118"/>
    <w:rsid w:val="00FD300E"/>
    <w:rsid w:val="00FD428F"/>
    <w:rsid w:val="00FD42EB"/>
    <w:rsid w:val="00FD47FC"/>
    <w:rsid w:val="00FD4873"/>
    <w:rsid w:val="00FD5198"/>
    <w:rsid w:val="00FD5340"/>
    <w:rsid w:val="00FD60EB"/>
    <w:rsid w:val="00FD6171"/>
    <w:rsid w:val="00FD738C"/>
    <w:rsid w:val="00FD7836"/>
    <w:rsid w:val="00FE036A"/>
    <w:rsid w:val="00FE1DBA"/>
    <w:rsid w:val="00FE25C1"/>
    <w:rsid w:val="00FE27E1"/>
    <w:rsid w:val="00FE2A01"/>
    <w:rsid w:val="00FE2A3C"/>
    <w:rsid w:val="00FE2C78"/>
    <w:rsid w:val="00FE2F98"/>
    <w:rsid w:val="00FE3558"/>
    <w:rsid w:val="00FE3D9D"/>
    <w:rsid w:val="00FE51CF"/>
    <w:rsid w:val="00FE5613"/>
    <w:rsid w:val="00FE5AD8"/>
    <w:rsid w:val="00FE5D16"/>
    <w:rsid w:val="00FE664F"/>
    <w:rsid w:val="00FE67EB"/>
    <w:rsid w:val="00FE72D8"/>
    <w:rsid w:val="00FE769D"/>
    <w:rsid w:val="00FE79AB"/>
    <w:rsid w:val="00FF0C9A"/>
    <w:rsid w:val="00FF2291"/>
    <w:rsid w:val="00FF3362"/>
    <w:rsid w:val="00FF3476"/>
    <w:rsid w:val="00FF3A28"/>
    <w:rsid w:val="00FF3D05"/>
    <w:rsid w:val="00FF4154"/>
    <w:rsid w:val="00FF46EF"/>
    <w:rsid w:val="00FF54E2"/>
    <w:rsid w:val="00FF561C"/>
    <w:rsid w:val="00FF5D93"/>
    <w:rsid w:val="00FF707B"/>
    <w:rsid w:val="00FF7B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660EB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F42A8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7D1C32"/>
    <w:pPr>
      <w:ind w:leftChars="400" w:left="800"/>
    </w:pPr>
  </w:style>
  <w:style w:type="paragraph" w:styleId="a4">
    <w:name w:val="Balloon Text"/>
    <w:basedOn w:val="a"/>
    <w:link w:val="Char"/>
    <w:uiPriority w:val="99"/>
    <w:semiHidden/>
    <w:unhideWhenUsed/>
    <w:rsid w:val="00F67DF6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F67DF6"/>
    <w:rPr>
      <w:rFonts w:asciiTheme="majorHAnsi" w:eastAsiaTheme="majorEastAsia" w:hAnsiTheme="majorHAnsi" w:cstheme="majorBidi"/>
      <w:sz w:val="18"/>
      <w:szCs w:val="18"/>
    </w:rPr>
  </w:style>
  <w:style w:type="character" w:customStyle="1" w:styleId="fnte074">
    <w:name w:val="fnt_e074"/>
    <w:basedOn w:val="a0"/>
    <w:rsid w:val="00890DFE"/>
    <w:rPr>
      <w:rFonts w:ascii="Arial" w:hAnsi="Arial" w:cs="Arial" w:hint="default"/>
      <w:b w:val="0"/>
      <w:bCs w:val="0"/>
      <w:color w:val="666666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18159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眉 Char"/>
    <w:basedOn w:val="a0"/>
    <w:link w:val="a5"/>
    <w:uiPriority w:val="99"/>
    <w:rsid w:val="00181599"/>
  </w:style>
  <w:style w:type="paragraph" w:styleId="a6">
    <w:name w:val="footer"/>
    <w:basedOn w:val="a"/>
    <w:link w:val="Char1"/>
    <w:uiPriority w:val="99"/>
    <w:unhideWhenUsed/>
    <w:rsid w:val="00181599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页脚 Char"/>
    <w:basedOn w:val="a0"/>
    <w:link w:val="a6"/>
    <w:uiPriority w:val="99"/>
    <w:rsid w:val="00181599"/>
  </w:style>
  <w:style w:type="paragraph" w:styleId="a7">
    <w:name w:val="Normal (Web)"/>
    <w:basedOn w:val="a"/>
    <w:uiPriority w:val="99"/>
    <w:unhideWhenUsed/>
    <w:rsid w:val="00181599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character" w:customStyle="1" w:styleId="apple-converted-space">
    <w:name w:val="apple-converted-space"/>
    <w:basedOn w:val="a0"/>
    <w:rsid w:val="00181599"/>
  </w:style>
  <w:style w:type="paragraph" w:customStyle="1" w:styleId="a8">
    <w:name w:val="바탕글"/>
    <w:basedOn w:val="a"/>
    <w:rsid w:val="00181599"/>
    <w:pPr>
      <w:spacing w:after="0" w:line="384" w:lineRule="auto"/>
      <w:textAlignment w:val="baseline"/>
    </w:pPr>
    <w:rPr>
      <w:rFonts w:ascii="Gulim" w:eastAsia="Gulim" w:hAnsi="Gulim" w:cs="Gulim"/>
      <w:color w:val="000000"/>
      <w:kern w:val="0"/>
      <w:szCs w:val="20"/>
    </w:rPr>
  </w:style>
  <w:style w:type="character" w:styleId="a9">
    <w:name w:val="Hyperlink"/>
    <w:basedOn w:val="a0"/>
    <w:uiPriority w:val="99"/>
    <w:unhideWhenUsed/>
    <w:rsid w:val="00D479F4"/>
    <w:rPr>
      <w:color w:val="0000FF" w:themeColor="hyperlink"/>
      <w:u w:val="single"/>
    </w:rPr>
  </w:style>
  <w:style w:type="character" w:customStyle="1" w:styleId="equiv">
    <w:name w:val="equiv"/>
    <w:basedOn w:val="a0"/>
    <w:rsid w:val="00DC04DE"/>
  </w:style>
  <w:style w:type="character" w:customStyle="1" w:styleId="fntk058">
    <w:name w:val="fnt_k058"/>
    <w:basedOn w:val="a0"/>
    <w:rsid w:val="00AE086C"/>
    <w:rPr>
      <w:rFonts w:ascii="Gulim" w:hAnsi="Gulim" w:hint="default"/>
      <w:color w:val="000000"/>
      <w:sz w:val="20"/>
      <w:szCs w:val="20"/>
    </w:rPr>
  </w:style>
  <w:style w:type="table" w:styleId="aa">
    <w:name w:val="Table Grid"/>
    <w:basedOn w:val="a1"/>
    <w:uiPriority w:val="59"/>
    <w:rsid w:val="00E958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Emphasis"/>
    <w:basedOn w:val="a0"/>
    <w:uiPriority w:val="20"/>
    <w:qFormat/>
    <w:rsid w:val="00302D0F"/>
    <w:rPr>
      <w:i w:val="0"/>
      <w:iCs w:val="0"/>
    </w:rPr>
  </w:style>
  <w:style w:type="character" w:styleId="ac">
    <w:name w:val="FollowedHyperlink"/>
    <w:basedOn w:val="a0"/>
    <w:uiPriority w:val="99"/>
    <w:semiHidden/>
    <w:unhideWhenUsed/>
    <w:rsid w:val="00B775DB"/>
    <w:rPr>
      <w:color w:val="800080" w:themeColor="followedHyperlink"/>
      <w:u w:val="single"/>
    </w:rPr>
  </w:style>
  <w:style w:type="character" w:styleId="ad">
    <w:name w:val="Placeholder Text"/>
    <w:basedOn w:val="a0"/>
    <w:uiPriority w:val="99"/>
    <w:semiHidden/>
    <w:rsid w:val="006E3872"/>
    <w:rPr>
      <w:color w:val="808080"/>
    </w:rPr>
  </w:style>
  <w:style w:type="character" w:customStyle="1" w:styleId="highlight">
    <w:name w:val="highlight"/>
    <w:basedOn w:val="a0"/>
    <w:rsid w:val="006A6CEF"/>
  </w:style>
  <w:style w:type="paragraph" w:styleId="ae">
    <w:name w:val="Revision"/>
    <w:hidden/>
    <w:uiPriority w:val="99"/>
    <w:semiHidden/>
    <w:rsid w:val="00610A80"/>
    <w:pPr>
      <w:spacing w:after="0" w:line="240" w:lineRule="auto"/>
      <w:jc w:val="left"/>
    </w:pPr>
  </w:style>
  <w:style w:type="character" w:styleId="af">
    <w:name w:val="annotation reference"/>
    <w:basedOn w:val="a0"/>
    <w:unhideWhenUsed/>
    <w:rsid w:val="00587C1D"/>
    <w:rPr>
      <w:sz w:val="18"/>
      <w:szCs w:val="18"/>
    </w:rPr>
  </w:style>
  <w:style w:type="paragraph" w:styleId="af0">
    <w:name w:val="annotation text"/>
    <w:basedOn w:val="a"/>
    <w:link w:val="Char2"/>
    <w:unhideWhenUsed/>
    <w:rsid w:val="00587C1D"/>
    <w:pPr>
      <w:jc w:val="left"/>
    </w:pPr>
  </w:style>
  <w:style w:type="character" w:customStyle="1" w:styleId="Char2">
    <w:name w:val="批注文字 Char"/>
    <w:basedOn w:val="a0"/>
    <w:link w:val="af0"/>
    <w:rsid w:val="00587C1D"/>
  </w:style>
  <w:style w:type="paragraph" w:styleId="af1">
    <w:name w:val="annotation subject"/>
    <w:basedOn w:val="af0"/>
    <w:next w:val="af0"/>
    <w:link w:val="Char3"/>
    <w:uiPriority w:val="99"/>
    <w:semiHidden/>
    <w:unhideWhenUsed/>
    <w:rsid w:val="00BE528B"/>
    <w:pPr>
      <w:spacing w:line="240" w:lineRule="auto"/>
      <w:jc w:val="both"/>
    </w:pPr>
    <w:rPr>
      <w:b/>
      <w:bCs/>
      <w:szCs w:val="20"/>
    </w:rPr>
  </w:style>
  <w:style w:type="character" w:customStyle="1" w:styleId="Char3">
    <w:name w:val="批注主题 Char"/>
    <w:basedOn w:val="Char2"/>
    <w:link w:val="af1"/>
    <w:uiPriority w:val="99"/>
    <w:semiHidden/>
    <w:rsid w:val="00BE528B"/>
    <w:rPr>
      <w:b/>
      <w:bCs/>
      <w:szCs w:val="20"/>
    </w:rPr>
  </w:style>
  <w:style w:type="character" w:styleId="af2">
    <w:name w:val="Strong"/>
    <w:uiPriority w:val="22"/>
    <w:qFormat/>
    <w:rsid w:val="00FD5198"/>
    <w:rPr>
      <w:b/>
      <w:bCs/>
    </w:rPr>
  </w:style>
  <w:style w:type="character" w:customStyle="1" w:styleId="labellist1">
    <w:name w:val="label_list1"/>
    <w:rsid w:val="00FD519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F42A8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7D1C32"/>
    <w:pPr>
      <w:ind w:leftChars="400" w:left="800"/>
    </w:pPr>
  </w:style>
  <w:style w:type="paragraph" w:styleId="a4">
    <w:name w:val="Balloon Text"/>
    <w:basedOn w:val="a"/>
    <w:link w:val="Char"/>
    <w:uiPriority w:val="99"/>
    <w:semiHidden/>
    <w:unhideWhenUsed/>
    <w:rsid w:val="00F67DF6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F67DF6"/>
    <w:rPr>
      <w:rFonts w:asciiTheme="majorHAnsi" w:eastAsiaTheme="majorEastAsia" w:hAnsiTheme="majorHAnsi" w:cstheme="majorBidi"/>
      <w:sz w:val="18"/>
      <w:szCs w:val="18"/>
    </w:rPr>
  </w:style>
  <w:style w:type="character" w:customStyle="1" w:styleId="fnte074">
    <w:name w:val="fnt_e074"/>
    <w:basedOn w:val="a0"/>
    <w:rsid w:val="00890DFE"/>
    <w:rPr>
      <w:rFonts w:ascii="Arial" w:hAnsi="Arial" w:cs="Arial" w:hint="default"/>
      <w:b w:val="0"/>
      <w:bCs w:val="0"/>
      <w:color w:val="666666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18159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眉 Char"/>
    <w:basedOn w:val="a0"/>
    <w:link w:val="a5"/>
    <w:uiPriority w:val="99"/>
    <w:rsid w:val="00181599"/>
  </w:style>
  <w:style w:type="paragraph" w:styleId="a6">
    <w:name w:val="footer"/>
    <w:basedOn w:val="a"/>
    <w:link w:val="Char1"/>
    <w:uiPriority w:val="99"/>
    <w:unhideWhenUsed/>
    <w:rsid w:val="00181599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页脚 Char"/>
    <w:basedOn w:val="a0"/>
    <w:link w:val="a6"/>
    <w:uiPriority w:val="99"/>
    <w:rsid w:val="00181599"/>
  </w:style>
  <w:style w:type="paragraph" w:styleId="a7">
    <w:name w:val="Normal (Web)"/>
    <w:basedOn w:val="a"/>
    <w:uiPriority w:val="99"/>
    <w:unhideWhenUsed/>
    <w:rsid w:val="00181599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character" w:customStyle="1" w:styleId="apple-converted-space">
    <w:name w:val="apple-converted-space"/>
    <w:basedOn w:val="a0"/>
    <w:rsid w:val="00181599"/>
  </w:style>
  <w:style w:type="paragraph" w:customStyle="1" w:styleId="a8">
    <w:name w:val="바탕글"/>
    <w:basedOn w:val="a"/>
    <w:rsid w:val="00181599"/>
    <w:pPr>
      <w:spacing w:after="0" w:line="384" w:lineRule="auto"/>
      <w:textAlignment w:val="baseline"/>
    </w:pPr>
    <w:rPr>
      <w:rFonts w:ascii="Gulim" w:eastAsia="Gulim" w:hAnsi="Gulim" w:cs="Gulim"/>
      <w:color w:val="000000"/>
      <w:kern w:val="0"/>
      <w:szCs w:val="20"/>
    </w:rPr>
  </w:style>
  <w:style w:type="character" w:styleId="a9">
    <w:name w:val="Hyperlink"/>
    <w:basedOn w:val="a0"/>
    <w:uiPriority w:val="99"/>
    <w:unhideWhenUsed/>
    <w:rsid w:val="00D479F4"/>
    <w:rPr>
      <w:color w:val="0000FF" w:themeColor="hyperlink"/>
      <w:u w:val="single"/>
    </w:rPr>
  </w:style>
  <w:style w:type="character" w:customStyle="1" w:styleId="equiv">
    <w:name w:val="equiv"/>
    <w:basedOn w:val="a0"/>
    <w:rsid w:val="00DC04DE"/>
  </w:style>
  <w:style w:type="character" w:customStyle="1" w:styleId="fntk058">
    <w:name w:val="fnt_k058"/>
    <w:basedOn w:val="a0"/>
    <w:rsid w:val="00AE086C"/>
    <w:rPr>
      <w:rFonts w:ascii="Gulim" w:hAnsi="Gulim" w:hint="default"/>
      <w:color w:val="000000"/>
      <w:sz w:val="20"/>
      <w:szCs w:val="20"/>
    </w:rPr>
  </w:style>
  <w:style w:type="table" w:styleId="aa">
    <w:name w:val="Table Grid"/>
    <w:basedOn w:val="a1"/>
    <w:uiPriority w:val="59"/>
    <w:rsid w:val="00E958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Emphasis"/>
    <w:basedOn w:val="a0"/>
    <w:uiPriority w:val="20"/>
    <w:qFormat/>
    <w:rsid w:val="00302D0F"/>
    <w:rPr>
      <w:i w:val="0"/>
      <w:iCs w:val="0"/>
    </w:rPr>
  </w:style>
  <w:style w:type="character" w:styleId="ac">
    <w:name w:val="FollowedHyperlink"/>
    <w:basedOn w:val="a0"/>
    <w:uiPriority w:val="99"/>
    <w:semiHidden/>
    <w:unhideWhenUsed/>
    <w:rsid w:val="00B775DB"/>
    <w:rPr>
      <w:color w:val="800080" w:themeColor="followedHyperlink"/>
      <w:u w:val="single"/>
    </w:rPr>
  </w:style>
  <w:style w:type="character" w:styleId="ad">
    <w:name w:val="Placeholder Text"/>
    <w:basedOn w:val="a0"/>
    <w:uiPriority w:val="99"/>
    <w:semiHidden/>
    <w:rsid w:val="006E3872"/>
    <w:rPr>
      <w:color w:val="808080"/>
    </w:rPr>
  </w:style>
  <w:style w:type="character" w:customStyle="1" w:styleId="highlight">
    <w:name w:val="highlight"/>
    <w:basedOn w:val="a0"/>
    <w:rsid w:val="006A6CEF"/>
  </w:style>
  <w:style w:type="paragraph" w:styleId="ae">
    <w:name w:val="Revision"/>
    <w:hidden/>
    <w:uiPriority w:val="99"/>
    <w:semiHidden/>
    <w:rsid w:val="00610A80"/>
    <w:pPr>
      <w:spacing w:after="0" w:line="240" w:lineRule="auto"/>
      <w:jc w:val="left"/>
    </w:pPr>
  </w:style>
  <w:style w:type="character" w:styleId="af">
    <w:name w:val="annotation reference"/>
    <w:basedOn w:val="a0"/>
    <w:unhideWhenUsed/>
    <w:rsid w:val="00587C1D"/>
    <w:rPr>
      <w:sz w:val="18"/>
      <w:szCs w:val="18"/>
    </w:rPr>
  </w:style>
  <w:style w:type="paragraph" w:styleId="af0">
    <w:name w:val="annotation text"/>
    <w:basedOn w:val="a"/>
    <w:link w:val="Char2"/>
    <w:unhideWhenUsed/>
    <w:rsid w:val="00587C1D"/>
    <w:pPr>
      <w:jc w:val="left"/>
    </w:pPr>
  </w:style>
  <w:style w:type="character" w:customStyle="1" w:styleId="Char2">
    <w:name w:val="批注文字 Char"/>
    <w:basedOn w:val="a0"/>
    <w:link w:val="af0"/>
    <w:rsid w:val="00587C1D"/>
  </w:style>
  <w:style w:type="paragraph" w:styleId="af1">
    <w:name w:val="annotation subject"/>
    <w:basedOn w:val="af0"/>
    <w:next w:val="af0"/>
    <w:link w:val="Char3"/>
    <w:uiPriority w:val="99"/>
    <w:semiHidden/>
    <w:unhideWhenUsed/>
    <w:rsid w:val="00BE528B"/>
    <w:pPr>
      <w:spacing w:line="240" w:lineRule="auto"/>
      <w:jc w:val="both"/>
    </w:pPr>
    <w:rPr>
      <w:b/>
      <w:bCs/>
      <w:szCs w:val="20"/>
    </w:rPr>
  </w:style>
  <w:style w:type="character" w:customStyle="1" w:styleId="Char3">
    <w:name w:val="批注主题 Char"/>
    <w:basedOn w:val="Char2"/>
    <w:link w:val="af1"/>
    <w:uiPriority w:val="99"/>
    <w:semiHidden/>
    <w:rsid w:val="00BE528B"/>
    <w:rPr>
      <w:b/>
      <w:bCs/>
      <w:szCs w:val="20"/>
    </w:rPr>
  </w:style>
  <w:style w:type="character" w:styleId="af2">
    <w:name w:val="Strong"/>
    <w:uiPriority w:val="22"/>
    <w:qFormat/>
    <w:rsid w:val="00FD5198"/>
    <w:rPr>
      <w:b/>
      <w:bCs/>
    </w:rPr>
  </w:style>
  <w:style w:type="character" w:customStyle="1" w:styleId="labellist1">
    <w:name w:val="label_list1"/>
    <w:rsid w:val="00FD51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3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654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049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6215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2947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65251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18698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2172920">
                                  <w:marLeft w:val="0"/>
                                  <w:marRight w:val="0"/>
                                  <w:marTop w:val="0"/>
                                  <w:marBottom w:val="82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22294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812326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13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503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981098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118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73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619585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720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39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872318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2466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01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14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761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99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8" w:color="DFDFDF"/>
                <w:right w:val="none" w:sz="0" w:space="0" w:color="auto"/>
              </w:divBdr>
              <w:divsChild>
                <w:div w:id="1821770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151737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4514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1231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717175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2194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88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80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61286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735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008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4755956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178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226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919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5408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22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215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963930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754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12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866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068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06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43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029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300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409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96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930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7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314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325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49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460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402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68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640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528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401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407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006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042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840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62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301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657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92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634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11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392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673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70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84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04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008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248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247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554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743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301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898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11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3507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7439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7670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4131746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819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311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6385362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60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70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8880653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593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576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740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864809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884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417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277274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439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81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6188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976243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048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50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612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9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565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95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768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69200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34343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36432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98741481">
                                  <w:marLeft w:val="0"/>
                                  <w:marRight w:val="0"/>
                                  <w:marTop w:val="0"/>
                                  <w:marBottom w:val="82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121425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991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0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90831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879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03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992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45084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361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033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859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89118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383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868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2252147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531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313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70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674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649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8" w:color="DFDFDF"/>
                <w:right w:val="none" w:sz="0" w:space="0" w:color="auto"/>
              </w:divBdr>
              <w:divsChild>
                <w:div w:id="1924562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923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887409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30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61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928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887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64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8" w:color="DFDFDF"/>
                <w:right w:val="none" w:sz="0" w:space="0" w:color="auto"/>
              </w:divBdr>
              <w:divsChild>
                <w:div w:id="906259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9046143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59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151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032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89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21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985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03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85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3452915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74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372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456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867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594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1087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06364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27796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77998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4594063">
                                  <w:marLeft w:val="0"/>
                                  <w:marRight w:val="0"/>
                                  <w:marTop w:val="0"/>
                                  <w:marBottom w:val="82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55948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889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303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953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025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5638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43475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84289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82025471">
                                  <w:marLeft w:val="0"/>
                                  <w:marRight w:val="0"/>
                                  <w:marTop w:val="0"/>
                                  <w:marBottom w:val="82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59244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080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98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20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8" w:color="DFDFDF"/>
                <w:right w:val="none" w:sz="0" w:space="0" w:color="auto"/>
              </w:divBdr>
              <w:divsChild>
                <w:div w:id="2141917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395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57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176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66860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544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8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1905795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167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123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380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787681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975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76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768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16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4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10982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77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53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558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1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1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1538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9558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065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4243526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68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4599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964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018319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800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60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1296014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255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11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881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BCB01F9-D85C-4DD6-83FD-569801651B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0</TotalTime>
  <Pages>33</Pages>
  <Words>11609</Words>
  <Characters>66174</Characters>
  <Application>Microsoft Office Word</Application>
  <DocSecurity>0</DocSecurity>
  <Lines>551</Lines>
  <Paragraphs>15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76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</dc:creator>
  <cp:lastModifiedBy>tulipyu</cp:lastModifiedBy>
  <cp:revision>41</cp:revision>
  <cp:lastPrinted>2015-05-19T06:26:00Z</cp:lastPrinted>
  <dcterms:created xsi:type="dcterms:W3CDTF">2015-06-01T04:05:00Z</dcterms:created>
  <dcterms:modified xsi:type="dcterms:W3CDTF">2015-06-01T06:51:00Z</dcterms:modified>
</cp:coreProperties>
</file>